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DBD72F" w14:textId="3CC0BEC1" w:rsidR="00A97DF6" w:rsidRDefault="006E3CAE" w:rsidP="00107B5C">
      <w:pPr>
        <w:ind w:left="360"/>
        <w:jc w:val="center"/>
        <w:rPr>
          <w:b/>
          <w:smallCaps/>
        </w:rPr>
      </w:pPr>
      <w:r>
        <w:rPr>
          <w:b/>
          <w:smallCaps/>
          <w:noProof/>
        </w:rPr>
        <w:drawing>
          <wp:inline distT="0" distB="0" distL="0" distR="0" wp14:anchorId="2BC2B7D9" wp14:editId="4757D3BC">
            <wp:extent cx="783771" cy="626519"/>
            <wp:effectExtent l="0" t="0" r="0" b="2540"/>
            <wp:docPr id="5" name="Imagem 5" descr="C:\Users\Samsung\Desktop\Mestrado\projeto de pesquisa\dissertação\id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msung\Desktop\Mestrado\projeto de pesquisa\dissertação\idp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83845" cy="626578"/>
                    </a:xfrm>
                    <a:prstGeom prst="rect">
                      <a:avLst/>
                    </a:prstGeom>
                    <a:noFill/>
                    <a:ln>
                      <a:noFill/>
                    </a:ln>
                  </pic:spPr>
                </pic:pic>
              </a:graphicData>
            </a:graphic>
          </wp:inline>
        </w:drawing>
      </w:r>
    </w:p>
    <w:p w14:paraId="72AB24C7" w14:textId="759BB85F" w:rsidR="00107B5C" w:rsidRPr="00A97DF6" w:rsidRDefault="00C61DC2" w:rsidP="005065C9">
      <w:pPr>
        <w:jc w:val="center"/>
        <w:rPr>
          <w:b/>
        </w:rPr>
      </w:pPr>
      <w:r w:rsidRPr="00C61DC2">
        <w:rPr>
          <w:b/>
        </w:rPr>
        <w:t xml:space="preserve">INSTITUTO BRASILEIRO DE ENSINO, </w:t>
      </w:r>
      <w:r>
        <w:rPr>
          <w:b/>
        </w:rPr>
        <w:t xml:space="preserve">DESENVOLVIMENTO E </w:t>
      </w:r>
      <w:proofErr w:type="gramStart"/>
      <w:r>
        <w:rPr>
          <w:b/>
        </w:rPr>
        <w:t>PESQUISA</w:t>
      </w:r>
      <w:proofErr w:type="gramEnd"/>
      <w:r w:rsidRPr="00A97DF6">
        <w:rPr>
          <w:b/>
        </w:rPr>
        <w:t xml:space="preserve"> </w:t>
      </w:r>
    </w:p>
    <w:p w14:paraId="2AAEE3F3" w14:textId="40DDCB46" w:rsidR="00107B5C" w:rsidRPr="00A97DF6" w:rsidRDefault="00C61DC2" w:rsidP="005065C9">
      <w:pPr>
        <w:jc w:val="center"/>
        <w:rPr>
          <w:b/>
        </w:rPr>
      </w:pPr>
      <w:r w:rsidRPr="00C61DC2">
        <w:rPr>
          <w:b/>
        </w:rPr>
        <w:t>MESTRADO PROFISSIONAL EM ECONOMIA, POLÍTICAS PÚBLICAS E DESENVOLVIMENTO DO IDP (MPE-IDP</w:t>
      </w:r>
      <w:proofErr w:type="gramStart"/>
      <w:r w:rsidRPr="00C61DC2">
        <w:rPr>
          <w:b/>
        </w:rPr>
        <w:t>)</w:t>
      </w:r>
      <w:proofErr w:type="gramEnd"/>
    </w:p>
    <w:p w14:paraId="126BAC49" w14:textId="77777777" w:rsidR="00107B5C" w:rsidRPr="00A97DF6" w:rsidRDefault="00107B5C" w:rsidP="005065C9">
      <w:pPr>
        <w:jc w:val="center"/>
        <w:rPr>
          <w:b/>
        </w:rPr>
      </w:pPr>
    </w:p>
    <w:p w14:paraId="47BD192D" w14:textId="77777777" w:rsidR="00107B5C" w:rsidRPr="00A97DF6" w:rsidRDefault="00107B5C" w:rsidP="005065C9">
      <w:pPr>
        <w:jc w:val="center"/>
        <w:rPr>
          <w:b/>
        </w:rPr>
      </w:pPr>
    </w:p>
    <w:p w14:paraId="3C7BB714" w14:textId="77777777" w:rsidR="00107B5C" w:rsidRPr="00A97DF6" w:rsidRDefault="00107B5C" w:rsidP="005065C9">
      <w:pPr>
        <w:jc w:val="center"/>
        <w:rPr>
          <w:b/>
        </w:rPr>
      </w:pPr>
    </w:p>
    <w:p w14:paraId="55CE7860" w14:textId="77777777" w:rsidR="00107B5C" w:rsidRDefault="00107B5C" w:rsidP="00107B5C">
      <w:pPr>
        <w:ind w:left="360"/>
        <w:jc w:val="center"/>
        <w:rPr>
          <w:b/>
        </w:rPr>
      </w:pPr>
    </w:p>
    <w:p w14:paraId="58877EA7" w14:textId="77777777" w:rsidR="006E3CAE" w:rsidRDefault="006E3CAE" w:rsidP="00107B5C">
      <w:pPr>
        <w:ind w:left="360"/>
        <w:jc w:val="center"/>
        <w:rPr>
          <w:b/>
        </w:rPr>
      </w:pPr>
    </w:p>
    <w:p w14:paraId="6112A947" w14:textId="77777777" w:rsidR="006E3CAE" w:rsidRDefault="006E3CAE" w:rsidP="00107B5C">
      <w:pPr>
        <w:ind w:left="360"/>
        <w:jc w:val="center"/>
        <w:rPr>
          <w:b/>
        </w:rPr>
      </w:pPr>
    </w:p>
    <w:p w14:paraId="23F4F61E" w14:textId="77777777" w:rsidR="006E3CAE" w:rsidRDefault="006E3CAE" w:rsidP="00107B5C">
      <w:pPr>
        <w:ind w:left="360"/>
        <w:jc w:val="center"/>
        <w:rPr>
          <w:b/>
        </w:rPr>
      </w:pPr>
    </w:p>
    <w:p w14:paraId="079290E7" w14:textId="77777777" w:rsidR="006E3CAE" w:rsidRPr="00A97DF6" w:rsidRDefault="006E3CAE" w:rsidP="00107B5C">
      <w:pPr>
        <w:ind w:left="360"/>
        <w:jc w:val="center"/>
        <w:rPr>
          <w:b/>
        </w:rPr>
      </w:pPr>
    </w:p>
    <w:p w14:paraId="6CECEF76" w14:textId="77777777" w:rsidR="00107B5C" w:rsidRPr="00A97DF6" w:rsidRDefault="00107B5C" w:rsidP="00107B5C">
      <w:pPr>
        <w:ind w:left="360"/>
        <w:jc w:val="center"/>
        <w:rPr>
          <w:b/>
        </w:rPr>
      </w:pPr>
    </w:p>
    <w:p w14:paraId="58AB73FB" w14:textId="77777777" w:rsidR="00107B5C" w:rsidRPr="00A97DF6" w:rsidRDefault="00107B5C" w:rsidP="00107B5C">
      <w:pPr>
        <w:ind w:left="360"/>
        <w:jc w:val="center"/>
        <w:rPr>
          <w:b/>
        </w:rPr>
      </w:pPr>
    </w:p>
    <w:p w14:paraId="448D5699" w14:textId="77777777" w:rsidR="00107B5C" w:rsidRPr="00A97DF6" w:rsidRDefault="00107B5C" w:rsidP="00107B5C">
      <w:pPr>
        <w:ind w:left="360"/>
        <w:jc w:val="center"/>
        <w:rPr>
          <w:b/>
        </w:rPr>
      </w:pPr>
    </w:p>
    <w:p w14:paraId="7D40136E" w14:textId="77777777" w:rsidR="00107B5C" w:rsidRPr="00A97DF6" w:rsidRDefault="00107B5C" w:rsidP="005065C9">
      <w:pPr>
        <w:jc w:val="center"/>
        <w:rPr>
          <w:b/>
        </w:rPr>
      </w:pPr>
    </w:p>
    <w:p w14:paraId="1E3659BA" w14:textId="77777777" w:rsidR="00107B5C" w:rsidRPr="00A97DF6" w:rsidRDefault="00107B5C" w:rsidP="005065C9">
      <w:pPr>
        <w:jc w:val="center"/>
        <w:rPr>
          <w:b/>
        </w:rPr>
      </w:pPr>
    </w:p>
    <w:p w14:paraId="261CE44D" w14:textId="1FAA266F" w:rsidR="00107B5C" w:rsidRPr="00A97DF6" w:rsidRDefault="00107B5C" w:rsidP="005065C9">
      <w:pPr>
        <w:jc w:val="center"/>
        <w:rPr>
          <w:b/>
        </w:rPr>
      </w:pPr>
      <w:r w:rsidRPr="00A97DF6">
        <w:rPr>
          <w:b/>
        </w:rPr>
        <w:t>AVALIAÇÃO DE IMPACTO DA</w:t>
      </w:r>
      <w:r w:rsidR="00A60200" w:rsidRPr="00A97DF6">
        <w:rPr>
          <w:b/>
        </w:rPr>
        <w:t xml:space="preserve"> </w:t>
      </w:r>
      <w:r w:rsidR="00D7203D" w:rsidRPr="00A97DF6">
        <w:rPr>
          <w:b/>
        </w:rPr>
        <w:t xml:space="preserve">MUDANÇA </w:t>
      </w:r>
      <w:r w:rsidR="00697611" w:rsidRPr="00A97DF6">
        <w:rPr>
          <w:b/>
        </w:rPr>
        <w:t xml:space="preserve">NO </w:t>
      </w:r>
      <w:r w:rsidR="00D7203D" w:rsidRPr="00A97DF6">
        <w:rPr>
          <w:b/>
        </w:rPr>
        <w:t xml:space="preserve">CONTROLE DE ATOS DE CONCENTRAÇÃO PELO </w:t>
      </w:r>
      <w:r w:rsidR="00D04977" w:rsidRPr="00A97DF6">
        <w:rPr>
          <w:b/>
        </w:rPr>
        <w:t>CADE:</w:t>
      </w:r>
      <w:r w:rsidRPr="00A97DF6">
        <w:rPr>
          <w:b/>
        </w:rPr>
        <w:t xml:space="preserve"> UMA ABORDAGEM POR CONTROLE SINTÉTICO</w:t>
      </w:r>
    </w:p>
    <w:p w14:paraId="254B60C0" w14:textId="77777777" w:rsidR="00C63699" w:rsidRPr="00A97DF6" w:rsidRDefault="00C63699" w:rsidP="005065C9">
      <w:pPr>
        <w:jc w:val="center"/>
        <w:rPr>
          <w:b/>
        </w:rPr>
      </w:pPr>
    </w:p>
    <w:p w14:paraId="57CB7DA4" w14:textId="77777777" w:rsidR="00C63699" w:rsidRDefault="00C63699" w:rsidP="005065C9">
      <w:pPr>
        <w:jc w:val="center"/>
        <w:rPr>
          <w:b/>
        </w:rPr>
      </w:pPr>
    </w:p>
    <w:p w14:paraId="1CCDA3A5" w14:textId="77777777" w:rsidR="006E3CAE" w:rsidRDefault="006E3CAE" w:rsidP="005065C9">
      <w:pPr>
        <w:jc w:val="center"/>
        <w:rPr>
          <w:b/>
        </w:rPr>
      </w:pPr>
    </w:p>
    <w:p w14:paraId="180BAD7C" w14:textId="77777777" w:rsidR="006E3CAE" w:rsidRDefault="006E3CAE" w:rsidP="005065C9">
      <w:pPr>
        <w:jc w:val="center"/>
        <w:rPr>
          <w:b/>
        </w:rPr>
      </w:pPr>
    </w:p>
    <w:p w14:paraId="130B3EE6" w14:textId="77777777" w:rsidR="006E3CAE" w:rsidRDefault="006E3CAE" w:rsidP="005065C9">
      <w:pPr>
        <w:jc w:val="center"/>
        <w:rPr>
          <w:b/>
        </w:rPr>
      </w:pPr>
    </w:p>
    <w:p w14:paraId="3178B0A8" w14:textId="77777777" w:rsidR="006E3CAE" w:rsidRPr="00A97DF6" w:rsidRDefault="006E3CAE" w:rsidP="005065C9">
      <w:pPr>
        <w:jc w:val="center"/>
        <w:rPr>
          <w:b/>
        </w:rPr>
      </w:pPr>
    </w:p>
    <w:p w14:paraId="349FD8E4" w14:textId="77777777" w:rsidR="00107B5C" w:rsidRPr="00A97DF6" w:rsidRDefault="00107B5C" w:rsidP="005065C9">
      <w:pPr>
        <w:jc w:val="center"/>
        <w:rPr>
          <w:b/>
        </w:rPr>
      </w:pPr>
    </w:p>
    <w:p w14:paraId="73507446" w14:textId="77777777" w:rsidR="00107B5C" w:rsidRPr="00A97DF6" w:rsidRDefault="00107B5C" w:rsidP="005065C9">
      <w:pPr>
        <w:jc w:val="center"/>
        <w:rPr>
          <w:b/>
        </w:rPr>
      </w:pPr>
    </w:p>
    <w:p w14:paraId="70898C46" w14:textId="2A3F1480" w:rsidR="00107B5C" w:rsidRPr="00A97DF6" w:rsidRDefault="00107B5C" w:rsidP="005065C9">
      <w:pPr>
        <w:jc w:val="center"/>
        <w:rPr>
          <w:b/>
        </w:rPr>
      </w:pPr>
      <w:r w:rsidRPr="00A97DF6">
        <w:rPr>
          <w:b/>
        </w:rPr>
        <w:t xml:space="preserve"> DIEGO DOS SANTOS FERNANDES</w:t>
      </w:r>
    </w:p>
    <w:p w14:paraId="67D75A87" w14:textId="77777777" w:rsidR="00107B5C" w:rsidRPr="00A97DF6" w:rsidRDefault="00107B5C" w:rsidP="005065C9">
      <w:pPr>
        <w:jc w:val="both"/>
        <w:rPr>
          <w:b/>
        </w:rPr>
      </w:pPr>
    </w:p>
    <w:p w14:paraId="4BB8EC0C" w14:textId="77777777" w:rsidR="00107B5C" w:rsidRPr="00A97DF6" w:rsidRDefault="00107B5C" w:rsidP="005065C9">
      <w:pPr>
        <w:jc w:val="both"/>
        <w:rPr>
          <w:b/>
        </w:rPr>
      </w:pPr>
    </w:p>
    <w:p w14:paraId="42A79E94" w14:textId="77777777" w:rsidR="00A97DF6" w:rsidRPr="00A97DF6" w:rsidRDefault="00A97DF6" w:rsidP="00107B5C">
      <w:pPr>
        <w:ind w:left="360"/>
        <w:jc w:val="both"/>
        <w:rPr>
          <w:b/>
        </w:rPr>
      </w:pPr>
    </w:p>
    <w:p w14:paraId="337B5E18" w14:textId="77777777" w:rsidR="00A97DF6" w:rsidRPr="00A97DF6" w:rsidRDefault="00A97DF6" w:rsidP="00107B5C">
      <w:pPr>
        <w:ind w:left="360"/>
        <w:jc w:val="both"/>
        <w:rPr>
          <w:b/>
        </w:rPr>
      </w:pPr>
    </w:p>
    <w:p w14:paraId="1ED59FC1" w14:textId="77777777" w:rsidR="00A97DF6" w:rsidRPr="00A97DF6" w:rsidRDefault="00A97DF6" w:rsidP="00107B5C">
      <w:pPr>
        <w:ind w:left="360"/>
        <w:jc w:val="both"/>
        <w:rPr>
          <w:b/>
        </w:rPr>
      </w:pPr>
    </w:p>
    <w:p w14:paraId="6BAE4C7B" w14:textId="77777777" w:rsidR="00A97DF6" w:rsidRPr="00A97DF6" w:rsidRDefault="00A97DF6" w:rsidP="00107B5C">
      <w:pPr>
        <w:ind w:left="360"/>
        <w:jc w:val="both"/>
        <w:rPr>
          <w:b/>
        </w:rPr>
      </w:pPr>
    </w:p>
    <w:p w14:paraId="18B90CFD" w14:textId="77777777" w:rsidR="00A97DF6" w:rsidRPr="00A97DF6" w:rsidRDefault="00A97DF6" w:rsidP="00107B5C">
      <w:pPr>
        <w:ind w:left="360"/>
        <w:jc w:val="both"/>
        <w:rPr>
          <w:b/>
        </w:rPr>
      </w:pPr>
    </w:p>
    <w:p w14:paraId="0E33F498" w14:textId="77777777" w:rsidR="00A97DF6" w:rsidRPr="00A97DF6" w:rsidRDefault="00A97DF6" w:rsidP="00107B5C">
      <w:pPr>
        <w:ind w:left="360"/>
        <w:jc w:val="both"/>
        <w:rPr>
          <w:b/>
        </w:rPr>
      </w:pPr>
    </w:p>
    <w:p w14:paraId="7A3B24E9" w14:textId="77777777" w:rsidR="00A97DF6" w:rsidRPr="00A97DF6" w:rsidRDefault="00A97DF6" w:rsidP="00107B5C">
      <w:pPr>
        <w:ind w:left="360"/>
        <w:jc w:val="both"/>
        <w:rPr>
          <w:b/>
        </w:rPr>
      </w:pPr>
    </w:p>
    <w:p w14:paraId="4A03F99A" w14:textId="77777777" w:rsidR="00A97DF6" w:rsidRPr="00A97DF6" w:rsidRDefault="00A97DF6" w:rsidP="00107B5C">
      <w:pPr>
        <w:ind w:left="360"/>
        <w:jc w:val="both"/>
        <w:rPr>
          <w:b/>
        </w:rPr>
      </w:pPr>
    </w:p>
    <w:p w14:paraId="4A37639D" w14:textId="77777777" w:rsidR="00A97DF6" w:rsidRPr="00A97DF6" w:rsidRDefault="00A97DF6" w:rsidP="00107B5C">
      <w:pPr>
        <w:ind w:left="360"/>
        <w:jc w:val="both"/>
        <w:rPr>
          <w:b/>
        </w:rPr>
      </w:pPr>
    </w:p>
    <w:p w14:paraId="49F563DD" w14:textId="77777777" w:rsidR="00A97DF6" w:rsidRPr="00A97DF6" w:rsidRDefault="00A97DF6" w:rsidP="00107B5C">
      <w:pPr>
        <w:ind w:left="360"/>
        <w:jc w:val="both"/>
        <w:rPr>
          <w:b/>
        </w:rPr>
      </w:pPr>
    </w:p>
    <w:p w14:paraId="6604E95A" w14:textId="77777777" w:rsidR="00A97DF6" w:rsidRPr="00A97DF6" w:rsidRDefault="00A97DF6" w:rsidP="003A1BA7">
      <w:pPr>
        <w:ind w:left="360"/>
        <w:jc w:val="right"/>
        <w:rPr>
          <w:b/>
        </w:rPr>
      </w:pPr>
    </w:p>
    <w:p w14:paraId="65791A41" w14:textId="77777777" w:rsidR="00A97DF6" w:rsidRPr="00A97DF6" w:rsidRDefault="00A97DF6" w:rsidP="00107B5C">
      <w:pPr>
        <w:ind w:left="360"/>
        <w:jc w:val="both"/>
        <w:rPr>
          <w:b/>
        </w:rPr>
      </w:pPr>
    </w:p>
    <w:p w14:paraId="29C8B817" w14:textId="77777777" w:rsidR="00C63699" w:rsidRPr="00A97DF6" w:rsidRDefault="00C63699" w:rsidP="005065C9">
      <w:pPr>
        <w:jc w:val="both"/>
        <w:rPr>
          <w:b/>
        </w:rPr>
      </w:pPr>
    </w:p>
    <w:p w14:paraId="144B1297" w14:textId="77777777" w:rsidR="00C63699" w:rsidRPr="00A97DF6" w:rsidRDefault="00C63699" w:rsidP="005065C9">
      <w:pPr>
        <w:jc w:val="both"/>
        <w:rPr>
          <w:b/>
        </w:rPr>
      </w:pPr>
    </w:p>
    <w:p w14:paraId="1F14E23B" w14:textId="5611B7DD" w:rsidR="00C63699" w:rsidRPr="00A97DF6" w:rsidRDefault="00A97DF6" w:rsidP="005065C9">
      <w:pPr>
        <w:jc w:val="center"/>
        <w:rPr>
          <w:b/>
        </w:rPr>
      </w:pPr>
      <w:r w:rsidRPr="00A97DF6">
        <w:rPr>
          <w:b/>
        </w:rPr>
        <w:t>Brasília/DF</w:t>
      </w:r>
    </w:p>
    <w:p w14:paraId="00C774B4" w14:textId="7ED4C194" w:rsidR="00A97DF6" w:rsidRPr="00A97DF6" w:rsidRDefault="00A97DF6" w:rsidP="005065C9">
      <w:pPr>
        <w:jc w:val="center"/>
        <w:rPr>
          <w:b/>
        </w:rPr>
      </w:pPr>
      <w:r w:rsidRPr="00A97DF6">
        <w:rPr>
          <w:b/>
        </w:rPr>
        <w:t>2020</w:t>
      </w:r>
    </w:p>
    <w:p w14:paraId="780DE0A4" w14:textId="6ED592D4" w:rsidR="00A97DF6" w:rsidRPr="00AE4F88" w:rsidRDefault="008901F6" w:rsidP="005065C9">
      <w:pPr>
        <w:pStyle w:val="PargrafodaLista"/>
        <w:spacing w:line="360" w:lineRule="auto"/>
        <w:ind w:left="0"/>
        <w:jc w:val="center"/>
        <w:rPr>
          <w:rFonts w:ascii="Times New Roman" w:hAnsi="Times New Roman" w:cs="Times New Roman"/>
          <w:b/>
          <w:sz w:val="24"/>
          <w:szCs w:val="24"/>
        </w:rPr>
      </w:pPr>
      <w:r w:rsidRPr="00AE4F88">
        <w:rPr>
          <w:rFonts w:ascii="Times New Roman" w:hAnsi="Times New Roman" w:cs="Times New Roman"/>
          <w:b/>
          <w:sz w:val="24"/>
          <w:szCs w:val="24"/>
        </w:rPr>
        <w:t>Diego dos Santos Fernandes</w:t>
      </w:r>
    </w:p>
    <w:p w14:paraId="23D67417" w14:textId="77777777" w:rsidR="00A97DF6" w:rsidRPr="00AE4F88" w:rsidRDefault="00A97DF6" w:rsidP="005065C9">
      <w:pPr>
        <w:pStyle w:val="PargrafodaLista"/>
        <w:spacing w:line="360" w:lineRule="auto"/>
        <w:ind w:left="0"/>
        <w:jc w:val="center"/>
        <w:rPr>
          <w:rFonts w:ascii="Times New Roman" w:hAnsi="Times New Roman" w:cs="Times New Roman"/>
          <w:b/>
          <w:sz w:val="24"/>
          <w:szCs w:val="24"/>
        </w:rPr>
      </w:pPr>
    </w:p>
    <w:p w14:paraId="75306B3F" w14:textId="77777777" w:rsidR="00A97DF6" w:rsidRPr="00AE4F88" w:rsidRDefault="00A97DF6" w:rsidP="005065C9">
      <w:pPr>
        <w:pStyle w:val="PargrafodaLista"/>
        <w:spacing w:line="360" w:lineRule="auto"/>
        <w:ind w:left="0"/>
        <w:jc w:val="center"/>
        <w:rPr>
          <w:rFonts w:ascii="Times New Roman" w:hAnsi="Times New Roman" w:cs="Times New Roman"/>
          <w:b/>
          <w:sz w:val="24"/>
          <w:szCs w:val="24"/>
        </w:rPr>
      </w:pPr>
    </w:p>
    <w:p w14:paraId="79E07964" w14:textId="03D51BF6" w:rsidR="00A97DF6" w:rsidRPr="00AE4F88" w:rsidRDefault="00A97DF6" w:rsidP="005065C9">
      <w:pPr>
        <w:pStyle w:val="PargrafodaLista"/>
        <w:spacing w:line="360" w:lineRule="auto"/>
        <w:ind w:left="0"/>
        <w:jc w:val="center"/>
        <w:rPr>
          <w:rFonts w:ascii="Times New Roman" w:hAnsi="Times New Roman" w:cs="Times New Roman"/>
          <w:b/>
          <w:sz w:val="24"/>
          <w:szCs w:val="24"/>
        </w:rPr>
      </w:pPr>
      <w:r w:rsidRPr="00AE4F88">
        <w:rPr>
          <w:rFonts w:ascii="Times New Roman" w:hAnsi="Times New Roman" w:cs="Times New Roman"/>
          <w:b/>
          <w:sz w:val="24"/>
          <w:szCs w:val="24"/>
        </w:rPr>
        <w:t>Avaliação de impacto da mudança no controle de atos de concentração pelo</w:t>
      </w:r>
      <w:r w:rsidR="00DF622E" w:rsidRPr="00AE4F88">
        <w:rPr>
          <w:rFonts w:ascii="Times New Roman" w:hAnsi="Times New Roman" w:cs="Times New Roman"/>
          <w:b/>
          <w:sz w:val="24"/>
          <w:szCs w:val="24"/>
        </w:rPr>
        <w:t xml:space="preserve"> </w:t>
      </w:r>
      <w:proofErr w:type="spellStart"/>
      <w:r w:rsidR="00001D22">
        <w:rPr>
          <w:rFonts w:ascii="Times New Roman" w:hAnsi="Times New Roman" w:cs="Times New Roman"/>
          <w:b/>
          <w:sz w:val="24"/>
          <w:szCs w:val="24"/>
        </w:rPr>
        <w:t>Cade</w:t>
      </w:r>
      <w:proofErr w:type="spellEnd"/>
      <w:r w:rsidRPr="00AE4F88">
        <w:rPr>
          <w:rFonts w:ascii="Times New Roman" w:hAnsi="Times New Roman" w:cs="Times New Roman"/>
          <w:b/>
          <w:sz w:val="24"/>
          <w:szCs w:val="24"/>
        </w:rPr>
        <w:t>: uma abordagem por controle sintético</w:t>
      </w:r>
    </w:p>
    <w:p w14:paraId="5DA353D3" w14:textId="77777777" w:rsidR="00DF622E" w:rsidRDefault="00DF622E" w:rsidP="005065C9">
      <w:pPr>
        <w:pStyle w:val="PargrafodaLista"/>
        <w:spacing w:line="360" w:lineRule="auto"/>
        <w:ind w:left="0"/>
        <w:jc w:val="center"/>
        <w:rPr>
          <w:rFonts w:ascii="Times New Roman" w:hAnsi="Times New Roman" w:cs="Times New Roman"/>
          <w:sz w:val="24"/>
          <w:szCs w:val="24"/>
        </w:rPr>
      </w:pPr>
    </w:p>
    <w:p w14:paraId="5DD3C10F" w14:textId="77777777" w:rsidR="00DF622E" w:rsidRDefault="00DF622E" w:rsidP="00DF622E">
      <w:pPr>
        <w:pStyle w:val="PargrafodaLista"/>
        <w:spacing w:line="360" w:lineRule="auto"/>
        <w:jc w:val="center"/>
        <w:rPr>
          <w:rFonts w:ascii="Times New Roman" w:hAnsi="Times New Roman" w:cs="Times New Roman"/>
          <w:sz w:val="24"/>
          <w:szCs w:val="24"/>
        </w:rPr>
      </w:pPr>
    </w:p>
    <w:p w14:paraId="1FA23C82" w14:textId="77777777" w:rsidR="00DF622E" w:rsidRDefault="00DF622E" w:rsidP="00DF622E">
      <w:pPr>
        <w:pStyle w:val="PargrafodaLista"/>
        <w:spacing w:line="360" w:lineRule="auto"/>
        <w:jc w:val="center"/>
        <w:rPr>
          <w:rFonts w:ascii="Times New Roman" w:hAnsi="Times New Roman" w:cs="Times New Roman"/>
          <w:sz w:val="24"/>
          <w:szCs w:val="24"/>
        </w:rPr>
      </w:pPr>
    </w:p>
    <w:p w14:paraId="2DF81BD2" w14:textId="77777777" w:rsidR="00DF622E" w:rsidRDefault="00DF622E" w:rsidP="00DF622E">
      <w:pPr>
        <w:pStyle w:val="PargrafodaLista"/>
        <w:spacing w:line="360" w:lineRule="auto"/>
        <w:jc w:val="center"/>
        <w:rPr>
          <w:rFonts w:ascii="Times New Roman" w:hAnsi="Times New Roman" w:cs="Times New Roman"/>
          <w:sz w:val="24"/>
          <w:szCs w:val="24"/>
        </w:rPr>
      </w:pPr>
    </w:p>
    <w:p w14:paraId="225023E7" w14:textId="77777777" w:rsidR="00DF622E" w:rsidRDefault="00DF622E" w:rsidP="00DF622E">
      <w:pPr>
        <w:pStyle w:val="PargrafodaLista"/>
        <w:spacing w:line="360" w:lineRule="auto"/>
        <w:jc w:val="center"/>
        <w:rPr>
          <w:rFonts w:ascii="Times New Roman" w:hAnsi="Times New Roman" w:cs="Times New Roman"/>
          <w:sz w:val="24"/>
          <w:szCs w:val="24"/>
        </w:rPr>
      </w:pPr>
    </w:p>
    <w:p w14:paraId="17801245" w14:textId="77777777" w:rsidR="00DF622E" w:rsidRDefault="00DF622E" w:rsidP="00DF622E">
      <w:pPr>
        <w:pStyle w:val="PargrafodaLista"/>
        <w:spacing w:line="360" w:lineRule="auto"/>
        <w:jc w:val="center"/>
        <w:rPr>
          <w:rFonts w:ascii="Times New Roman" w:hAnsi="Times New Roman" w:cs="Times New Roman"/>
          <w:sz w:val="24"/>
          <w:szCs w:val="24"/>
        </w:rPr>
      </w:pPr>
    </w:p>
    <w:p w14:paraId="2749A8C6" w14:textId="77777777" w:rsidR="00DF622E" w:rsidRPr="00A97DF6" w:rsidRDefault="00DF622E" w:rsidP="00DF622E">
      <w:pPr>
        <w:pStyle w:val="PargrafodaLista"/>
        <w:spacing w:line="360" w:lineRule="auto"/>
        <w:jc w:val="center"/>
        <w:rPr>
          <w:rFonts w:ascii="Times New Roman" w:hAnsi="Times New Roman" w:cs="Times New Roman"/>
          <w:sz w:val="24"/>
          <w:szCs w:val="24"/>
        </w:rPr>
      </w:pPr>
    </w:p>
    <w:p w14:paraId="339DDBF4" w14:textId="77777777" w:rsidR="00A97DF6" w:rsidRPr="00A97DF6" w:rsidRDefault="00A97DF6" w:rsidP="00A97DF6">
      <w:pPr>
        <w:pStyle w:val="PargrafodaLista"/>
        <w:spacing w:line="360" w:lineRule="auto"/>
        <w:jc w:val="both"/>
        <w:rPr>
          <w:rFonts w:ascii="Times New Roman" w:hAnsi="Times New Roman" w:cs="Times New Roman"/>
          <w:sz w:val="24"/>
          <w:szCs w:val="24"/>
        </w:rPr>
      </w:pPr>
    </w:p>
    <w:p w14:paraId="10F26BC8" w14:textId="29868D9D" w:rsidR="00A97DF6" w:rsidRDefault="00A97DF6" w:rsidP="00A97DF6">
      <w:pPr>
        <w:pStyle w:val="PargrafodaLista"/>
        <w:spacing w:line="360" w:lineRule="auto"/>
        <w:ind w:left="4248"/>
        <w:jc w:val="both"/>
        <w:rPr>
          <w:rFonts w:ascii="Times New Roman" w:hAnsi="Times New Roman" w:cs="Times New Roman"/>
          <w:sz w:val="24"/>
          <w:szCs w:val="24"/>
        </w:rPr>
      </w:pPr>
      <w:r w:rsidRPr="00A97DF6">
        <w:rPr>
          <w:rFonts w:ascii="Times New Roman" w:hAnsi="Times New Roman" w:cs="Times New Roman"/>
          <w:sz w:val="24"/>
          <w:szCs w:val="24"/>
        </w:rPr>
        <w:t xml:space="preserve">Dissertação apresentada ao Programa de </w:t>
      </w:r>
      <w:r w:rsidR="0002327B" w:rsidRPr="0002327B">
        <w:rPr>
          <w:rFonts w:ascii="Times New Roman" w:hAnsi="Times New Roman" w:cs="Times New Roman"/>
          <w:sz w:val="24"/>
          <w:szCs w:val="24"/>
        </w:rPr>
        <w:t>Mestrado Profissional em Economia, Políticas Públicas e Desenvolvimento do IDP (MPE-IDP)</w:t>
      </w:r>
      <w:r w:rsidRPr="00A97DF6">
        <w:rPr>
          <w:rFonts w:ascii="Times New Roman" w:hAnsi="Times New Roman" w:cs="Times New Roman"/>
          <w:sz w:val="24"/>
          <w:szCs w:val="24"/>
        </w:rPr>
        <w:t>,</w:t>
      </w:r>
      <w:r>
        <w:rPr>
          <w:rFonts w:ascii="Times New Roman" w:hAnsi="Times New Roman" w:cs="Times New Roman"/>
          <w:sz w:val="24"/>
          <w:szCs w:val="24"/>
        </w:rPr>
        <w:t xml:space="preserve"> </w:t>
      </w:r>
      <w:r w:rsidRPr="00A97DF6">
        <w:rPr>
          <w:rFonts w:ascii="Times New Roman" w:hAnsi="Times New Roman" w:cs="Times New Roman"/>
          <w:sz w:val="24"/>
          <w:szCs w:val="24"/>
        </w:rPr>
        <w:t xml:space="preserve">como requisito parcial à obtenção do título de Mestre em </w:t>
      </w:r>
      <w:r>
        <w:rPr>
          <w:rFonts w:ascii="Times New Roman" w:hAnsi="Times New Roman" w:cs="Times New Roman"/>
          <w:sz w:val="24"/>
          <w:szCs w:val="24"/>
        </w:rPr>
        <w:t>Economia</w:t>
      </w:r>
      <w:r w:rsidRPr="00A97DF6">
        <w:rPr>
          <w:rFonts w:ascii="Times New Roman" w:hAnsi="Times New Roman" w:cs="Times New Roman"/>
          <w:sz w:val="24"/>
          <w:szCs w:val="24"/>
        </w:rPr>
        <w:t>.</w:t>
      </w:r>
    </w:p>
    <w:p w14:paraId="49BCEB25" w14:textId="77777777" w:rsidR="00F64084" w:rsidRDefault="00F64084" w:rsidP="00A97DF6">
      <w:pPr>
        <w:pStyle w:val="PargrafodaLista"/>
        <w:spacing w:line="360" w:lineRule="auto"/>
        <w:ind w:left="4248"/>
        <w:jc w:val="both"/>
        <w:rPr>
          <w:rFonts w:ascii="Times New Roman" w:hAnsi="Times New Roman" w:cs="Times New Roman"/>
          <w:sz w:val="24"/>
          <w:szCs w:val="24"/>
        </w:rPr>
      </w:pPr>
    </w:p>
    <w:p w14:paraId="6F95C8B3" w14:textId="77777777" w:rsidR="00F64084" w:rsidRDefault="00F64084" w:rsidP="00A97DF6">
      <w:pPr>
        <w:pStyle w:val="PargrafodaLista"/>
        <w:spacing w:line="360" w:lineRule="auto"/>
        <w:ind w:left="4248"/>
        <w:jc w:val="both"/>
        <w:rPr>
          <w:rFonts w:ascii="Times New Roman" w:hAnsi="Times New Roman" w:cs="Times New Roman"/>
          <w:sz w:val="24"/>
          <w:szCs w:val="24"/>
        </w:rPr>
      </w:pPr>
    </w:p>
    <w:p w14:paraId="60416832" w14:textId="77777777" w:rsidR="00F64084" w:rsidRDefault="00F64084" w:rsidP="00A97DF6">
      <w:pPr>
        <w:pStyle w:val="PargrafodaLista"/>
        <w:spacing w:line="360" w:lineRule="auto"/>
        <w:ind w:left="4248"/>
        <w:jc w:val="both"/>
        <w:rPr>
          <w:rFonts w:ascii="Times New Roman" w:hAnsi="Times New Roman" w:cs="Times New Roman"/>
          <w:sz w:val="24"/>
          <w:szCs w:val="24"/>
        </w:rPr>
      </w:pPr>
    </w:p>
    <w:p w14:paraId="48473907" w14:textId="77777777" w:rsidR="00F64084" w:rsidRDefault="00F64084" w:rsidP="00A97DF6">
      <w:pPr>
        <w:pStyle w:val="PargrafodaLista"/>
        <w:spacing w:line="360" w:lineRule="auto"/>
        <w:ind w:left="4248"/>
        <w:jc w:val="both"/>
        <w:rPr>
          <w:rFonts w:ascii="Times New Roman" w:hAnsi="Times New Roman" w:cs="Times New Roman"/>
          <w:sz w:val="24"/>
          <w:szCs w:val="24"/>
        </w:rPr>
      </w:pPr>
    </w:p>
    <w:p w14:paraId="4A0BE566" w14:textId="78090B51" w:rsidR="00A97DF6" w:rsidRPr="00A97DF6" w:rsidRDefault="00A97DF6" w:rsidP="00F64084">
      <w:pPr>
        <w:pStyle w:val="PargrafodaLista"/>
        <w:spacing w:line="360" w:lineRule="auto"/>
        <w:ind w:left="0"/>
        <w:jc w:val="center"/>
        <w:rPr>
          <w:rFonts w:ascii="Times New Roman" w:hAnsi="Times New Roman" w:cs="Times New Roman"/>
          <w:sz w:val="24"/>
          <w:szCs w:val="24"/>
        </w:rPr>
      </w:pPr>
      <w:r w:rsidRPr="00A97DF6">
        <w:rPr>
          <w:rFonts w:ascii="Times New Roman" w:hAnsi="Times New Roman" w:cs="Times New Roman"/>
          <w:sz w:val="24"/>
          <w:szCs w:val="24"/>
        </w:rPr>
        <w:t xml:space="preserve">Orientador: </w:t>
      </w:r>
      <w:r>
        <w:rPr>
          <w:rFonts w:ascii="Times New Roman" w:hAnsi="Times New Roman" w:cs="Times New Roman"/>
          <w:sz w:val="24"/>
          <w:szCs w:val="24"/>
        </w:rPr>
        <w:t>Prof</w:t>
      </w:r>
      <w:r w:rsidRPr="00A97DF6">
        <w:rPr>
          <w:rFonts w:ascii="Times New Roman" w:hAnsi="Times New Roman" w:cs="Times New Roman"/>
          <w:sz w:val="24"/>
          <w:szCs w:val="24"/>
        </w:rPr>
        <w:t>.</w:t>
      </w:r>
      <w:r>
        <w:rPr>
          <w:rFonts w:ascii="Times New Roman" w:hAnsi="Times New Roman" w:cs="Times New Roman"/>
          <w:sz w:val="24"/>
          <w:szCs w:val="24"/>
        </w:rPr>
        <w:t xml:space="preserve"> </w:t>
      </w:r>
      <w:r w:rsidR="00E32890">
        <w:rPr>
          <w:rFonts w:ascii="Times New Roman" w:hAnsi="Times New Roman" w:cs="Times New Roman"/>
          <w:sz w:val="24"/>
          <w:szCs w:val="24"/>
        </w:rPr>
        <w:t>Leonardo Monteiro Monast</w:t>
      </w:r>
      <w:r w:rsidR="00F91290">
        <w:rPr>
          <w:rFonts w:ascii="Times New Roman" w:hAnsi="Times New Roman" w:cs="Times New Roman"/>
          <w:sz w:val="24"/>
          <w:szCs w:val="24"/>
        </w:rPr>
        <w:t>é</w:t>
      </w:r>
      <w:r w:rsidR="002418C2" w:rsidRPr="002418C2">
        <w:rPr>
          <w:rFonts w:ascii="Times New Roman" w:hAnsi="Times New Roman" w:cs="Times New Roman"/>
          <w:sz w:val="24"/>
          <w:szCs w:val="24"/>
        </w:rPr>
        <w:t>rio</w:t>
      </w:r>
    </w:p>
    <w:p w14:paraId="687962C0" w14:textId="77777777" w:rsidR="00A97DF6" w:rsidRDefault="00A97DF6" w:rsidP="00A97DF6">
      <w:pPr>
        <w:pStyle w:val="PargrafodaLista"/>
        <w:spacing w:line="360" w:lineRule="auto"/>
        <w:jc w:val="both"/>
        <w:rPr>
          <w:rFonts w:ascii="Arial" w:hAnsi="Arial" w:cs="Arial"/>
          <w:sz w:val="30"/>
          <w:szCs w:val="30"/>
        </w:rPr>
      </w:pPr>
    </w:p>
    <w:p w14:paraId="4FDC8740" w14:textId="77777777" w:rsidR="00DF622E" w:rsidRDefault="00DF622E" w:rsidP="00A97DF6">
      <w:pPr>
        <w:pStyle w:val="PargrafodaLista"/>
        <w:spacing w:line="360" w:lineRule="auto"/>
        <w:jc w:val="center"/>
        <w:rPr>
          <w:rFonts w:ascii="Arial" w:hAnsi="Arial" w:cs="Arial"/>
          <w:sz w:val="30"/>
          <w:szCs w:val="30"/>
        </w:rPr>
      </w:pPr>
    </w:p>
    <w:p w14:paraId="5A3D7B7D" w14:textId="77777777" w:rsidR="00DF622E" w:rsidRDefault="00DF622E" w:rsidP="00A97DF6">
      <w:pPr>
        <w:pStyle w:val="PargrafodaLista"/>
        <w:spacing w:line="360" w:lineRule="auto"/>
        <w:jc w:val="center"/>
        <w:rPr>
          <w:rFonts w:ascii="Arial" w:hAnsi="Arial" w:cs="Arial"/>
          <w:sz w:val="30"/>
          <w:szCs w:val="30"/>
        </w:rPr>
      </w:pPr>
    </w:p>
    <w:p w14:paraId="3116A077" w14:textId="77777777" w:rsidR="00A97DF6" w:rsidRDefault="00A97DF6" w:rsidP="00A97DF6">
      <w:pPr>
        <w:pStyle w:val="PargrafodaLista"/>
        <w:spacing w:line="360" w:lineRule="auto"/>
        <w:jc w:val="center"/>
        <w:rPr>
          <w:rFonts w:ascii="Arial" w:hAnsi="Arial" w:cs="Arial"/>
          <w:sz w:val="30"/>
          <w:szCs w:val="30"/>
        </w:rPr>
      </w:pPr>
    </w:p>
    <w:p w14:paraId="6F63ACD6" w14:textId="77777777" w:rsidR="00F64084" w:rsidRDefault="00F64084" w:rsidP="00A97DF6">
      <w:pPr>
        <w:pStyle w:val="PargrafodaLista"/>
        <w:spacing w:line="360" w:lineRule="auto"/>
        <w:jc w:val="center"/>
        <w:rPr>
          <w:rFonts w:ascii="Arial" w:hAnsi="Arial" w:cs="Arial"/>
          <w:sz w:val="30"/>
          <w:szCs w:val="30"/>
        </w:rPr>
      </w:pPr>
    </w:p>
    <w:p w14:paraId="5DEA9224" w14:textId="77777777" w:rsidR="00F64084" w:rsidRDefault="00F64084" w:rsidP="00A97DF6">
      <w:pPr>
        <w:pStyle w:val="PargrafodaLista"/>
        <w:spacing w:line="360" w:lineRule="auto"/>
        <w:jc w:val="center"/>
        <w:rPr>
          <w:rFonts w:ascii="Arial" w:hAnsi="Arial" w:cs="Arial"/>
          <w:sz w:val="30"/>
          <w:szCs w:val="30"/>
        </w:rPr>
      </w:pPr>
    </w:p>
    <w:p w14:paraId="0AF5476C" w14:textId="77777777" w:rsidR="00F64084" w:rsidRDefault="00F64084" w:rsidP="00A97DF6">
      <w:pPr>
        <w:pStyle w:val="PargrafodaLista"/>
        <w:spacing w:line="360" w:lineRule="auto"/>
        <w:jc w:val="center"/>
        <w:rPr>
          <w:rFonts w:ascii="Arial" w:hAnsi="Arial" w:cs="Arial"/>
          <w:sz w:val="30"/>
          <w:szCs w:val="30"/>
        </w:rPr>
      </w:pPr>
    </w:p>
    <w:p w14:paraId="7DCFC500" w14:textId="77777777" w:rsidR="00A97DF6" w:rsidRDefault="00A97DF6" w:rsidP="00AC2BD9">
      <w:pPr>
        <w:pStyle w:val="PargrafodaLista"/>
        <w:spacing w:line="360" w:lineRule="auto"/>
        <w:jc w:val="center"/>
        <w:rPr>
          <w:rFonts w:ascii="Arial" w:hAnsi="Arial" w:cs="Arial"/>
          <w:sz w:val="30"/>
          <w:szCs w:val="30"/>
        </w:rPr>
      </w:pPr>
    </w:p>
    <w:p w14:paraId="04BB5B3A" w14:textId="7AD8A30B" w:rsidR="00A97DF6" w:rsidRPr="00A97DF6" w:rsidRDefault="00A97DF6" w:rsidP="00AC2BD9">
      <w:pPr>
        <w:pStyle w:val="PargrafodaLista"/>
        <w:spacing w:line="360" w:lineRule="auto"/>
        <w:jc w:val="center"/>
        <w:rPr>
          <w:rFonts w:ascii="Times New Roman" w:hAnsi="Times New Roman" w:cs="Times New Roman"/>
          <w:sz w:val="24"/>
          <w:szCs w:val="24"/>
        </w:rPr>
      </w:pPr>
      <w:r w:rsidRPr="00A97DF6">
        <w:rPr>
          <w:rFonts w:ascii="Times New Roman" w:hAnsi="Times New Roman" w:cs="Times New Roman"/>
          <w:sz w:val="24"/>
          <w:szCs w:val="24"/>
        </w:rPr>
        <w:t>Brasília</w:t>
      </w:r>
      <w:r w:rsidR="00DF622E">
        <w:rPr>
          <w:rFonts w:ascii="Times New Roman" w:hAnsi="Times New Roman" w:cs="Times New Roman"/>
          <w:sz w:val="24"/>
          <w:szCs w:val="24"/>
        </w:rPr>
        <w:t>/</w:t>
      </w:r>
      <w:r w:rsidRPr="00A97DF6">
        <w:rPr>
          <w:rFonts w:ascii="Times New Roman" w:hAnsi="Times New Roman" w:cs="Times New Roman"/>
          <w:sz w:val="24"/>
          <w:szCs w:val="24"/>
        </w:rPr>
        <w:t>DF</w:t>
      </w:r>
    </w:p>
    <w:p w14:paraId="5651C37B" w14:textId="19C51E67" w:rsidR="00A97DF6" w:rsidRDefault="00A97DF6" w:rsidP="00AC2BD9">
      <w:pPr>
        <w:pStyle w:val="PargrafodaLista"/>
        <w:spacing w:line="360" w:lineRule="auto"/>
        <w:jc w:val="center"/>
        <w:rPr>
          <w:rFonts w:ascii="Times New Roman" w:hAnsi="Times New Roman" w:cs="Times New Roman"/>
          <w:sz w:val="24"/>
          <w:szCs w:val="24"/>
        </w:rPr>
      </w:pPr>
      <w:r w:rsidRPr="00A97DF6">
        <w:rPr>
          <w:rFonts w:ascii="Times New Roman" w:hAnsi="Times New Roman" w:cs="Times New Roman"/>
          <w:sz w:val="24"/>
          <w:szCs w:val="24"/>
        </w:rPr>
        <w:t>2020</w:t>
      </w:r>
    </w:p>
    <w:p w14:paraId="55B37B90" w14:textId="77777777" w:rsidR="00AC2BD9" w:rsidRPr="00A97DF6" w:rsidRDefault="00AC2BD9" w:rsidP="00AC2BD9">
      <w:pPr>
        <w:pStyle w:val="PargrafodaLista"/>
        <w:spacing w:line="360" w:lineRule="auto"/>
        <w:jc w:val="center"/>
        <w:rPr>
          <w:rFonts w:ascii="Times New Roman" w:hAnsi="Times New Roman" w:cs="Times New Roman"/>
          <w:b/>
          <w:smallCaps/>
          <w:sz w:val="24"/>
          <w:szCs w:val="24"/>
        </w:rPr>
      </w:pPr>
    </w:p>
    <w:p w14:paraId="1BAA5FE0" w14:textId="77777777" w:rsidR="001F7120" w:rsidRDefault="001F7120" w:rsidP="00AC2BD9">
      <w:pPr>
        <w:pStyle w:val="PargrafodaLista"/>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Diego dos Santos Fernandes</w:t>
      </w:r>
    </w:p>
    <w:p w14:paraId="722CE43F" w14:textId="77777777" w:rsidR="001F7120" w:rsidRDefault="001F7120" w:rsidP="001F7120">
      <w:pPr>
        <w:pStyle w:val="PargrafodaLista"/>
        <w:spacing w:line="360" w:lineRule="auto"/>
        <w:ind w:left="0"/>
        <w:jc w:val="center"/>
        <w:rPr>
          <w:rFonts w:ascii="Times New Roman" w:hAnsi="Times New Roman" w:cs="Times New Roman"/>
          <w:sz w:val="24"/>
          <w:szCs w:val="24"/>
        </w:rPr>
      </w:pPr>
    </w:p>
    <w:p w14:paraId="3F3D425B" w14:textId="77777777" w:rsidR="001F7120" w:rsidRPr="00A97DF6" w:rsidRDefault="001F7120" w:rsidP="001F7120">
      <w:pPr>
        <w:pStyle w:val="PargrafodaLista"/>
        <w:spacing w:line="360" w:lineRule="auto"/>
        <w:ind w:left="0"/>
        <w:jc w:val="center"/>
        <w:rPr>
          <w:rFonts w:ascii="Times New Roman" w:hAnsi="Times New Roman" w:cs="Times New Roman"/>
          <w:sz w:val="24"/>
          <w:szCs w:val="24"/>
        </w:rPr>
      </w:pPr>
    </w:p>
    <w:p w14:paraId="2C2769B6" w14:textId="77777777" w:rsidR="001F7120" w:rsidRDefault="001F7120" w:rsidP="001F7120">
      <w:pPr>
        <w:pStyle w:val="PargrafodaLista"/>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A</w:t>
      </w:r>
      <w:r w:rsidRPr="00A97DF6">
        <w:rPr>
          <w:rFonts w:ascii="Times New Roman" w:hAnsi="Times New Roman" w:cs="Times New Roman"/>
          <w:sz w:val="24"/>
          <w:szCs w:val="24"/>
        </w:rPr>
        <w:t>valiação de impacto da mudança no control</w:t>
      </w:r>
      <w:r>
        <w:rPr>
          <w:rFonts w:ascii="Times New Roman" w:hAnsi="Times New Roman" w:cs="Times New Roman"/>
          <w:sz w:val="24"/>
          <w:szCs w:val="24"/>
        </w:rPr>
        <w:t xml:space="preserve">e de atos de concentração pelo </w:t>
      </w:r>
      <w:proofErr w:type="spellStart"/>
      <w:r>
        <w:rPr>
          <w:rFonts w:ascii="Times New Roman" w:hAnsi="Times New Roman" w:cs="Times New Roman"/>
          <w:sz w:val="24"/>
          <w:szCs w:val="24"/>
        </w:rPr>
        <w:t>C</w:t>
      </w:r>
      <w:r w:rsidRPr="00A97DF6">
        <w:rPr>
          <w:rFonts w:ascii="Times New Roman" w:hAnsi="Times New Roman" w:cs="Times New Roman"/>
          <w:sz w:val="24"/>
          <w:szCs w:val="24"/>
        </w:rPr>
        <w:t>ade</w:t>
      </w:r>
      <w:proofErr w:type="spellEnd"/>
      <w:r w:rsidRPr="00A97DF6">
        <w:rPr>
          <w:rFonts w:ascii="Times New Roman" w:hAnsi="Times New Roman" w:cs="Times New Roman"/>
          <w:sz w:val="24"/>
          <w:szCs w:val="24"/>
        </w:rPr>
        <w:t>: uma abordagem por controle sintético</w:t>
      </w:r>
    </w:p>
    <w:p w14:paraId="22A77100" w14:textId="77777777" w:rsidR="00A97DF6" w:rsidRDefault="00A97DF6" w:rsidP="00A97DF6">
      <w:pPr>
        <w:pStyle w:val="PargrafodaLista"/>
        <w:spacing w:line="360" w:lineRule="auto"/>
        <w:jc w:val="both"/>
        <w:rPr>
          <w:rFonts w:ascii="Times New Roman" w:hAnsi="Times New Roman" w:cs="Times New Roman"/>
          <w:b/>
          <w:smallCaps/>
          <w:sz w:val="24"/>
          <w:szCs w:val="24"/>
        </w:rPr>
      </w:pPr>
    </w:p>
    <w:p w14:paraId="25003A54" w14:textId="77777777" w:rsidR="00F64084" w:rsidRDefault="00F64084" w:rsidP="00A97DF6">
      <w:pPr>
        <w:pStyle w:val="PargrafodaLista"/>
        <w:spacing w:line="360" w:lineRule="auto"/>
        <w:jc w:val="both"/>
        <w:rPr>
          <w:rFonts w:ascii="Times New Roman" w:hAnsi="Times New Roman" w:cs="Times New Roman"/>
          <w:b/>
          <w:smallCaps/>
          <w:sz w:val="24"/>
          <w:szCs w:val="24"/>
        </w:rPr>
      </w:pPr>
    </w:p>
    <w:p w14:paraId="14CA6450" w14:textId="77777777" w:rsidR="00F64084" w:rsidRDefault="00F64084" w:rsidP="00A97DF6">
      <w:pPr>
        <w:pStyle w:val="PargrafodaLista"/>
        <w:spacing w:line="360" w:lineRule="auto"/>
        <w:jc w:val="both"/>
        <w:rPr>
          <w:rFonts w:ascii="Times New Roman" w:hAnsi="Times New Roman" w:cs="Times New Roman"/>
          <w:b/>
          <w:smallCaps/>
          <w:sz w:val="24"/>
          <w:szCs w:val="24"/>
        </w:rPr>
      </w:pPr>
    </w:p>
    <w:p w14:paraId="33770297" w14:textId="45694DE5" w:rsidR="00F64084" w:rsidRPr="00F64084" w:rsidRDefault="00F64084" w:rsidP="00527B1B">
      <w:pPr>
        <w:pStyle w:val="PargrafodaLista"/>
        <w:spacing w:line="360" w:lineRule="auto"/>
        <w:ind w:left="3540"/>
        <w:jc w:val="both"/>
        <w:rPr>
          <w:rFonts w:ascii="Times New Roman" w:hAnsi="Times New Roman" w:cs="Times New Roman"/>
          <w:b/>
          <w:smallCaps/>
          <w:sz w:val="24"/>
          <w:szCs w:val="24"/>
        </w:rPr>
      </w:pPr>
      <w:r w:rsidRPr="00F64084">
        <w:rPr>
          <w:rFonts w:ascii="Times New Roman" w:hAnsi="Times New Roman" w:cs="Times New Roman"/>
          <w:sz w:val="24"/>
          <w:szCs w:val="24"/>
        </w:rPr>
        <w:t xml:space="preserve">Dissertação apresentada ao Programa de </w:t>
      </w:r>
      <w:r w:rsidR="005F1B74" w:rsidRPr="0002327B">
        <w:rPr>
          <w:rFonts w:ascii="Times New Roman" w:hAnsi="Times New Roman" w:cs="Times New Roman"/>
          <w:sz w:val="24"/>
          <w:szCs w:val="24"/>
        </w:rPr>
        <w:t>Mestrado Profissional em Economia, Políticas Públicas e Desenvolvimento do IDP (MPE-IDP)</w:t>
      </w:r>
      <w:r w:rsidRPr="00F64084">
        <w:rPr>
          <w:rFonts w:ascii="Times New Roman" w:hAnsi="Times New Roman" w:cs="Times New Roman"/>
          <w:sz w:val="24"/>
          <w:szCs w:val="24"/>
        </w:rPr>
        <w:t xml:space="preserve">, como parte dos requisitos para obtenção do título de Mestre em </w:t>
      </w:r>
      <w:r>
        <w:rPr>
          <w:rFonts w:ascii="Times New Roman" w:hAnsi="Times New Roman" w:cs="Times New Roman"/>
          <w:sz w:val="24"/>
          <w:szCs w:val="24"/>
        </w:rPr>
        <w:t>Economia</w:t>
      </w:r>
      <w:r w:rsidRPr="00F64084">
        <w:rPr>
          <w:rFonts w:ascii="Times New Roman" w:hAnsi="Times New Roman" w:cs="Times New Roman"/>
          <w:sz w:val="24"/>
          <w:szCs w:val="24"/>
        </w:rPr>
        <w:t>. Aprovado em:______/______ /______</w:t>
      </w:r>
    </w:p>
    <w:p w14:paraId="77AB372A" w14:textId="77777777" w:rsidR="00F64084" w:rsidRDefault="00F64084" w:rsidP="00A97DF6">
      <w:pPr>
        <w:pStyle w:val="PargrafodaLista"/>
        <w:spacing w:line="360" w:lineRule="auto"/>
        <w:jc w:val="both"/>
        <w:rPr>
          <w:rFonts w:ascii="Times New Roman" w:hAnsi="Times New Roman" w:cs="Times New Roman"/>
          <w:b/>
          <w:smallCaps/>
          <w:sz w:val="24"/>
          <w:szCs w:val="24"/>
        </w:rPr>
      </w:pPr>
    </w:p>
    <w:p w14:paraId="4EDA961B" w14:textId="77777777" w:rsidR="001F7120" w:rsidRDefault="001F7120" w:rsidP="00A97DF6">
      <w:pPr>
        <w:pStyle w:val="PargrafodaLista"/>
        <w:spacing w:line="360" w:lineRule="auto"/>
        <w:jc w:val="both"/>
        <w:rPr>
          <w:rFonts w:ascii="Times New Roman" w:hAnsi="Times New Roman" w:cs="Times New Roman"/>
          <w:b/>
          <w:smallCaps/>
          <w:sz w:val="24"/>
          <w:szCs w:val="24"/>
        </w:rPr>
      </w:pPr>
    </w:p>
    <w:p w14:paraId="75585D48" w14:textId="00B1AB3B" w:rsidR="00F64084" w:rsidRDefault="00F64084" w:rsidP="001F7120">
      <w:pPr>
        <w:pStyle w:val="PargrafodaLista"/>
        <w:spacing w:line="360" w:lineRule="auto"/>
        <w:ind w:left="0"/>
        <w:jc w:val="center"/>
        <w:rPr>
          <w:rFonts w:ascii="Times New Roman" w:hAnsi="Times New Roman" w:cs="Times New Roman"/>
          <w:sz w:val="24"/>
          <w:szCs w:val="24"/>
        </w:rPr>
      </w:pPr>
      <w:r w:rsidRPr="00FA56A9">
        <w:rPr>
          <w:rFonts w:ascii="Times New Roman" w:hAnsi="Times New Roman" w:cs="Times New Roman"/>
          <w:sz w:val="24"/>
          <w:szCs w:val="24"/>
        </w:rPr>
        <w:t>Banca Examinadora:</w:t>
      </w:r>
    </w:p>
    <w:p w14:paraId="1E629687" w14:textId="77777777" w:rsidR="008C7A00" w:rsidRDefault="008C7A00" w:rsidP="001F7120">
      <w:pPr>
        <w:pStyle w:val="PargrafodaLista"/>
        <w:spacing w:line="360" w:lineRule="auto"/>
        <w:ind w:left="0"/>
        <w:jc w:val="center"/>
        <w:rPr>
          <w:rFonts w:ascii="Times New Roman" w:hAnsi="Times New Roman" w:cs="Times New Roman"/>
          <w:sz w:val="24"/>
          <w:szCs w:val="24"/>
        </w:rPr>
      </w:pPr>
    </w:p>
    <w:p w14:paraId="2077BEB5" w14:textId="77777777" w:rsidR="00FA56A9" w:rsidRPr="00FA56A9" w:rsidRDefault="00FA56A9" w:rsidP="005065C9">
      <w:pPr>
        <w:pStyle w:val="PargrafodaLista"/>
        <w:spacing w:line="360" w:lineRule="auto"/>
        <w:jc w:val="center"/>
        <w:rPr>
          <w:rFonts w:ascii="Times New Roman" w:hAnsi="Times New Roman" w:cs="Times New Roman"/>
          <w:sz w:val="24"/>
          <w:szCs w:val="24"/>
        </w:rPr>
      </w:pPr>
    </w:p>
    <w:p w14:paraId="03830B2D" w14:textId="0A73C6FD" w:rsidR="00FA56A9" w:rsidRPr="00AC2BD9" w:rsidRDefault="00F64084" w:rsidP="001F7120">
      <w:pPr>
        <w:pStyle w:val="PargrafodaLista"/>
        <w:spacing w:after="0" w:line="240" w:lineRule="auto"/>
        <w:ind w:left="0"/>
        <w:jc w:val="center"/>
        <w:rPr>
          <w:rFonts w:ascii="Times New Roman" w:hAnsi="Times New Roman" w:cs="Times New Roman"/>
          <w:sz w:val="24"/>
          <w:szCs w:val="24"/>
        </w:rPr>
      </w:pPr>
      <w:r w:rsidRPr="00AC2BD9">
        <w:rPr>
          <w:rFonts w:ascii="Times New Roman" w:hAnsi="Times New Roman" w:cs="Times New Roman"/>
          <w:sz w:val="24"/>
          <w:szCs w:val="24"/>
        </w:rPr>
        <w:t xml:space="preserve">Prof. Dr. </w:t>
      </w:r>
      <w:r w:rsidR="00E32890" w:rsidRPr="00AC2BD9">
        <w:rPr>
          <w:rFonts w:ascii="Times New Roman" w:hAnsi="Times New Roman" w:cs="Times New Roman"/>
          <w:sz w:val="24"/>
          <w:szCs w:val="24"/>
        </w:rPr>
        <w:t xml:space="preserve">Leonardo Monteiro </w:t>
      </w:r>
      <w:r w:rsidR="00AC2BD9" w:rsidRPr="00AC2BD9">
        <w:rPr>
          <w:rFonts w:ascii="Times New Roman" w:hAnsi="Times New Roman" w:cs="Times New Roman"/>
          <w:sz w:val="24"/>
          <w:szCs w:val="24"/>
        </w:rPr>
        <w:t>Monastério</w:t>
      </w:r>
      <w:r w:rsidR="002418C2" w:rsidRPr="00AC2BD9">
        <w:rPr>
          <w:rFonts w:ascii="Times New Roman" w:hAnsi="Times New Roman" w:cs="Times New Roman"/>
          <w:sz w:val="24"/>
          <w:szCs w:val="24"/>
        </w:rPr>
        <w:t xml:space="preserve"> </w:t>
      </w:r>
      <w:r w:rsidRPr="00AC2BD9">
        <w:rPr>
          <w:rFonts w:ascii="Times New Roman" w:hAnsi="Times New Roman" w:cs="Times New Roman"/>
          <w:sz w:val="24"/>
          <w:szCs w:val="24"/>
        </w:rPr>
        <w:t xml:space="preserve">– Professor Orientador </w:t>
      </w:r>
    </w:p>
    <w:p w14:paraId="39D6C3D9" w14:textId="0ABC9711" w:rsidR="00F64084" w:rsidRPr="00AC2BD9" w:rsidRDefault="00AC2BD9" w:rsidP="001F7120">
      <w:pPr>
        <w:pStyle w:val="PargrafodaLista"/>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Instituto Brasileiro d</w:t>
      </w:r>
      <w:r w:rsidR="00FE6A69">
        <w:rPr>
          <w:rFonts w:ascii="Times New Roman" w:hAnsi="Times New Roman" w:cs="Times New Roman"/>
          <w:sz w:val="24"/>
          <w:szCs w:val="24"/>
        </w:rPr>
        <w:t>e Ensino, Desenvolvimento e</w:t>
      </w:r>
      <w:r w:rsidRPr="00AC2BD9">
        <w:rPr>
          <w:rFonts w:ascii="Times New Roman" w:hAnsi="Times New Roman" w:cs="Times New Roman"/>
          <w:sz w:val="24"/>
          <w:szCs w:val="24"/>
        </w:rPr>
        <w:t xml:space="preserve"> Pesquisa (IDP</w:t>
      </w:r>
      <w:proofErr w:type="gramStart"/>
      <w:r w:rsidRPr="00AC2BD9">
        <w:rPr>
          <w:rFonts w:ascii="Times New Roman" w:hAnsi="Times New Roman" w:cs="Times New Roman"/>
          <w:sz w:val="24"/>
          <w:szCs w:val="24"/>
        </w:rPr>
        <w:t>)</w:t>
      </w:r>
      <w:proofErr w:type="gramEnd"/>
    </w:p>
    <w:p w14:paraId="473580E6" w14:textId="77777777" w:rsidR="008C7A00" w:rsidRDefault="008C7A00" w:rsidP="001F7120">
      <w:pPr>
        <w:pStyle w:val="PargrafodaLista"/>
        <w:spacing w:after="0" w:line="240" w:lineRule="auto"/>
        <w:ind w:left="0"/>
        <w:jc w:val="center"/>
        <w:rPr>
          <w:rFonts w:ascii="Times New Roman" w:hAnsi="Times New Roman" w:cs="Times New Roman"/>
          <w:sz w:val="24"/>
          <w:szCs w:val="24"/>
        </w:rPr>
      </w:pPr>
    </w:p>
    <w:p w14:paraId="7F692271" w14:textId="77777777" w:rsidR="00B86752" w:rsidRDefault="00B86752" w:rsidP="001F7120">
      <w:pPr>
        <w:pStyle w:val="PargrafodaLista"/>
        <w:spacing w:after="0" w:line="240" w:lineRule="auto"/>
        <w:ind w:left="0"/>
        <w:jc w:val="center"/>
        <w:rPr>
          <w:rFonts w:ascii="Times New Roman" w:hAnsi="Times New Roman" w:cs="Times New Roman"/>
          <w:sz w:val="24"/>
          <w:szCs w:val="24"/>
        </w:rPr>
      </w:pPr>
    </w:p>
    <w:p w14:paraId="25B4795A" w14:textId="77777777" w:rsidR="008C7A00" w:rsidRDefault="008C7A00" w:rsidP="001F7120">
      <w:pPr>
        <w:pStyle w:val="PargrafodaLista"/>
        <w:spacing w:after="0" w:line="240" w:lineRule="auto"/>
        <w:ind w:left="0"/>
        <w:jc w:val="center"/>
        <w:rPr>
          <w:rFonts w:ascii="Times New Roman" w:hAnsi="Times New Roman" w:cs="Times New Roman"/>
          <w:sz w:val="24"/>
          <w:szCs w:val="24"/>
        </w:rPr>
      </w:pPr>
    </w:p>
    <w:p w14:paraId="44FC8771" w14:textId="77777777" w:rsidR="001F7120" w:rsidRPr="00FA56A9" w:rsidRDefault="001F7120" w:rsidP="001F7120">
      <w:pPr>
        <w:pStyle w:val="PargrafodaLista"/>
        <w:spacing w:after="0" w:line="240" w:lineRule="auto"/>
        <w:ind w:left="0"/>
        <w:jc w:val="center"/>
        <w:rPr>
          <w:rFonts w:ascii="Times New Roman" w:hAnsi="Times New Roman" w:cs="Times New Roman"/>
          <w:sz w:val="24"/>
          <w:szCs w:val="24"/>
        </w:rPr>
      </w:pPr>
    </w:p>
    <w:p w14:paraId="62220A6B" w14:textId="04861508" w:rsidR="00FA56A9" w:rsidRDefault="00F64084" w:rsidP="001F7120">
      <w:pPr>
        <w:pStyle w:val="PargrafodaLista"/>
        <w:spacing w:after="0" w:line="240" w:lineRule="auto"/>
        <w:ind w:left="0"/>
        <w:jc w:val="center"/>
        <w:rPr>
          <w:rFonts w:ascii="Times New Roman" w:hAnsi="Times New Roman" w:cs="Times New Roman"/>
          <w:sz w:val="24"/>
          <w:szCs w:val="24"/>
        </w:rPr>
      </w:pPr>
      <w:r w:rsidRPr="00FA56A9">
        <w:rPr>
          <w:rFonts w:ascii="Times New Roman" w:hAnsi="Times New Roman" w:cs="Times New Roman"/>
          <w:sz w:val="24"/>
          <w:szCs w:val="24"/>
        </w:rPr>
        <w:t>Prof</w:t>
      </w:r>
      <w:r w:rsidR="00527B1B">
        <w:rPr>
          <w:rFonts w:ascii="Times New Roman" w:hAnsi="Times New Roman" w:cs="Times New Roman"/>
          <w:sz w:val="24"/>
          <w:szCs w:val="24"/>
        </w:rPr>
        <w:t>. Dr. Márcio de Oliveira Júnior</w:t>
      </w:r>
    </w:p>
    <w:p w14:paraId="4E58A210" w14:textId="77777777" w:rsidR="00FE6A69" w:rsidRPr="00AC2BD9" w:rsidRDefault="00FE6A69" w:rsidP="00FE6A69">
      <w:pPr>
        <w:pStyle w:val="PargrafodaLista"/>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Instituto Brasileiro de Ensino, Desenvolvimento e</w:t>
      </w:r>
      <w:r w:rsidRPr="00AC2BD9">
        <w:rPr>
          <w:rFonts w:ascii="Times New Roman" w:hAnsi="Times New Roman" w:cs="Times New Roman"/>
          <w:sz w:val="24"/>
          <w:szCs w:val="24"/>
        </w:rPr>
        <w:t xml:space="preserve"> Pesquisa (IDP</w:t>
      </w:r>
      <w:proofErr w:type="gramStart"/>
      <w:r w:rsidRPr="00AC2BD9">
        <w:rPr>
          <w:rFonts w:ascii="Times New Roman" w:hAnsi="Times New Roman" w:cs="Times New Roman"/>
          <w:sz w:val="24"/>
          <w:szCs w:val="24"/>
        </w:rPr>
        <w:t>)</w:t>
      </w:r>
      <w:proofErr w:type="gramEnd"/>
    </w:p>
    <w:p w14:paraId="6A9ED8CF" w14:textId="77777777" w:rsidR="008C7A00" w:rsidRDefault="008C7A00" w:rsidP="001F7120">
      <w:pPr>
        <w:pStyle w:val="PargrafodaLista"/>
        <w:spacing w:after="0" w:line="240" w:lineRule="auto"/>
        <w:ind w:left="0"/>
        <w:jc w:val="center"/>
        <w:rPr>
          <w:rFonts w:ascii="Times New Roman" w:hAnsi="Times New Roman" w:cs="Times New Roman"/>
          <w:sz w:val="24"/>
          <w:szCs w:val="24"/>
        </w:rPr>
      </w:pPr>
    </w:p>
    <w:p w14:paraId="6AF0748F" w14:textId="77777777" w:rsidR="008C7A00" w:rsidRDefault="008C7A00" w:rsidP="001F7120">
      <w:pPr>
        <w:pStyle w:val="PargrafodaLista"/>
        <w:spacing w:after="0" w:line="240" w:lineRule="auto"/>
        <w:ind w:left="0"/>
        <w:jc w:val="center"/>
        <w:rPr>
          <w:rFonts w:ascii="Times New Roman" w:hAnsi="Times New Roman" w:cs="Times New Roman"/>
          <w:sz w:val="24"/>
          <w:szCs w:val="24"/>
        </w:rPr>
      </w:pPr>
    </w:p>
    <w:p w14:paraId="7F5B35B1" w14:textId="77777777" w:rsidR="00B86752" w:rsidRDefault="00B86752" w:rsidP="001F7120">
      <w:pPr>
        <w:pStyle w:val="PargrafodaLista"/>
        <w:spacing w:after="0" w:line="240" w:lineRule="auto"/>
        <w:ind w:left="0"/>
        <w:jc w:val="center"/>
        <w:rPr>
          <w:rFonts w:ascii="Times New Roman" w:hAnsi="Times New Roman" w:cs="Times New Roman"/>
          <w:sz w:val="24"/>
          <w:szCs w:val="24"/>
        </w:rPr>
      </w:pPr>
    </w:p>
    <w:p w14:paraId="039F3CEF" w14:textId="77777777" w:rsidR="001F7120" w:rsidRPr="00FA56A9" w:rsidRDefault="001F7120" w:rsidP="001F7120">
      <w:pPr>
        <w:pStyle w:val="PargrafodaLista"/>
        <w:spacing w:after="0" w:line="240" w:lineRule="auto"/>
        <w:ind w:left="0"/>
        <w:jc w:val="center"/>
        <w:rPr>
          <w:rFonts w:ascii="Times New Roman" w:hAnsi="Times New Roman" w:cs="Times New Roman"/>
          <w:sz w:val="24"/>
          <w:szCs w:val="24"/>
        </w:rPr>
      </w:pPr>
    </w:p>
    <w:p w14:paraId="33E2830F" w14:textId="34D44F1F" w:rsidR="001F7120" w:rsidRDefault="00527B1B" w:rsidP="001F7120">
      <w:pPr>
        <w:pStyle w:val="PargrafodaLista"/>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Prof.</w:t>
      </w:r>
      <w:r w:rsidR="0058201C">
        <w:rPr>
          <w:rFonts w:ascii="Times New Roman" w:hAnsi="Times New Roman" w:cs="Times New Roman"/>
          <w:sz w:val="24"/>
          <w:szCs w:val="24"/>
        </w:rPr>
        <w:t xml:space="preserve"> Dr.</w:t>
      </w:r>
      <w:r w:rsidR="00F64084" w:rsidRPr="00FA56A9">
        <w:rPr>
          <w:rFonts w:ascii="Times New Roman" w:hAnsi="Times New Roman" w:cs="Times New Roman"/>
          <w:sz w:val="24"/>
          <w:szCs w:val="24"/>
        </w:rPr>
        <w:t xml:space="preserve"> </w:t>
      </w:r>
      <w:r w:rsidR="001F7120" w:rsidRPr="001F7120">
        <w:rPr>
          <w:rFonts w:ascii="Times New Roman" w:hAnsi="Times New Roman" w:cs="Times New Roman"/>
          <w:sz w:val="24"/>
          <w:szCs w:val="24"/>
        </w:rPr>
        <w:t>Caio Cordeiro de Resende</w:t>
      </w:r>
    </w:p>
    <w:p w14:paraId="394E312E" w14:textId="77777777" w:rsidR="00FE6A69" w:rsidRPr="00AC2BD9" w:rsidRDefault="00FE6A69" w:rsidP="00FE6A69">
      <w:pPr>
        <w:pStyle w:val="PargrafodaLista"/>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Instituto Brasileiro de Ensino, Desenvolvimento e</w:t>
      </w:r>
      <w:r w:rsidRPr="00AC2BD9">
        <w:rPr>
          <w:rFonts w:ascii="Times New Roman" w:hAnsi="Times New Roman" w:cs="Times New Roman"/>
          <w:sz w:val="24"/>
          <w:szCs w:val="24"/>
        </w:rPr>
        <w:t xml:space="preserve"> Pesquisa (IDP</w:t>
      </w:r>
      <w:proofErr w:type="gramStart"/>
      <w:r w:rsidRPr="00AC2BD9">
        <w:rPr>
          <w:rFonts w:ascii="Times New Roman" w:hAnsi="Times New Roman" w:cs="Times New Roman"/>
          <w:sz w:val="24"/>
          <w:szCs w:val="24"/>
        </w:rPr>
        <w:t>)</w:t>
      </w:r>
      <w:proofErr w:type="gramEnd"/>
    </w:p>
    <w:p w14:paraId="7E703E11" w14:textId="21442168" w:rsidR="00F64084" w:rsidRPr="00FA56A9" w:rsidRDefault="00F64084" w:rsidP="005065C9">
      <w:pPr>
        <w:pStyle w:val="PargrafodaLista"/>
        <w:spacing w:line="360" w:lineRule="auto"/>
        <w:ind w:left="0"/>
        <w:jc w:val="center"/>
        <w:rPr>
          <w:rFonts w:ascii="Times New Roman" w:hAnsi="Times New Roman" w:cs="Times New Roman"/>
          <w:b/>
          <w:smallCaps/>
          <w:sz w:val="24"/>
          <w:szCs w:val="24"/>
        </w:rPr>
      </w:pPr>
    </w:p>
    <w:p w14:paraId="2B3A2BAC" w14:textId="77777777" w:rsidR="00F64084" w:rsidRDefault="00F64084" w:rsidP="00A97DF6">
      <w:pPr>
        <w:pStyle w:val="PargrafodaLista"/>
        <w:spacing w:line="360" w:lineRule="auto"/>
        <w:jc w:val="both"/>
        <w:rPr>
          <w:rFonts w:ascii="Times New Roman" w:hAnsi="Times New Roman" w:cs="Times New Roman"/>
          <w:b/>
          <w:smallCaps/>
          <w:sz w:val="24"/>
          <w:szCs w:val="24"/>
        </w:rPr>
      </w:pPr>
    </w:p>
    <w:p w14:paraId="0C053B75" w14:textId="77777777" w:rsidR="00962402" w:rsidRDefault="00962402" w:rsidP="001F7120">
      <w:pPr>
        <w:pStyle w:val="PargrafodaLista"/>
        <w:spacing w:line="360" w:lineRule="auto"/>
        <w:jc w:val="center"/>
        <w:rPr>
          <w:rFonts w:ascii="Times New Roman" w:hAnsi="Times New Roman" w:cs="Times New Roman"/>
          <w:sz w:val="24"/>
          <w:szCs w:val="24"/>
        </w:rPr>
      </w:pPr>
    </w:p>
    <w:p w14:paraId="19BD735E" w14:textId="77777777" w:rsidR="001F7120" w:rsidRPr="00A97DF6" w:rsidRDefault="001F7120" w:rsidP="001F7120">
      <w:pPr>
        <w:pStyle w:val="PargrafodaLista"/>
        <w:spacing w:line="360" w:lineRule="auto"/>
        <w:jc w:val="center"/>
        <w:rPr>
          <w:rFonts w:ascii="Times New Roman" w:hAnsi="Times New Roman" w:cs="Times New Roman"/>
          <w:sz w:val="24"/>
          <w:szCs w:val="24"/>
        </w:rPr>
      </w:pPr>
      <w:r w:rsidRPr="00A97DF6">
        <w:rPr>
          <w:rFonts w:ascii="Times New Roman" w:hAnsi="Times New Roman" w:cs="Times New Roman"/>
          <w:sz w:val="24"/>
          <w:szCs w:val="24"/>
        </w:rPr>
        <w:t>Brasília</w:t>
      </w:r>
      <w:r>
        <w:rPr>
          <w:rFonts w:ascii="Times New Roman" w:hAnsi="Times New Roman" w:cs="Times New Roman"/>
          <w:sz w:val="24"/>
          <w:szCs w:val="24"/>
        </w:rPr>
        <w:t>/</w:t>
      </w:r>
      <w:r w:rsidRPr="00A97DF6">
        <w:rPr>
          <w:rFonts w:ascii="Times New Roman" w:hAnsi="Times New Roman" w:cs="Times New Roman"/>
          <w:sz w:val="24"/>
          <w:szCs w:val="24"/>
        </w:rPr>
        <w:t>DF</w:t>
      </w:r>
    </w:p>
    <w:p w14:paraId="13FF93ED" w14:textId="77777777" w:rsidR="001F7120" w:rsidRPr="00A97DF6" w:rsidRDefault="001F7120" w:rsidP="001F7120">
      <w:pPr>
        <w:pStyle w:val="PargrafodaLista"/>
        <w:spacing w:line="360" w:lineRule="auto"/>
        <w:jc w:val="center"/>
        <w:rPr>
          <w:rFonts w:ascii="Times New Roman" w:hAnsi="Times New Roman" w:cs="Times New Roman"/>
          <w:b/>
          <w:smallCaps/>
          <w:sz w:val="24"/>
          <w:szCs w:val="24"/>
        </w:rPr>
      </w:pPr>
      <w:r w:rsidRPr="00A97DF6">
        <w:rPr>
          <w:rFonts w:ascii="Times New Roman" w:hAnsi="Times New Roman" w:cs="Times New Roman"/>
          <w:sz w:val="24"/>
          <w:szCs w:val="24"/>
        </w:rPr>
        <w:t>2020</w:t>
      </w:r>
    </w:p>
    <w:p w14:paraId="1D432E81" w14:textId="648C60F1" w:rsidR="00F64084" w:rsidRDefault="00472C85" w:rsidP="00B50FE9">
      <w:pPr>
        <w:pStyle w:val="PargrafodaLista"/>
        <w:spacing w:line="360" w:lineRule="auto"/>
        <w:ind w:left="0"/>
        <w:jc w:val="both"/>
        <w:rPr>
          <w:rFonts w:ascii="Times New Roman" w:hAnsi="Times New Roman" w:cs="Times New Roman"/>
          <w:b/>
          <w:smallCaps/>
          <w:sz w:val="24"/>
          <w:szCs w:val="24"/>
        </w:rPr>
      </w:pPr>
      <w:r>
        <w:rPr>
          <w:rFonts w:ascii="Times New Roman" w:hAnsi="Times New Roman" w:cs="Times New Roman"/>
          <w:b/>
          <w:smallCaps/>
          <w:sz w:val="24"/>
          <w:szCs w:val="24"/>
        </w:rPr>
        <w:lastRenderedPageBreak/>
        <w:t>AGRADECIMENTOS</w:t>
      </w:r>
    </w:p>
    <w:p w14:paraId="66DD325A" w14:textId="77777777" w:rsidR="00472C85" w:rsidRDefault="00472C85" w:rsidP="00A97DF6">
      <w:pPr>
        <w:pStyle w:val="PargrafodaLista"/>
        <w:spacing w:line="360" w:lineRule="auto"/>
        <w:jc w:val="both"/>
        <w:rPr>
          <w:rFonts w:ascii="Times New Roman" w:hAnsi="Times New Roman" w:cs="Times New Roman"/>
          <w:b/>
          <w:smallCaps/>
          <w:sz w:val="24"/>
          <w:szCs w:val="24"/>
        </w:rPr>
      </w:pPr>
    </w:p>
    <w:p w14:paraId="72B7310E" w14:textId="4A317344" w:rsidR="005F2FA9" w:rsidRDefault="00892CB1" w:rsidP="00D20C2A">
      <w:pPr>
        <w:pStyle w:val="PargrafodaLista"/>
        <w:spacing w:line="360" w:lineRule="auto"/>
        <w:ind w:left="0"/>
        <w:jc w:val="both"/>
        <w:rPr>
          <w:rFonts w:ascii="Times New Roman" w:hAnsi="Times New Roman" w:cs="Times New Roman"/>
          <w:sz w:val="24"/>
          <w:szCs w:val="24"/>
        </w:rPr>
      </w:pPr>
      <w:r w:rsidRPr="00892CB1">
        <w:rPr>
          <w:rFonts w:ascii="Times New Roman" w:hAnsi="Times New Roman" w:cs="Times New Roman"/>
          <w:sz w:val="24"/>
          <w:szCs w:val="24"/>
        </w:rPr>
        <w:t xml:space="preserve">Primeiramente, gostaria de </w:t>
      </w:r>
      <w:r>
        <w:rPr>
          <w:rFonts w:ascii="Times New Roman" w:hAnsi="Times New Roman" w:cs="Times New Roman"/>
          <w:sz w:val="24"/>
          <w:szCs w:val="24"/>
        </w:rPr>
        <w:t>dedicar esta dissertação à memória de minha mãe, que</w:t>
      </w:r>
      <w:r w:rsidR="00B3079E">
        <w:rPr>
          <w:rFonts w:ascii="Times New Roman" w:hAnsi="Times New Roman" w:cs="Times New Roman"/>
          <w:sz w:val="24"/>
          <w:szCs w:val="24"/>
        </w:rPr>
        <w:t xml:space="preserve"> criou os cinco filhos e sempre teve orgulho de nós em cada conquista durante esses anos. Infelizmente, ela não pôde ver mais essa fase da minha vida, mas tenho certeza que ficaria orgulhosa também. Ela será sempre um ex</w:t>
      </w:r>
      <w:r w:rsidR="00BD2D8A">
        <w:rPr>
          <w:rFonts w:ascii="Times New Roman" w:hAnsi="Times New Roman" w:cs="Times New Roman"/>
          <w:sz w:val="24"/>
          <w:szCs w:val="24"/>
        </w:rPr>
        <w:t>emplo de coragem e força.</w:t>
      </w:r>
    </w:p>
    <w:p w14:paraId="25AC9F32" w14:textId="5EBC48D4" w:rsidR="00B3079E" w:rsidRDefault="00B3079E" w:rsidP="00D20C2A">
      <w:pPr>
        <w:pStyle w:val="Pargrafoda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Gostaria de agradecer especialmente minha esposa </w:t>
      </w:r>
      <w:proofErr w:type="spellStart"/>
      <w:r>
        <w:rPr>
          <w:rFonts w:ascii="Times New Roman" w:hAnsi="Times New Roman" w:cs="Times New Roman"/>
          <w:sz w:val="24"/>
          <w:szCs w:val="24"/>
        </w:rPr>
        <w:t>Liliam</w:t>
      </w:r>
      <w:proofErr w:type="spellEnd"/>
      <w:r>
        <w:rPr>
          <w:rFonts w:ascii="Times New Roman" w:hAnsi="Times New Roman" w:cs="Times New Roman"/>
          <w:sz w:val="24"/>
          <w:szCs w:val="24"/>
        </w:rPr>
        <w:t xml:space="preserve"> Fernandes, por todo o esforço empenhado para que este pro</w:t>
      </w:r>
      <w:r w:rsidR="004D32E4">
        <w:rPr>
          <w:rFonts w:ascii="Times New Roman" w:hAnsi="Times New Roman" w:cs="Times New Roman"/>
          <w:sz w:val="24"/>
          <w:szCs w:val="24"/>
        </w:rPr>
        <w:t>jeto</w:t>
      </w:r>
      <w:r>
        <w:rPr>
          <w:rFonts w:ascii="Times New Roman" w:hAnsi="Times New Roman" w:cs="Times New Roman"/>
          <w:sz w:val="24"/>
          <w:szCs w:val="24"/>
        </w:rPr>
        <w:t xml:space="preserve"> pudesse ser concluído.</w:t>
      </w:r>
      <w:r w:rsidR="00BD2D8A">
        <w:rPr>
          <w:rFonts w:ascii="Times New Roman" w:hAnsi="Times New Roman" w:cs="Times New Roman"/>
          <w:sz w:val="24"/>
          <w:szCs w:val="24"/>
        </w:rPr>
        <w:t xml:space="preserve"> O tempo todo ao meu lado incondicionalmente. Sem o suporte dela, nada disso teria acontecido. </w:t>
      </w:r>
      <w:r>
        <w:rPr>
          <w:rFonts w:ascii="Times New Roman" w:hAnsi="Times New Roman" w:cs="Times New Roman"/>
          <w:sz w:val="24"/>
          <w:szCs w:val="24"/>
        </w:rPr>
        <w:t>Agra</w:t>
      </w:r>
      <w:r w:rsidR="00BD2D8A">
        <w:rPr>
          <w:rFonts w:ascii="Times New Roman" w:hAnsi="Times New Roman" w:cs="Times New Roman"/>
          <w:sz w:val="24"/>
          <w:szCs w:val="24"/>
        </w:rPr>
        <w:t>deço pelo apoio emocional, pela</w:t>
      </w:r>
      <w:r>
        <w:rPr>
          <w:rFonts w:ascii="Times New Roman" w:hAnsi="Times New Roman" w:cs="Times New Roman"/>
          <w:sz w:val="24"/>
          <w:szCs w:val="24"/>
        </w:rPr>
        <w:t xml:space="preserve"> paciência </w:t>
      </w:r>
      <w:r w:rsidR="005F2FA9">
        <w:rPr>
          <w:rFonts w:ascii="Times New Roman" w:hAnsi="Times New Roman" w:cs="Times New Roman"/>
          <w:sz w:val="24"/>
          <w:szCs w:val="24"/>
        </w:rPr>
        <w:t>nas</w:t>
      </w:r>
      <w:r>
        <w:rPr>
          <w:rFonts w:ascii="Times New Roman" w:hAnsi="Times New Roman" w:cs="Times New Roman"/>
          <w:sz w:val="24"/>
          <w:szCs w:val="24"/>
        </w:rPr>
        <w:t xml:space="preserve"> noite</w:t>
      </w:r>
      <w:r w:rsidR="005F2FA9">
        <w:rPr>
          <w:rFonts w:ascii="Times New Roman" w:hAnsi="Times New Roman" w:cs="Times New Roman"/>
          <w:sz w:val="24"/>
          <w:szCs w:val="24"/>
        </w:rPr>
        <w:t>s</w:t>
      </w:r>
      <w:r>
        <w:rPr>
          <w:rFonts w:ascii="Times New Roman" w:hAnsi="Times New Roman" w:cs="Times New Roman"/>
          <w:sz w:val="24"/>
          <w:szCs w:val="24"/>
        </w:rPr>
        <w:t xml:space="preserve"> e finais de semanas de estudo, </w:t>
      </w:r>
      <w:r w:rsidR="00BD2D8A">
        <w:rPr>
          <w:rFonts w:ascii="Times New Roman" w:hAnsi="Times New Roman" w:cs="Times New Roman"/>
          <w:sz w:val="24"/>
          <w:szCs w:val="24"/>
        </w:rPr>
        <w:t>pela d</w:t>
      </w:r>
      <w:r w:rsidR="00D268B5">
        <w:rPr>
          <w:rFonts w:ascii="Times New Roman" w:hAnsi="Times New Roman" w:cs="Times New Roman"/>
          <w:sz w:val="24"/>
          <w:szCs w:val="24"/>
        </w:rPr>
        <w:t>esigual divisão das tarefas domé</w:t>
      </w:r>
      <w:r w:rsidR="00BD2D8A">
        <w:rPr>
          <w:rFonts w:ascii="Times New Roman" w:hAnsi="Times New Roman" w:cs="Times New Roman"/>
          <w:sz w:val="24"/>
          <w:szCs w:val="24"/>
        </w:rPr>
        <w:t>stic</w:t>
      </w:r>
      <w:r w:rsidR="005F2FA9">
        <w:rPr>
          <w:rFonts w:ascii="Times New Roman" w:hAnsi="Times New Roman" w:cs="Times New Roman"/>
          <w:sz w:val="24"/>
          <w:szCs w:val="24"/>
        </w:rPr>
        <w:t>as para que eu pudesse estudar. Todos os desafios que enfrentamos neste ano nos revelaram que somos fortes e que nosso A</w:t>
      </w:r>
      <w:r w:rsidR="00595D80">
        <w:rPr>
          <w:rFonts w:ascii="Times New Roman" w:hAnsi="Times New Roman" w:cs="Times New Roman"/>
          <w:sz w:val="24"/>
          <w:szCs w:val="24"/>
        </w:rPr>
        <w:t>mor é forte.</w:t>
      </w:r>
      <w:r w:rsidR="005F2FA9">
        <w:rPr>
          <w:rFonts w:ascii="Times New Roman" w:hAnsi="Times New Roman" w:cs="Times New Roman"/>
          <w:sz w:val="24"/>
          <w:szCs w:val="24"/>
        </w:rPr>
        <w:t xml:space="preserve"> Estarei ao seu lado sempre. Obrigado por tudo!</w:t>
      </w:r>
    </w:p>
    <w:p w14:paraId="14DD1CBD" w14:textId="4C0094FD" w:rsidR="004D32E4" w:rsidRDefault="004D32E4" w:rsidP="00D20C2A">
      <w:pPr>
        <w:pStyle w:val="Pargrafoda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Não poderia deixar de agradecer também m</w:t>
      </w:r>
      <w:r w:rsidR="00BF7229">
        <w:rPr>
          <w:rFonts w:ascii="Times New Roman" w:hAnsi="Times New Roman" w:cs="Times New Roman"/>
          <w:sz w:val="24"/>
          <w:szCs w:val="24"/>
        </w:rPr>
        <w:t xml:space="preserve">eus amigos Vinícius, </w:t>
      </w:r>
      <w:proofErr w:type="spellStart"/>
      <w:r w:rsidR="00BF7229">
        <w:rPr>
          <w:rFonts w:ascii="Times New Roman" w:hAnsi="Times New Roman" w:cs="Times New Roman"/>
          <w:sz w:val="24"/>
          <w:szCs w:val="24"/>
        </w:rPr>
        <w:t>Iury</w:t>
      </w:r>
      <w:proofErr w:type="spellEnd"/>
      <w:r w:rsidR="00BF7229">
        <w:rPr>
          <w:rFonts w:ascii="Times New Roman" w:hAnsi="Times New Roman" w:cs="Times New Roman"/>
          <w:sz w:val="24"/>
          <w:szCs w:val="24"/>
        </w:rPr>
        <w:t>, Danilo, Pedro</w:t>
      </w:r>
      <w:r w:rsidR="006C620B">
        <w:rPr>
          <w:rFonts w:ascii="Times New Roman" w:hAnsi="Times New Roman" w:cs="Times New Roman"/>
          <w:sz w:val="24"/>
          <w:szCs w:val="24"/>
        </w:rPr>
        <w:t xml:space="preserve"> </w:t>
      </w:r>
      <w:proofErr w:type="spellStart"/>
      <w:r w:rsidR="006C620B">
        <w:rPr>
          <w:rFonts w:ascii="Times New Roman" w:hAnsi="Times New Roman" w:cs="Times New Roman"/>
          <w:sz w:val="24"/>
          <w:szCs w:val="24"/>
        </w:rPr>
        <w:t>Erisson</w:t>
      </w:r>
      <w:proofErr w:type="spellEnd"/>
      <w:r w:rsidR="00BF7229">
        <w:rPr>
          <w:rFonts w:ascii="Times New Roman" w:hAnsi="Times New Roman" w:cs="Times New Roman"/>
          <w:sz w:val="24"/>
          <w:szCs w:val="24"/>
        </w:rPr>
        <w:t xml:space="preserve"> e João. Estes sempre foram amigos em que se pod</w:t>
      </w:r>
      <w:r w:rsidR="00451598">
        <w:rPr>
          <w:rFonts w:ascii="Times New Roman" w:hAnsi="Times New Roman" w:cs="Times New Roman"/>
          <w:sz w:val="24"/>
          <w:szCs w:val="24"/>
        </w:rPr>
        <w:t xml:space="preserve">e </w:t>
      </w:r>
      <w:r w:rsidR="00BF7229">
        <w:rPr>
          <w:rFonts w:ascii="Times New Roman" w:hAnsi="Times New Roman" w:cs="Times New Roman"/>
          <w:sz w:val="24"/>
          <w:szCs w:val="24"/>
        </w:rPr>
        <w:t xml:space="preserve">ter um bom debate e uma boa conversa de bar. Além disso, estes sempre foram amigos para ajudar nos momento de dificuldades. Acredito </w:t>
      </w:r>
      <w:r w:rsidR="00AC0118">
        <w:rPr>
          <w:rFonts w:ascii="Times New Roman" w:hAnsi="Times New Roman" w:cs="Times New Roman"/>
          <w:sz w:val="24"/>
          <w:szCs w:val="24"/>
        </w:rPr>
        <w:t>que o economista que sou hoje se deve em muito às</w:t>
      </w:r>
      <w:r w:rsidR="00BF7229">
        <w:rPr>
          <w:rFonts w:ascii="Times New Roman" w:hAnsi="Times New Roman" w:cs="Times New Roman"/>
          <w:sz w:val="24"/>
          <w:szCs w:val="24"/>
        </w:rPr>
        <w:t xml:space="preserve"> conversas que tivemos ao longo desses anos</w:t>
      </w:r>
      <w:r w:rsidR="006C620B">
        <w:rPr>
          <w:rFonts w:ascii="Times New Roman" w:hAnsi="Times New Roman" w:cs="Times New Roman"/>
          <w:sz w:val="24"/>
          <w:szCs w:val="24"/>
        </w:rPr>
        <w:t>.</w:t>
      </w:r>
    </w:p>
    <w:p w14:paraId="3F925E6C" w14:textId="7FF3109F" w:rsidR="00BC3730" w:rsidRDefault="00BC3730" w:rsidP="00D20C2A">
      <w:pPr>
        <w:pStyle w:val="Pargrafoda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nho também uma enorme gratidão com o Conselho Administrativo de Defesa Econômica, órgão do qual sou servidor atualmente, e que me forneceu os meios e os incentivos para este projeto.</w:t>
      </w:r>
    </w:p>
    <w:p w14:paraId="7264AF3F" w14:textId="76F24141" w:rsidR="006C620B" w:rsidRDefault="006C620B" w:rsidP="00D20C2A">
      <w:pPr>
        <w:pStyle w:val="Pargrafoda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gradeço toda estrutura e o suporte que o IDP forneceu ao longo desse mestrado, especialmente ao Matias que sempre esteve disposto a ajudar independente do problema. </w:t>
      </w:r>
    </w:p>
    <w:p w14:paraId="09C75F3F" w14:textId="099E4A75" w:rsidR="006C620B" w:rsidRDefault="006C620B" w:rsidP="00D20C2A">
      <w:pPr>
        <w:pStyle w:val="Pargrafoda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abe destacar também o agradecimento ao meu orientador Leonardo Monastério. Elaborar uma dissertação exige muito do aluno, sem dúvida, </w:t>
      </w:r>
      <w:r w:rsidR="00BC3730">
        <w:rPr>
          <w:rFonts w:ascii="Times New Roman" w:hAnsi="Times New Roman" w:cs="Times New Roman"/>
          <w:sz w:val="24"/>
          <w:szCs w:val="24"/>
        </w:rPr>
        <w:t>e</w:t>
      </w:r>
      <w:r>
        <w:rPr>
          <w:rFonts w:ascii="Times New Roman" w:hAnsi="Times New Roman" w:cs="Times New Roman"/>
          <w:sz w:val="24"/>
          <w:szCs w:val="24"/>
        </w:rPr>
        <w:t xml:space="preserve"> um orientador </w:t>
      </w:r>
      <w:r w:rsidR="00E97A3E">
        <w:rPr>
          <w:rFonts w:ascii="Times New Roman" w:hAnsi="Times New Roman" w:cs="Times New Roman"/>
          <w:sz w:val="24"/>
          <w:szCs w:val="24"/>
        </w:rPr>
        <w:t>como o M</w:t>
      </w:r>
      <w:r w:rsidR="00BC3730">
        <w:rPr>
          <w:rFonts w:ascii="Times New Roman" w:hAnsi="Times New Roman" w:cs="Times New Roman"/>
          <w:sz w:val="24"/>
          <w:szCs w:val="24"/>
        </w:rPr>
        <w:t>onastério torna esse processo melhor. Obrigado por suas sugestões e correções. Muito deste trabalho foi lapidado com a ajuda de seu conhecimento e experiência.</w:t>
      </w:r>
    </w:p>
    <w:p w14:paraId="279051DC" w14:textId="7842DAC8" w:rsidR="00BC3730" w:rsidRDefault="00BC3730" w:rsidP="00D20C2A">
      <w:pPr>
        <w:pStyle w:val="Pargrafoda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r fim, gostaria de agradecer a todos aqueles que contribuíram</w:t>
      </w:r>
      <w:r w:rsidR="00D268B5">
        <w:rPr>
          <w:rFonts w:ascii="Times New Roman" w:hAnsi="Times New Roman" w:cs="Times New Roman"/>
          <w:sz w:val="24"/>
          <w:szCs w:val="24"/>
        </w:rPr>
        <w:t xml:space="preserve"> direta ou inderatamente</w:t>
      </w:r>
      <w:r>
        <w:rPr>
          <w:rFonts w:ascii="Times New Roman" w:hAnsi="Times New Roman" w:cs="Times New Roman"/>
          <w:sz w:val="24"/>
          <w:szCs w:val="24"/>
        </w:rPr>
        <w:t xml:space="preserve"> com este projeto.</w:t>
      </w:r>
    </w:p>
    <w:p w14:paraId="050C8CA2" w14:textId="77777777" w:rsidR="00BD2D8A" w:rsidRDefault="00BD2D8A" w:rsidP="00D20C2A">
      <w:pPr>
        <w:pStyle w:val="PargrafodaLista"/>
        <w:spacing w:line="360" w:lineRule="auto"/>
        <w:ind w:left="0"/>
        <w:jc w:val="both"/>
        <w:rPr>
          <w:rFonts w:ascii="Times New Roman" w:hAnsi="Times New Roman" w:cs="Times New Roman"/>
          <w:b/>
          <w:sz w:val="24"/>
          <w:szCs w:val="24"/>
        </w:rPr>
      </w:pPr>
    </w:p>
    <w:p w14:paraId="722E46E2" w14:textId="77777777" w:rsidR="00472C85" w:rsidRDefault="00472C85" w:rsidP="00D20C2A">
      <w:pPr>
        <w:pStyle w:val="PargrafodaLista"/>
        <w:spacing w:line="360" w:lineRule="auto"/>
        <w:ind w:left="0"/>
        <w:jc w:val="both"/>
        <w:rPr>
          <w:rFonts w:ascii="Times New Roman" w:hAnsi="Times New Roman" w:cs="Times New Roman"/>
          <w:b/>
          <w:sz w:val="24"/>
          <w:szCs w:val="24"/>
        </w:rPr>
      </w:pPr>
    </w:p>
    <w:p w14:paraId="74624CFA" w14:textId="77777777" w:rsidR="00472C85" w:rsidRDefault="00472C85" w:rsidP="00D20C2A">
      <w:pPr>
        <w:pStyle w:val="PargrafodaLista"/>
        <w:spacing w:line="360" w:lineRule="auto"/>
        <w:ind w:left="0"/>
        <w:jc w:val="both"/>
        <w:rPr>
          <w:rFonts w:ascii="Times New Roman" w:hAnsi="Times New Roman" w:cs="Times New Roman"/>
          <w:b/>
          <w:sz w:val="24"/>
          <w:szCs w:val="24"/>
        </w:rPr>
      </w:pPr>
    </w:p>
    <w:p w14:paraId="7A2FFCD7" w14:textId="77777777" w:rsidR="00472C85" w:rsidRDefault="00472C85" w:rsidP="00D20C2A">
      <w:pPr>
        <w:pStyle w:val="PargrafodaLista"/>
        <w:spacing w:line="360" w:lineRule="auto"/>
        <w:ind w:left="0"/>
        <w:jc w:val="both"/>
        <w:rPr>
          <w:rFonts w:ascii="Times New Roman" w:hAnsi="Times New Roman" w:cs="Times New Roman"/>
          <w:b/>
          <w:sz w:val="24"/>
          <w:szCs w:val="24"/>
        </w:rPr>
      </w:pPr>
    </w:p>
    <w:p w14:paraId="1E03C536" w14:textId="77777777" w:rsidR="00472C85" w:rsidRDefault="00472C85" w:rsidP="00D20C2A">
      <w:pPr>
        <w:pStyle w:val="PargrafodaLista"/>
        <w:spacing w:line="360" w:lineRule="auto"/>
        <w:ind w:left="0"/>
        <w:jc w:val="both"/>
        <w:rPr>
          <w:rFonts w:ascii="Times New Roman" w:hAnsi="Times New Roman" w:cs="Times New Roman"/>
          <w:b/>
          <w:sz w:val="24"/>
          <w:szCs w:val="24"/>
        </w:rPr>
      </w:pPr>
    </w:p>
    <w:p w14:paraId="54160ABC" w14:textId="77777777" w:rsidR="00D20C2A" w:rsidRDefault="00D20C2A" w:rsidP="00146978">
      <w:pPr>
        <w:pStyle w:val="PargrafodaLista"/>
        <w:spacing w:line="360" w:lineRule="auto"/>
        <w:ind w:left="0"/>
        <w:jc w:val="both"/>
        <w:rPr>
          <w:rFonts w:ascii="Times New Roman" w:hAnsi="Times New Roman" w:cs="Times New Roman"/>
          <w:b/>
          <w:sz w:val="24"/>
          <w:szCs w:val="24"/>
        </w:rPr>
      </w:pPr>
      <w:r w:rsidRPr="00D20C2A">
        <w:rPr>
          <w:rFonts w:ascii="Times New Roman" w:hAnsi="Times New Roman" w:cs="Times New Roman"/>
          <w:b/>
          <w:sz w:val="24"/>
          <w:szCs w:val="24"/>
        </w:rPr>
        <w:t>RESUMO</w:t>
      </w:r>
    </w:p>
    <w:p w14:paraId="6B9C630B" w14:textId="77777777" w:rsidR="00146978" w:rsidRPr="00D20C2A" w:rsidRDefault="00146978" w:rsidP="00146978">
      <w:pPr>
        <w:pStyle w:val="PargrafodaLista"/>
        <w:spacing w:line="360" w:lineRule="auto"/>
        <w:ind w:left="0"/>
        <w:jc w:val="both"/>
        <w:rPr>
          <w:rFonts w:ascii="Times New Roman" w:hAnsi="Times New Roman" w:cs="Times New Roman"/>
          <w:b/>
          <w:sz w:val="24"/>
          <w:szCs w:val="24"/>
        </w:rPr>
      </w:pPr>
    </w:p>
    <w:p w14:paraId="6E7380DF" w14:textId="276A6661" w:rsidR="00D20C2A" w:rsidRDefault="00001D22" w:rsidP="00146978">
      <w:pPr>
        <w:pStyle w:val="Pargrafoda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O Conselho Administrativo de Defesa Econômica – </w:t>
      </w:r>
      <w:proofErr w:type="spellStart"/>
      <w:r>
        <w:rPr>
          <w:rFonts w:ascii="Times New Roman" w:hAnsi="Times New Roman" w:cs="Times New Roman"/>
          <w:sz w:val="24"/>
          <w:szCs w:val="24"/>
        </w:rPr>
        <w:t>Cade</w:t>
      </w:r>
      <w:proofErr w:type="spellEnd"/>
      <w:r>
        <w:rPr>
          <w:rFonts w:ascii="Times New Roman" w:hAnsi="Times New Roman" w:cs="Times New Roman"/>
          <w:sz w:val="24"/>
          <w:szCs w:val="24"/>
        </w:rPr>
        <w:t xml:space="preserve">, até o ano de 2011, analisava as fusões e aquisições de forma a posteriori. Após a ocorrência dos atos de concentração, </w:t>
      </w:r>
      <w:r w:rsidR="00F04B42">
        <w:rPr>
          <w:rFonts w:ascii="Times New Roman" w:hAnsi="Times New Roman" w:cs="Times New Roman"/>
          <w:sz w:val="24"/>
          <w:szCs w:val="24"/>
        </w:rPr>
        <w:t xml:space="preserve">o </w:t>
      </w:r>
      <w:proofErr w:type="spellStart"/>
      <w:r w:rsidR="00F04B42">
        <w:rPr>
          <w:rFonts w:ascii="Times New Roman" w:hAnsi="Times New Roman" w:cs="Times New Roman"/>
          <w:sz w:val="24"/>
          <w:szCs w:val="24"/>
        </w:rPr>
        <w:t>Cade</w:t>
      </w:r>
      <w:proofErr w:type="spellEnd"/>
      <w:r w:rsidR="00F04B42">
        <w:rPr>
          <w:rFonts w:ascii="Times New Roman" w:hAnsi="Times New Roman" w:cs="Times New Roman"/>
          <w:sz w:val="24"/>
          <w:szCs w:val="24"/>
        </w:rPr>
        <w:t xml:space="preserve"> </w:t>
      </w:r>
      <w:r>
        <w:rPr>
          <w:rFonts w:ascii="Times New Roman" w:hAnsi="Times New Roman" w:cs="Times New Roman"/>
          <w:sz w:val="24"/>
          <w:szCs w:val="24"/>
        </w:rPr>
        <w:t>se pronunciava sobre</w:t>
      </w:r>
      <w:r w:rsidR="00F04B42">
        <w:rPr>
          <w:rFonts w:ascii="Times New Roman" w:hAnsi="Times New Roman" w:cs="Times New Roman"/>
          <w:sz w:val="24"/>
          <w:szCs w:val="24"/>
        </w:rPr>
        <w:t xml:space="preserve"> a</w:t>
      </w:r>
      <w:r>
        <w:rPr>
          <w:rFonts w:ascii="Times New Roman" w:hAnsi="Times New Roman" w:cs="Times New Roman"/>
          <w:sz w:val="24"/>
          <w:szCs w:val="24"/>
        </w:rPr>
        <w:t xml:space="preserve"> aprovação ou não</w:t>
      </w:r>
      <w:r w:rsidR="00F04B42">
        <w:rPr>
          <w:rFonts w:ascii="Times New Roman" w:hAnsi="Times New Roman" w:cs="Times New Roman"/>
          <w:sz w:val="24"/>
          <w:szCs w:val="24"/>
        </w:rPr>
        <w:t xml:space="preserve"> das mesmas</w:t>
      </w:r>
      <w:r>
        <w:rPr>
          <w:rFonts w:ascii="Times New Roman" w:hAnsi="Times New Roman" w:cs="Times New Roman"/>
          <w:sz w:val="24"/>
          <w:szCs w:val="24"/>
        </w:rPr>
        <w:t>. Isso gerava insegurança jurídica nas empresas quanto ao interesse de realizarem operações de fusões e aquisições</w:t>
      </w:r>
      <w:r w:rsidR="00F04B42">
        <w:rPr>
          <w:rFonts w:ascii="Times New Roman" w:hAnsi="Times New Roman" w:cs="Times New Roman"/>
          <w:sz w:val="24"/>
          <w:szCs w:val="24"/>
        </w:rPr>
        <w:t xml:space="preserve"> no Brasil. No mesmo ano de 2011, houve uma mudança regulatória e, a partir de então, tais atos passaram a ser examinados pelo órgão de forma </w:t>
      </w:r>
      <w:proofErr w:type="spellStart"/>
      <w:r w:rsidR="00F04B42">
        <w:rPr>
          <w:rFonts w:ascii="Times New Roman" w:hAnsi="Times New Roman" w:cs="Times New Roman"/>
          <w:sz w:val="24"/>
          <w:szCs w:val="24"/>
        </w:rPr>
        <w:t>ex-ante</w:t>
      </w:r>
      <w:proofErr w:type="spellEnd"/>
      <w:r w:rsidR="00F04B42">
        <w:rPr>
          <w:rFonts w:ascii="Times New Roman" w:hAnsi="Times New Roman" w:cs="Times New Roman"/>
          <w:sz w:val="24"/>
          <w:szCs w:val="24"/>
        </w:rPr>
        <w:t xml:space="preserve">, antes de serem efetuados. </w:t>
      </w:r>
      <w:r w:rsidR="00D20C2A" w:rsidRPr="00D20C2A">
        <w:rPr>
          <w:rFonts w:ascii="Times New Roman" w:hAnsi="Times New Roman" w:cs="Times New Roman"/>
          <w:sz w:val="24"/>
          <w:szCs w:val="24"/>
        </w:rPr>
        <w:t xml:space="preserve">Qual o efeito dessa mudança regulatória no número de fusões e aquisições internacionais? </w:t>
      </w:r>
      <w:r w:rsidR="00F04B42">
        <w:rPr>
          <w:rFonts w:ascii="Times New Roman" w:hAnsi="Times New Roman" w:cs="Times New Roman"/>
          <w:sz w:val="24"/>
          <w:szCs w:val="24"/>
        </w:rPr>
        <w:t>O</w:t>
      </w:r>
      <w:r w:rsidR="00D20C2A" w:rsidRPr="00D20C2A">
        <w:rPr>
          <w:rFonts w:ascii="Times New Roman" w:hAnsi="Times New Roman" w:cs="Times New Roman"/>
          <w:sz w:val="24"/>
          <w:szCs w:val="24"/>
        </w:rPr>
        <w:t xml:space="preserve"> artigo busca responder a essa questão utilizando a técnica de C</w:t>
      </w:r>
      <w:r w:rsidR="0031285B">
        <w:rPr>
          <w:rFonts w:ascii="Times New Roman" w:hAnsi="Times New Roman" w:cs="Times New Roman"/>
          <w:sz w:val="24"/>
          <w:szCs w:val="24"/>
        </w:rPr>
        <w:t>ontrole Sintético (ABADIE, 2010)</w:t>
      </w:r>
      <w:r w:rsidR="00D20C2A" w:rsidRPr="00D20C2A">
        <w:rPr>
          <w:rFonts w:ascii="Times New Roman" w:hAnsi="Times New Roman" w:cs="Times New Roman"/>
          <w:sz w:val="24"/>
          <w:szCs w:val="24"/>
        </w:rPr>
        <w:t>. A partir da</w:t>
      </w:r>
      <w:r w:rsidR="00D20C2A">
        <w:rPr>
          <w:rFonts w:ascii="Times New Roman" w:hAnsi="Times New Roman" w:cs="Times New Roman"/>
          <w:sz w:val="24"/>
          <w:szCs w:val="24"/>
        </w:rPr>
        <w:t>s</w:t>
      </w:r>
      <w:r w:rsidR="00D20C2A" w:rsidRPr="00D20C2A">
        <w:rPr>
          <w:rFonts w:ascii="Times New Roman" w:hAnsi="Times New Roman" w:cs="Times New Roman"/>
          <w:sz w:val="24"/>
          <w:szCs w:val="24"/>
        </w:rPr>
        <w:t xml:space="preserve"> trajetórias anteriores de um grupo de países selecionados, cria-se um Brasil sintético, sem a mudança regulatória em questão. Os resultados sugerem que essa mudança foi responsável por mais de 740 novas fusões e aquisições internacionais em sete anos. Testes de robustez e regressões diferenças-em-diferenças corroboram a evidência causal anterior. </w:t>
      </w:r>
    </w:p>
    <w:p w14:paraId="16216CA5" w14:textId="77777777" w:rsidR="00D20C2A" w:rsidRDefault="00D20C2A" w:rsidP="00146978">
      <w:pPr>
        <w:pStyle w:val="PargrafodaLista"/>
        <w:spacing w:line="360" w:lineRule="auto"/>
        <w:ind w:left="0"/>
        <w:jc w:val="both"/>
        <w:rPr>
          <w:rFonts w:ascii="Times New Roman" w:hAnsi="Times New Roman" w:cs="Times New Roman"/>
          <w:sz w:val="24"/>
          <w:szCs w:val="24"/>
        </w:rPr>
      </w:pPr>
    </w:p>
    <w:p w14:paraId="5C84F46B" w14:textId="77777777" w:rsidR="00D20C2A" w:rsidRPr="00D20C2A" w:rsidRDefault="00D20C2A" w:rsidP="00146978">
      <w:pPr>
        <w:pStyle w:val="PargrafodaLista"/>
        <w:spacing w:line="360" w:lineRule="auto"/>
        <w:ind w:left="0"/>
        <w:rPr>
          <w:rFonts w:ascii="Times New Roman" w:hAnsi="Times New Roman" w:cs="Times New Roman"/>
          <w:b/>
          <w:sz w:val="24"/>
          <w:szCs w:val="24"/>
        </w:rPr>
      </w:pPr>
      <w:r w:rsidRPr="00D20C2A">
        <w:rPr>
          <w:rFonts w:ascii="Times New Roman" w:hAnsi="Times New Roman" w:cs="Times New Roman"/>
          <w:b/>
          <w:sz w:val="24"/>
          <w:szCs w:val="24"/>
        </w:rPr>
        <w:t>Palavras-chave:</w:t>
      </w:r>
    </w:p>
    <w:p w14:paraId="73A182BC" w14:textId="77777777" w:rsidR="00D20C2A" w:rsidRDefault="00D20C2A" w:rsidP="00146978">
      <w:pPr>
        <w:pStyle w:val="PargrafodaLista"/>
        <w:spacing w:line="360" w:lineRule="auto"/>
        <w:ind w:left="0"/>
        <w:rPr>
          <w:rFonts w:ascii="Times New Roman" w:hAnsi="Times New Roman" w:cs="Times New Roman"/>
          <w:sz w:val="24"/>
          <w:szCs w:val="24"/>
        </w:rPr>
      </w:pPr>
      <w:r>
        <w:rPr>
          <w:rFonts w:ascii="Times New Roman" w:hAnsi="Times New Roman" w:cs="Times New Roman"/>
          <w:sz w:val="24"/>
          <w:szCs w:val="24"/>
        </w:rPr>
        <w:t>Controle Sintético – Atos de Concentração – Fusões e Aquisições</w:t>
      </w:r>
    </w:p>
    <w:p w14:paraId="0CA6D7EF" w14:textId="6023E7EA" w:rsidR="00A97DF6" w:rsidRPr="00D20C2A" w:rsidRDefault="00D20C2A" w:rsidP="00146978">
      <w:pPr>
        <w:pStyle w:val="PargrafodaLista"/>
        <w:spacing w:line="360" w:lineRule="auto"/>
        <w:ind w:left="0"/>
        <w:jc w:val="both"/>
        <w:rPr>
          <w:rFonts w:ascii="Times New Roman" w:hAnsi="Times New Roman" w:cs="Times New Roman"/>
          <w:sz w:val="24"/>
          <w:szCs w:val="24"/>
        </w:rPr>
      </w:pPr>
      <w:r w:rsidRPr="00D20C2A">
        <w:rPr>
          <w:rFonts w:ascii="Times New Roman" w:hAnsi="Times New Roman" w:cs="Times New Roman"/>
          <w:sz w:val="24"/>
          <w:szCs w:val="24"/>
        </w:rPr>
        <w:t xml:space="preserve"> </w:t>
      </w:r>
    </w:p>
    <w:p w14:paraId="77B69183" w14:textId="77777777" w:rsidR="00A97DF6" w:rsidRDefault="00A97DF6" w:rsidP="00A97DF6">
      <w:pPr>
        <w:pStyle w:val="PargrafodaLista"/>
        <w:spacing w:line="360" w:lineRule="auto"/>
        <w:jc w:val="both"/>
        <w:rPr>
          <w:rFonts w:ascii="Times New Roman" w:hAnsi="Times New Roman" w:cs="Times New Roman"/>
          <w:b/>
          <w:smallCaps/>
          <w:sz w:val="24"/>
          <w:szCs w:val="24"/>
        </w:rPr>
      </w:pPr>
    </w:p>
    <w:p w14:paraId="31F93671" w14:textId="77777777" w:rsidR="00A97DF6" w:rsidRDefault="00A97DF6" w:rsidP="00A97DF6">
      <w:pPr>
        <w:pStyle w:val="PargrafodaLista"/>
        <w:spacing w:line="360" w:lineRule="auto"/>
        <w:jc w:val="both"/>
        <w:rPr>
          <w:rFonts w:ascii="Times New Roman" w:hAnsi="Times New Roman" w:cs="Times New Roman"/>
          <w:b/>
          <w:smallCaps/>
          <w:sz w:val="24"/>
          <w:szCs w:val="24"/>
        </w:rPr>
      </w:pPr>
    </w:p>
    <w:p w14:paraId="40AA5D73" w14:textId="77777777" w:rsidR="00A97DF6" w:rsidRDefault="00A97DF6" w:rsidP="00A97DF6">
      <w:pPr>
        <w:pStyle w:val="PargrafodaLista"/>
        <w:spacing w:line="360" w:lineRule="auto"/>
        <w:jc w:val="both"/>
        <w:rPr>
          <w:rFonts w:ascii="Times New Roman" w:hAnsi="Times New Roman" w:cs="Times New Roman"/>
          <w:b/>
          <w:smallCaps/>
          <w:sz w:val="24"/>
          <w:szCs w:val="24"/>
        </w:rPr>
      </w:pPr>
    </w:p>
    <w:p w14:paraId="62CFDACB" w14:textId="77777777" w:rsidR="00A97DF6" w:rsidRDefault="00A97DF6" w:rsidP="00A97DF6">
      <w:pPr>
        <w:pStyle w:val="PargrafodaLista"/>
        <w:spacing w:line="360" w:lineRule="auto"/>
        <w:jc w:val="both"/>
        <w:rPr>
          <w:rFonts w:ascii="Times New Roman" w:hAnsi="Times New Roman" w:cs="Times New Roman"/>
          <w:b/>
          <w:smallCaps/>
          <w:sz w:val="24"/>
          <w:szCs w:val="24"/>
        </w:rPr>
      </w:pPr>
    </w:p>
    <w:p w14:paraId="5B098BAA" w14:textId="77777777" w:rsidR="00A97DF6" w:rsidRDefault="00A97DF6" w:rsidP="00A97DF6">
      <w:pPr>
        <w:pStyle w:val="PargrafodaLista"/>
        <w:spacing w:line="360" w:lineRule="auto"/>
        <w:jc w:val="both"/>
        <w:rPr>
          <w:rFonts w:ascii="Times New Roman" w:hAnsi="Times New Roman" w:cs="Times New Roman"/>
          <w:b/>
          <w:smallCaps/>
          <w:sz w:val="24"/>
          <w:szCs w:val="24"/>
        </w:rPr>
      </w:pPr>
    </w:p>
    <w:p w14:paraId="183FE482" w14:textId="77777777" w:rsidR="00A97DF6" w:rsidRDefault="00A97DF6" w:rsidP="00A97DF6">
      <w:pPr>
        <w:pStyle w:val="PargrafodaLista"/>
        <w:spacing w:line="360" w:lineRule="auto"/>
        <w:jc w:val="both"/>
        <w:rPr>
          <w:rFonts w:ascii="Times New Roman" w:hAnsi="Times New Roman" w:cs="Times New Roman"/>
          <w:b/>
          <w:smallCaps/>
          <w:sz w:val="24"/>
          <w:szCs w:val="24"/>
        </w:rPr>
      </w:pPr>
    </w:p>
    <w:p w14:paraId="662E0A58" w14:textId="77777777" w:rsidR="00A97DF6" w:rsidRDefault="00A97DF6" w:rsidP="00A97DF6">
      <w:pPr>
        <w:pStyle w:val="PargrafodaLista"/>
        <w:spacing w:line="360" w:lineRule="auto"/>
        <w:jc w:val="both"/>
        <w:rPr>
          <w:rFonts w:ascii="Times New Roman" w:hAnsi="Times New Roman" w:cs="Times New Roman"/>
          <w:b/>
          <w:smallCaps/>
          <w:sz w:val="24"/>
          <w:szCs w:val="24"/>
        </w:rPr>
      </w:pPr>
    </w:p>
    <w:p w14:paraId="0F4FB7E0" w14:textId="77777777" w:rsidR="00A97DF6" w:rsidRDefault="00A97DF6" w:rsidP="00A97DF6">
      <w:pPr>
        <w:pStyle w:val="PargrafodaLista"/>
        <w:spacing w:line="360" w:lineRule="auto"/>
        <w:jc w:val="both"/>
        <w:rPr>
          <w:rFonts w:ascii="Times New Roman" w:hAnsi="Times New Roman" w:cs="Times New Roman"/>
          <w:b/>
          <w:smallCaps/>
          <w:sz w:val="24"/>
          <w:szCs w:val="24"/>
        </w:rPr>
      </w:pPr>
    </w:p>
    <w:p w14:paraId="004DC10E" w14:textId="77777777" w:rsidR="00A97DF6" w:rsidRDefault="00A97DF6" w:rsidP="00A97DF6">
      <w:pPr>
        <w:pStyle w:val="PargrafodaLista"/>
        <w:spacing w:line="360" w:lineRule="auto"/>
        <w:jc w:val="both"/>
        <w:rPr>
          <w:rFonts w:ascii="Times New Roman" w:hAnsi="Times New Roman" w:cs="Times New Roman"/>
          <w:b/>
          <w:smallCaps/>
          <w:sz w:val="24"/>
          <w:szCs w:val="24"/>
        </w:rPr>
      </w:pPr>
    </w:p>
    <w:p w14:paraId="41F3DDCC" w14:textId="77777777" w:rsidR="00A97DF6" w:rsidRDefault="00A97DF6" w:rsidP="00A97DF6">
      <w:pPr>
        <w:pStyle w:val="PargrafodaLista"/>
        <w:spacing w:line="360" w:lineRule="auto"/>
        <w:jc w:val="both"/>
        <w:rPr>
          <w:rFonts w:ascii="Times New Roman" w:hAnsi="Times New Roman" w:cs="Times New Roman"/>
          <w:b/>
          <w:smallCaps/>
          <w:sz w:val="24"/>
          <w:szCs w:val="24"/>
        </w:rPr>
      </w:pPr>
    </w:p>
    <w:p w14:paraId="4390BF4A" w14:textId="77777777" w:rsidR="00A97DF6" w:rsidRDefault="00A97DF6" w:rsidP="00A97DF6">
      <w:pPr>
        <w:pStyle w:val="PargrafodaLista"/>
        <w:spacing w:line="360" w:lineRule="auto"/>
        <w:jc w:val="both"/>
        <w:rPr>
          <w:rFonts w:ascii="Times New Roman" w:hAnsi="Times New Roman" w:cs="Times New Roman"/>
          <w:b/>
          <w:smallCaps/>
          <w:sz w:val="24"/>
          <w:szCs w:val="24"/>
        </w:rPr>
      </w:pPr>
    </w:p>
    <w:p w14:paraId="23075C7E" w14:textId="77777777" w:rsidR="00A97DF6" w:rsidRDefault="00A97DF6" w:rsidP="00A97DF6">
      <w:pPr>
        <w:pStyle w:val="PargrafodaLista"/>
        <w:spacing w:line="360" w:lineRule="auto"/>
        <w:jc w:val="both"/>
        <w:rPr>
          <w:rFonts w:ascii="Times New Roman" w:hAnsi="Times New Roman" w:cs="Times New Roman"/>
          <w:b/>
          <w:smallCaps/>
          <w:sz w:val="24"/>
          <w:szCs w:val="24"/>
        </w:rPr>
      </w:pPr>
    </w:p>
    <w:p w14:paraId="6C7402BF" w14:textId="58BDF65F" w:rsidR="0070273E" w:rsidRDefault="0070273E">
      <w:pPr>
        <w:spacing w:after="200" w:line="276" w:lineRule="auto"/>
        <w:rPr>
          <w:rFonts w:eastAsiaTheme="minorHAnsi"/>
          <w:b/>
          <w:smallCaps/>
          <w:lang w:eastAsia="en-US"/>
        </w:rPr>
      </w:pPr>
      <w:r>
        <w:rPr>
          <w:b/>
          <w:smallCaps/>
        </w:rPr>
        <w:br w:type="page"/>
      </w:r>
    </w:p>
    <w:p w14:paraId="7B031F61" w14:textId="149E505E" w:rsidR="00BE19FC" w:rsidRPr="00E67BCD" w:rsidRDefault="00B50FE9" w:rsidP="00A31A4C">
      <w:pPr>
        <w:pStyle w:val="PargrafodaLista"/>
        <w:spacing w:line="360" w:lineRule="auto"/>
        <w:ind w:left="0"/>
        <w:jc w:val="both"/>
        <w:rPr>
          <w:rFonts w:ascii="Times New Roman" w:hAnsi="Times New Roman" w:cs="Times New Roman"/>
          <w:b/>
          <w:smallCaps/>
          <w:sz w:val="24"/>
          <w:szCs w:val="24"/>
        </w:rPr>
      </w:pPr>
      <w:r w:rsidRPr="00E67BCD">
        <w:rPr>
          <w:rFonts w:ascii="TimesNewRomanPSMT" w:eastAsia="Times New Roman" w:hAnsi="TimesNewRomanPSMT" w:cs="Times New Roman"/>
          <w:b/>
          <w:color w:val="222222"/>
          <w:sz w:val="24"/>
          <w:szCs w:val="24"/>
          <w:lang w:eastAsia="pt-BR"/>
        </w:rPr>
        <w:lastRenderedPageBreak/>
        <w:t>LISTA DE ILUSTRAÇÕES</w:t>
      </w:r>
    </w:p>
    <w:p w14:paraId="41D7C672" w14:textId="77777777" w:rsidR="00BE19FC" w:rsidRDefault="00BE19FC" w:rsidP="00A31A4C">
      <w:pPr>
        <w:pStyle w:val="PargrafodaLista"/>
        <w:spacing w:line="360" w:lineRule="auto"/>
        <w:ind w:left="0"/>
        <w:jc w:val="both"/>
        <w:rPr>
          <w:rFonts w:ascii="Times New Roman" w:hAnsi="Times New Roman" w:cs="Times New Roman"/>
          <w:b/>
          <w:smallCaps/>
          <w:sz w:val="24"/>
          <w:szCs w:val="24"/>
        </w:rPr>
      </w:pPr>
    </w:p>
    <w:p w14:paraId="0DE4E726" w14:textId="77777777" w:rsidR="00BE19FC" w:rsidRDefault="00BE19FC" w:rsidP="00A31A4C">
      <w:pPr>
        <w:pStyle w:val="PargrafodaLista"/>
        <w:spacing w:line="360" w:lineRule="auto"/>
        <w:ind w:left="0"/>
        <w:jc w:val="both"/>
        <w:rPr>
          <w:rFonts w:ascii="Times New Roman" w:hAnsi="Times New Roman" w:cs="Times New Roman"/>
          <w:b/>
          <w:smallCaps/>
          <w:sz w:val="24"/>
          <w:szCs w:val="24"/>
        </w:rPr>
      </w:pPr>
    </w:p>
    <w:p w14:paraId="21844737" w14:textId="77777777" w:rsidR="00BE19FC" w:rsidRDefault="00BE19FC" w:rsidP="00A31A4C">
      <w:pPr>
        <w:pStyle w:val="PargrafodaLista"/>
        <w:spacing w:line="360" w:lineRule="auto"/>
        <w:ind w:left="0"/>
        <w:jc w:val="both"/>
        <w:rPr>
          <w:rFonts w:ascii="Times New Roman" w:hAnsi="Times New Roman" w:cs="Times New Roman"/>
          <w:b/>
          <w:smallCaps/>
          <w:sz w:val="24"/>
          <w:szCs w:val="24"/>
        </w:rPr>
      </w:pPr>
    </w:p>
    <w:p w14:paraId="43E8E48A" w14:textId="77777777" w:rsidR="00E67BCD" w:rsidRDefault="00E67BCD" w:rsidP="00A31A4C">
      <w:pPr>
        <w:pStyle w:val="ndicedeilustraes"/>
        <w:tabs>
          <w:tab w:val="right" w:leader="dot" w:pos="8494"/>
        </w:tabs>
        <w:spacing w:before="120" w:after="200"/>
        <w:rPr>
          <w:noProof/>
        </w:rPr>
      </w:pPr>
      <w:r>
        <w:rPr>
          <w:b/>
          <w:smallCaps/>
        </w:rPr>
        <w:fldChar w:fldCharType="begin"/>
      </w:r>
      <w:r>
        <w:rPr>
          <w:b/>
          <w:smallCaps/>
        </w:rPr>
        <w:instrText xml:space="preserve"> TOC \h \z \c "Tabela" </w:instrText>
      </w:r>
      <w:r>
        <w:rPr>
          <w:b/>
          <w:smallCaps/>
        </w:rPr>
        <w:fldChar w:fldCharType="separate"/>
      </w:r>
      <w:hyperlink w:anchor="_Toc51772700" w:history="1">
        <w:r w:rsidRPr="00702704">
          <w:rPr>
            <w:rStyle w:val="Hyperlink"/>
            <w:noProof/>
          </w:rPr>
          <w:t>Tabela 1 – Tabela com os pesos das variáveis na unidade sintética</w:t>
        </w:r>
        <w:r>
          <w:rPr>
            <w:noProof/>
            <w:webHidden/>
          </w:rPr>
          <w:tab/>
        </w:r>
        <w:r>
          <w:rPr>
            <w:noProof/>
            <w:webHidden/>
          </w:rPr>
          <w:fldChar w:fldCharType="begin"/>
        </w:r>
        <w:r>
          <w:rPr>
            <w:noProof/>
            <w:webHidden/>
          </w:rPr>
          <w:instrText xml:space="preserve"> PAGEREF _Toc51772700 \h </w:instrText>
        </w:r>
        <w:r>
          <w:rPr>
            <w:noProof/>
            <w:webHidden/>
          </w:rPr>
        </w:r>
        <w:r>
          <w:rPr>
            <w:noProof/>
            <w:webHidden/>
          </w:rPr>
          <w:fldChar w:fldCharType="separate"/>
        </w:r>
        <w:r w:rsidR="004B76AA">
          <w:rPr>
            <w:noProof/>
            <w:webHidden/>
          </w:rPr>
          <w:t>14</w:t>
        </w:r>
        <w:r>
          <w:rPr>
            <w:noProof/>
            <w:webHidden/>
          </w:rPr>
          <w:fldChar w:fldCharType="end"/>
        </w:r>
      </w:hyperlink>
    </w:p>
    <w:p w14:paraId="58946137" w14:textId="77777777" w:rsidR="00E67BCD" w:rsidRDefault="006B1E3D" w:rsidP="00A31A4C">
      <w:pPr>
        <w:pStyle w:val="ndicedeilustraes"/>
        <w:tabs>
          <w:tab w:val="right" w:leader="dot" w:pos="8494"/>
        </w:tabs>
        <w:spacing w:before="120" w:after="200"/>
        <w:rPr>
          <w:noProof/>
        </w:rPr>
      </w:pPr>
      <w:hyperlink w:anchor="_Toc51772701" w:history="1">
        <w:r w:rsidR="00E67BCD" w:rsidRPr="00702704">
          <w:rPr>
            <w:rStyle w:val="Hyperlink"/>
            <w:noProof/>
          </w:rPr>
          <w:t>Tabela 2 - Peso de cada país na unidade sintética</w:t>
        </w:r>
        <w:r w:rsidR="00E67BCD">
          <w:rPr>
            <w:noProof/>
            <w:webHidden/>
          </w:rPr>
          <w:tab/>
        </w:r>
        <w:r w:rsidR="00E67BCD">
          <w:rPr>
            <w:noProof/>
            <w:webHidden/>
          </w:rPr>
          <w:fldChar w:fldCharType="begin"/>
        </w:r>
        <w:r w:rsidR="00E67BCD">
          <w:rPr>
            <w:noProof/>
            <w:webHidden/>
          </w:rPr>
          <w:instrText xml:space="preserve"> PAGEREF _Toc51772701 \h </w:instrText>
        </w:r>
        <w:r w:rsidR="00E67BCD">
          <w:rPr>
            <w:noProof/>
            <w:webHidden/>
          </w:rPr>
        </w:r>
        <w:r w:rsidR="00E67BCD">
          <w:rPr>
            <w:noProof/>
            <w:webHidden/>
          </w:rPr>
          <w:fldChar w:fldCharType="separate"/>
        </w:r>
        <w:r w:rsidR="004B76AA">
          <w:rPr>
            <w:noProof/>
            <w:webHidden/>
          </w:rPr>
          <w:t>14</w:t>
        </w:r>
        <w:r w:rsidR="00E67BCD">
          <w:rPr>
            <w:noProof/>
            <w:webHidden/>
          </w:rPr>
          <w:fldChar w:fldCharType="end"/>
        </w:r>
      </w:hyperlink>
    </w:p>
    <w:p w14:paraId="4F626813" w14:textId="77777777" w:rsidR="00E67BCD" w:rsidRDefault="006B1E3D" w:rsidP="00A31A4C">
      <w:pPr>
        <w:pStyle w:val="ndicedeilustraes"/>
        <w:tabs>
          <w:tab w:val="right" w:leader="dot" w:pos="8494"/>
        </w:tabs>
        <w:spacing w:before="120" w:after="200"/>
        <w:rPr>
          <w:noProof/>
        </w:rPr>
      </w:pPr>
      <w:hyperlink w:anchor="_Toc51772702" w:history="1">
        <w:r w:rsidR="00E67BCD" w:rsidRPr="00702704">
          <w:rPr>
            <w:rStyle w:val="Hyperlink"/>
            <w:noProof/>
          </w:rPr>
          <w:t>Tabela 3 – Médias das variáveis pré-intervenção</w:t>
        </w:r>
        <w:r w:rsidR="00E67BCD">
          <w:rPr>
            <w:noProof/>
            <w:webHidden/>
          </w:rPr>
          <w:tab/>
        </w:r>
        <w:r w:rsidR="00E67BCD">
          <w:rPr>
            <w:noProof/>
            <w:webHidden/>
          </w:rPr>
          <w:fldChar w:fldCharType="begin"/>
        </w:r>
        <w:r w:rsidR="00E67BCD">
          <w:rPr>
            <w:noProof/>
            <w:webHidden/>
          </w:rPr>
          <w:instrText xml:space="preserve"> PAGEREF _Toc51772702 \h </w:instrText>
        </w:r>
        <w:r w:rsidR="00E67BCD">
          <w:rPr>
            <w:noProof/>
            <w:webHidden/>
          </w:rPr>
        </w:r>
        <w:r w:rsidR="00E67BCD">
          <w:rPr>
            <w:noProof/>
            <w:webHidden/>
          </w:rPr>
          <w:fldChar w:fldCharType="separate"/>
        </w:r>
        <w:r w:rsidR="004B76AA">
          <w:rPr>
            <w:noProof/>
            <w:webHidden/>
          </w:rPr>
          <w:t>15</w:t>
        </w:r>
        <w:r w:rsidR="00E67BCD">
          <w:rPr>
            <w:noProof/>
            <w:webHidden/>
          </w:rPr>
          <w:fldChar w:fldCharType="end"/>
        </w:r>
      </w:hyperlink>
    </w:p>
    <w:p w14:paraId="0D3F8CBA" w14:textId="77777777" w:rsidR="00E67BCD" w:rsidRDefault="006B1E3D" w:rsidP="00A31A4C">
      <w:pPr>
        <w:pStyle w:val="ndicedeilustraes"/>
        <w:tabs>
          <w:tab w:val="right" w:leader="dot" w:pos="8494"/>
        </w:tabs>
        <w:spacing w:before="120" w:after="200"/>
        <w:rPr>
          <w:noProof/>
        </w:rPr>
      </w:pPr>
      <w:hyperlink w:anchor="_Toc51772703" w:history="1">
        <w:r w:rsidR="00E67BCD" w:rsidRPr="00702704">
          <w:rPr>
            <w:rStyle w:val="Hyperlink"/>
            <w:noProof/>
          </w:rPr>
          <w:t>Tabela 4 – Diferenças em diferenças</w:t>
        </w:r>
        <w:r w:rsidR="00E67BCD">
          <w:rPr>
            <w:noProof/>
            <w:webHidden/>
          </w:rPr>
          <w:tab/>
        </w:r>
        <w:r w:rsidR="00E67BCD">
          <w:rPr>
            <w:noProof/>
            <w:webHidden/>
          </w:rPr>
          <w:fldChar w:fldCharType="begin"/>
        </w:r>
        <w:r w:rsidR="00E67BCD">
          <w:rPr>
            <w:noProof/>
            <w:webHidden/>
          </w:rPr>
          <w:instrText xml:space="preserve"> PAGEREF _Toc51772703 \h </w:instrText>
        </w:r>
        <w:r w:rsidR="00E67BCD">
          <w:rPr>
            <w:noProof/>
            <w:webHidden/>
          </w:rPr>
        </w:r>
        <w:r w:rsidR="00E67BCD">
          <w:rPr>
            <w:noProof/>
            <w:webHidden/>
          </w:rPr>
          <w:fldChar w:fldCharType="separate"/>
        </w:r>
        <w:r w:rsidR="004B76AA">
          <w:rPr>
            <w:noProof/>
            <w:webHidden/>
          </w:rPr>
          <w:t>20</w:t>
        </w:r>
        <w:r w:rsidR="00E67BCD">
          <w:rPr>
            <w:noProof/>
            <w:webHidden/>
          </w:rPr>
          <w:fldChar w:fldCharType="end"/>
        </w:r>
      </w:hyperlink>
    </w:p>
    <w:p w14:paraId="046CB0A4" w14:textId="15E6905E" w:rsidR="00BE19FC" w:rsidRDefault="00E67BCD" w:rsidP="00A31A4C">
      <w:pPr>
        <w:spacing w:before="120" w:after="200"/>
      </w:pPr>
      <w:r>
        <w:fldChar w:fldCharType="end"/>
      </w:r>
    </w:p>
    <w:p w14:paraId="44E6C610" w14:textId="77777777" w:rsidR="00E67BCD" w:rsidRDefault="00E67BCD" w:rsidP="00A31A4C">
      <w:pPr>
        <w:pStyle w:val="ndicedeilustraes"/>
        <w:tabs>
          <w:tab w:val="right" w:leader="dot" w:pos="8494"/>
        </w:tabs>
        <w:spacing w:before="120" w:after="200"/>
        <w:rPr>
          <w:rFonts w:asciiTheme="minorHAnsi" w:eastAsiaTheme="minorEastAsia" w:hAnsiTheme="minorHAnsi" w:cstheme="minorBidi"/>
          <w:noProof/>
          <w:sz w:val="22"/>
          <w:szCs w:val="22"/>
        </w:rPr>
      </w:pPr>
      <w:r>
        <w:rPr>
          <w:b/>
          <w:smallCaps/>
        </w:rPr>
        <w:fldChar w:fldCharType="begin"/>
      </w:r>
      <w:r>
        <w:rPr>
          <w:b/>
          <w:smallCaps/>
        </w:rPr>
        <w:instrText xml:space="preserve"> TOC \h \z \c "Gráfico" </w:instrText>
      </w:r>
      <w:r>
        <w:rPr>
          <w:b/>
          <w:smallCaps/>
        </w:rPr>
        <w:fldChar w:fldCharType="separate"/>
      </w:r>
      <w:hyperlink w:anchor="_Toc51772713" w:history="1">
        <w:r w:rsidRPr="00B757AC">
          <w:rPr>
            <w:rStyle w:val="Hyperlink"/>
            <w:noProof/>
          </w:rPr>
          <w:t>Gráfico 1 - Comparação número de fusões e aquisições do Brasil sintético com sua unidade sintética</w:t>
        </w:r>
        <w:r>
          <w:rPr>
            <w:noProof/>
            <w:webHidden/>
          </w:rPr>
          <w:tab/>
        </w:r>
        <w:r>
          <w:rPr>
            <w:noProof/>
            <w:webHidden/>
          </w:rPr>
          <w:fldChar w:fldCharType="begin"/>
        </w:r>
        <w:r>
          <w:rPr>
            <w:noProof/>
            <w:webHidden/>
          </w:rPr>
          <w:instrText xml:space="preserve"> PAGEREF _Toc51772713 \h </w:instrText>
        </w:r>
        <w:r>
          <w:rPr>
            <w:noProof/>
            <w:webHidden/>
          </w:rPr>
        </w:r>
        <w:r>
          <w:rPr>
            <w:noProof/>
            <w:webHidden/>
          </w:rPr>
          <w:fldChar w:fldCharType="separate"/>
        </w:r>
        <w:r w:rsidR="004B76AA">
          <w:rPr>
            <w:noProof/>
            <w:webHidden/>
          </w:rPr>
          <w:t>16</w:t>
        </w:r>
        <w:r>
          <w:rPr>
            <w:noProof/>
            <w:webHidden/>
          </w:rPr>
          <w:fldChar w:fldCharType="end"/>
        </w:r>
      </w:hyperlink>
    </w:p>
    <w:p w14:paraId="64491F43" w14:textId="77777777" w:rsidR="00E67BCD" w:rsidRDefault="006B1E3D" w:rsidP="00A31A4C">
      <w:pPr>
        <w:pStyle w:val="ndicedeilustraes"/>
        <w:tabs>
          <w:tab w:val="right" w:leader="dot" w:pos="8494"/>
        </w:tabs>
        <w:spacing w:before="120" w:after="200"/>
        <w:rPr>
          <w:rFonts w:asciiTheme="minorHAnsi" w:eastAsiaTheme="minorEastAsia" w:hAnsiTheme="minorHAnsi" w:cstheme="minorBidi"/>
          <w:noProof/>
          <w:sz w:val="22"/>
          <w:szCs w:val="22"/>
        </w:rPr>
      </w:pPr>
      <w:hyperlink w:anchor="_Toc51772714" w:history="1">
        <w:r w:rsidR="00E67BCD" w:rsidRPr="00B757AC">
          <w:rPr>
            <w:rStyle w:val="Hyperlink"/>
            <w:noProof/>
          </w:rPr>
          <w:t>Gráfico 2 – Diferença entre o número de fusões e aquisições entre o Brasil e sua unidade sintética</w:t>
        </w:r>
        <w:r w:rsidR="00E67BCD">
          <w:rPr>
            <w:noProof/>
            <w:webHidden/>
          </w:rPr>
          <w:tab/>
        </w:r>
        <w:r w:rsidR="00E67BCD">
          <w:rPr>
            <w:noProof/>
            <w:webHidden/>
          </w:rPr>
          <w:fldChar w:fldCharType="begin"/>
        </w:r>
        <w:r w:rsidR="00E67BCD">
          <w:rPr>
            <w:noProof/>
            <w:webHidden/>
          </w:rPr>
          <w:instrText xml:space="preserve"> PAGEREF _Toc51772714 \h </w:instrText>
        </w:r>
        <w:r w:rsidR="00E67BCD">
          <w:rPr>
            <w:noProof/>
            <w:webHidden/>
          </w:rPr>
        </w:r>
        <w:r w:rsidR="00E67BCD">
          <w:rPr>
            <w:noProof/>
            <w:webHidden/>
          </w:rPr>
          <w:fldChar w:fldCharType="separate"/>
        </w:r>
        <w:r w:rsidR="004B76AA">
          <w:rPr>
            <w:noProof/>
            <w:webHidden/>
          </w:rPr>
          <w:t>16</w:t>
        </w:r>
        <w:r w:rsidR="00E67BCD">
          <w:rPr>
            <w:noProof/>
            <w:webHidden/>
          </w:rPr>
          <w:fldChar w:fldCharType="end"/>
        </w:r>
      </w:hyperlink>
    </w:p>
    <w:p w14:paraId="64414A2B" w14:textId="77777777" w:rsidR="00E67BCD" w:rsidRDefault="006B1E3D" w:rsidP="00A31A4C">
      <w:pPr>
        <w:pStyle w:val="ndicedeilustraes"/>
        <w:tabs>
          <w:tab w:val="right" w:leader="dot" w:pos="8494"/>
        </w:tabs>
        <w:spacing w:before="120" w:after="200"/>
        <w:rPr>
          <w:rFonts w:asciiTheme="minorHAnsi" w:eastAsiaTheme="minorEastAsia" w:hAnsiTheme="minorHAnsi" w:cstheme="minorBidi"/>
          <w:noProof/>
          <w:sz w:val="22"/>
          <w:szCs w:val="22"/>
        </w:rPr>
      </w:pPr>
      <w:hyperlink w:anchor="_Toc51772715" w:history="1">
        <w:r w:rsidR="00E67BCD" w:rsidRPr="00B757AC">
          <w:rPr>
            <w:rStyle w:val="Hyperlink"/>
            <w:noProof/>
          </w:rPr>
          <w:t>Gráfico 3 – Teste de placebo entre o Brasil e suas unidades de controle</w:t>
        </w:r>
        <w:r w:rsidR="00E67BCD">
          <w:rPr>
            <w:noProof/>
            <w:webHidden/>
          </w:rPr>
          <w:tab/>
        </w:r>
        <w:r w:rsidR="00E67BCD">
          <w:rPr>
            <w:noProof/>
            <w:webHidden/>
          </w:rPr>
          <w:fldChar w:fldCharType="begin"/>
        </w:r>
        <w:r w:rsidR="00E67BCD">
          <w:rPr>
            <w:noProof/>
            <w:webHidden/>
          </w:rPr>
          <w:instrText xml:space="preserve"> PAGEREF _Toc51772715 \h </w:instrText>
        </w:r>
        <w:r w:rsidR="00E67BCD">
          <w:rPr>
            <w:noProof/>
            <w:webHidden/>
          </w:rPr>
        </w:r>
        <w:r w:rsidR="00E67BCD">
          <w:rPr>
            <w:noProof/>
            <w:webHidden/>
          </w:rPr>
          <w:fldChar w:fldCharType="separate"/>
        </w:r>
        <w:r w:rsidR="004B76AA">
          <w:rPr>
            <w:noProof/>
            <w:webHidden/>
          </w:rPr>
          <w:t>17</w:t>
        </w:r>
        <w:r w:rsidR="00E67BCD">
          <w:rPr>
            <w:noProof/>
            <w:webHidden/>
          </w:rPr>
          <w:fldChar w:fldCharType="end"/>
        </w:r>
      </w:hyperlink>
    </w:p>
    <w:p w14:paraId="37C744FD" w14:textId="3D8B753E" w:rsidR="00E67BCD" w:rsidRDefault="006B1E3D" w:rsidP="00A31A4C">
      <w:pPr>
        <w:pStyle w:val="ndicedeilustraes"/>
        <w:tabs>
          <w:tab w:val="right" w:leader="dot" w:pos="8494"/>
        </w:tabs>
        <w:spacing w:before="120" w:after="200"/>
        <w:rPr>
          <w:rFonts w:asciiTheme="minorHAnsi" w:eastAsiaTheme="minorEastAsia" w:hAnsiTheme="minorHAnsi" w:cstheme="minorBidi"/>
          <w:noProof/>
          <w:sz w:val="22"/>
          <w:szCs w:val="22"/>
        </w:rPr>
      </w:pPr>
      <w:hyperlink w:anchor="_Toc51772716" w:history="1">
        <w:r w:rsidR="00E67BCD" w:rsidRPr="00B757AC">
          <w:rPr>
            <w:rStyle w:val="Hyperlink"/>
            <w:noProof/>
          </w:rPr>
          <w:t>Gráfico 4 - RM</w:t>
        </w:r>
        <w:r w:rsidR="00342D28">
          <w:rPr>
            <w:rStyle w:val="Hyperlink"/>
            <w:noProof/>
          </w:rPr>
          <w:t>S</w:t>
        </w:r>
        <w:r w:rsidR="00E67BCD" w:rsidRPr="00B757AC">
          <w:rPr>
            <w:rStyle w:val="Hyperlink"/>
            <w:noProof/>
          </w:rPr>
          <w:t>PE pós/pré-intervenção</w:t>
        </w:r>
        <w:r w:rsidR="00E67BCD">
          <w:rPr>
            <w:noProof/>
            <w:webHidden/>
          </w:rPr>
          <w:tab/>
        </w:r>
        <w:r w:rsidR="00E67BCD">
          <w:rPr>
            <w:noProof/>
            <w:webHidden/>
          </w:rPr>
          <w:fldChar w:fldCharType="begin"/>
        </w:r>
        <w:r w:rsidR="00E67BCD">
          <w:rPr>
            <w:noProof/>
            <w:webHidden/>
          </w:rPr>
          <w:instrText xml:space="preserve"> PAGEREF _Toc51772716 \h </w:instrText>
        </w:r>
        <w:r w:rsidR="00E67BCD">
          <w:rPr>
            <w:noProof/>
            <w:webHidden/>
          </w:rPr>
        </w:r>
        <w:r w:rsidR="00E67BCD">
          <w:rPr>
            <w:noProof/>
            <w:webHidden/>
          </w:rPr>
          <w:fldChar w:fldCharType="separate"/>
        </w:r>
        <w:r w:rsidR="004B76AA">
          <w:rPr>
            <w:noProof/>
            <w:webHidden/>
          </w:rPr>
          <w:t>19</w:t>
        </w:r>
        <w:r w:rsidR="00E67BCD">
          <w:rPr>
            <w:noProof/>
            <w:webHidden/>
          </w:rPr>
          <w:fldChar w:fldCharType="end"/>
        </w:r>
      </w:hyperlink>
    </w:p>
    <w:p w14:paraId="58C12478" w14:textId="77777777" w:rsidR="00BE19FC" w:rsidRDefault="00E67BCD" w:rsidP="00A31A4C">
      <w:pPr>
        <w:pStyle w:val="PargrafodaLista"/>
        <w:spacing w:before="120" w:line="360" w:lineRule="auto"/>
        <w:ind w:left="0"/>
        <w:jc w:val="both"/>
        <w:rPr>
          <w:rFonts w:ascii="Times New Roman" w:hAnsi="Times New Roman" w:cs="Times New Roman"/>
          <w:b/>
          <w:smallCaps/>
          <w:sz w:val="24"/>
          <w:szCs w:val="24"/>
        </w:rPr>
      </w:pPr>
      <w:r>
        <w:rPr>
          <w:rFonts w:ascii="Times New Roman" w:hAnsi="Times New Roman" w:cs="Times New Roman"/>
          <w:b/>
          <w:smallCaps/>
          <w:sz w:val="24"/>
          <w:szCs w:val="24"/>
        </w:rPr>
        <w:fldChar w:fldCharType="end"/>
      </w:r>
    </w:p>
    <w:p w14:paraId="04A105D6" w14:textId="77777777" w:rsidR="00BE19FC" w:rsidRDefault="00BE19FC" w:rsidP="00A97DF6">
      <w:pPr>
        <w:pStyle w:val="PargrafodaLista"/>
        <w:spacing w:line="360" w:lineRule="auto"/>
        <w:jc w:val="both"/>
        <w:rPr>
          <w:rFonts w:ascii="Times New Roman" w:hAnsi="Times New Roman" w:cs="Times New Roman"/>
          <w:b/>
          <w:smallCaps/>
          <w:sz w:val="24"/>
          <w:szCs w:val="24"/>
        </w:rPr>
      </w:pPr>
    </w:p>
    <w:p w14:paraId="306987FC" w14:textId="77777777" w:rsidR="00BE19FC" w:rsidRDefault="00BE19FC" w:rsidP="00A97DF6">
      <w:pPr>
        <w:pStyle w:val="PargrafodaLista"/>
        <w:spacing w:line="360" w:lineRule="auto"/>
        <w:jc w:val="both"/>
        <w:rPr>
          <w:rFonts w:ascii="Times New Roman" w:hAnsi="Times New Roman" w:cs="Times New Roman"/>
          <w:b/>
          <w:smallCaps/>
          <w:sz w:val="24"/>
          <w:szCs w:val="24"/>
        </w:rPr>
      </w:pPr>
    </w:p>
    <w:p w14:paraId="5B928C96" w14:textId="77777777" w:rsidR="00BE19FC" w:rsidRDefault="00BE19FC" w:rsidP="00A97DF6">
      <w:pPr>
        <w:pStyle w:val="PargrafodaLista"/>
        <w:spacing w:line="360" w:lineRule="auto"/>
        <w:jc w:val="both"/>
        <w:rPr>
          <w:rFonts w:ascii="Times New Roman" w:hAnsi="Times New Roman" w:cs="Times New Roman"/>
          <w:b/>
          <w:smallCaps/>
          <w:sz w:val="24"/>
          <w:szCs w:val="24"/>
        </w:rPr>
      </w:pPr>
    </w:p>
    <w:p w14:paraId="20283F9E" w14:textId="77777777" w:rsidR="00BE19FC" w:rsidRDefault="00BE19FC" w:rsidP="00A97DF6">
      <w:pPr>
        <w:pStyle w:val="PargrafodaLista"/>
        <w:spacing w:line="360" w:lineRule="auto"/>
        <w:jc w:val="both"/>
        <w:rPr>
          <w:rFonts w:ascii="Times New Roman" w:hAnsi="Times New Roman" w:cs="Times New Roman"/>
          <w:b/>
          <w:smallCaps/>
          <w:sz w:val="24"/>
          <w:szCs w:val="24"/>
        </w:rPr>
      </w:pPr>
    </w:p>
    <w:p w14:paraId="431D642B" w14:textId="77777777" w:rsidR="00BE19FC" w:rsidRDefault="00BE19FC" w:rsidP="00A97DF6">
      <w:pPr>
        <w:pStyle w:val="PargrafodaLista"/>
        <w:spacing w:line="360" w:lineRule="auto"/>
        <w:jc w:val="both"/>
        <w:rPr>
          <w:rFonts w:ascii="Times New Roman" w:hAnsi="Times New Roman" w:cs="Times New Roman"/>
          <w:b/>
          <w:smallCaps/>
          <w:sz w:val="24"/>
          <w:szCs w:val="24"/>
        </w:rPr>
      </w:pPr>
    </w:p>
    <w:p w14:paraId="5998A24E" w14:textId="77777777" w:rsidR="00BE19FC" w:rsidRDefault="00BE19FC" w:rsidP="00A97DF6">
      <w:pPr>
        <w:pStyle w:val="PargrafodaLista"/>
        <w:spacing w:line="360" w:lineRule="auto"/>
        <w:jc w:val="both"/>
        <w:rPr>
          <w:rFonts w:ascii="Times New Roman" w:hAnsi="Times New Roman" w:cs="Times New Roman"/>
          <w:b/>
          <w:smallCaps/>
          <w:sz w:val="24"/>
          <w:szCs w:val="24"/>
        </w:rPr>
      </w:pPr>
    </w:p>
    <w:p w14:paraId="4F977EA0" w14:textId="77777777" w:rsidR="00BE19FC" w:rsidRDefault="00BE19FC" w:rsidP="00A97DF6">
      <w:pPr>
        <w:pStyle w:val="PargrafodaLista"/>
        <w:spacing w:line="360" w:lineRule="auto"/>
        <w:jc w:val="both"/>
        <w:rPr>
          <w:rFonts w:ascii="Times New Roman" w:hAnsi="Times New Roman" w:cs="Times New Roman"/>
          <w:b/>
          <w:smallCaps/>
          <w:sz w:val="24"/>
          <w:szCs w:val="24"/>
        </w:rPr>
      </w:pPr>
    </w:p>
    <w:p w14:paraId="01E1965F" w14:textId="77777777" w:rsidR="00BE19FC" w:rsidRDefault="00BE19FC" w:rsidP="00A97DF6">
      <w:pPr>
        <w:pStyle w:val="PargrafodaLista"/>
        <w:spacing w:line="360" w:lineRule="auto"/>
        <w:jc w:val="both"/>
        <w:rPr>
          <w:rFonts w:ascii="Times New Roman" w:hAnsi="Times New Roman" w:cs="Times New Roman"/>
          <w:b/>
          <w:smallCaps/>
          <w:sz w:val="24"/>
          <w:szCs w:val="24"/>
        </w:rPr>
      </w:pPr>
    </w:p>
    <w:p w14:paraId="4652709C" w14:textId="77777777" w:rsidR="00BE19FC" w:rsidRDefault="00BE19FC" w:rsidP="00A97DF6">
      <w:pPr>
        <w:pStyle w:val="PargrafodaLista"/>
        <w:spacing w:line="360" w:lineRule="auto"/>
        <w:jc w:val="both"/>
        <w:rPr>
          <w:rFonts w:ascii="Times New Roman" w:hAnsi="Times New Roman" w:cs="Times New Roman"/>
          <w:b/>
          <w:smallCaps/>
          <w:sz w:val="24"/>
          <w:szCs w:val="24"/>
        </w:rPr>
      </w:pPr>
    </w:p>
    <w:p w14:paraId="63B6F00E" w14:textId="77777777" w:rsidR="00BE19FC" w:rsidRDefault="00BE19FC" w:rsidP="00A97DF6">
      <w:pPr>
        <w:pStyle w:val="PargrafodaLista"/>
        <w:spacing w:line="360" w:lineRule="auto"/>
        <w:jc w:val="both"/>
        <w:rPr>
          <w:rFonts w:ascii="Times New Roman" w:hAnsi="Times New Roman" w:cs="Times New Roman"/>
          <w:b/>
          <w:smallCaps/>
          <w:sz w:val="24"/>
          <w:szCs w:val="24"/>
        </w:rPr>
      </w:pPr>
    </w:p>
    <w:p w14:paraId="7C2442B1" w14:textId="77777777" w:rsidR="00BE19FC" w:rsidRDefault="00BE19FC" w:rsidP="00A97DF6">
      <w:pPr>
        <w:pStyle w:val="PargrafodaLista"/>
        <w:spacing w:line="360" w:lineRule="auto"/>
        <w:jc w:val="both"/>
        <w:rPr>
          <w:rFonts w:ascii="Times New Roman" w:hAnsi="Times New Roman" w:cs="Times New Roman"/>
          <w:b/>
          <w:smallCaps/>
          <w:sz w:val="24"/>
          <w:szCs w:val="24"/>
        </w:rPr>
      </w:pPr>
    </w:p>
    <w:p w14:paraId="161F78F0" w14:textId="77777777" w:rsidR="00BE19FC" w:rsidRDefault="00BE19FC" w:rsidP="00A97DF6">
      <w:pPr>
        <w:pStyle w:val="PargrafodaLista"/>
        <w:spacing w:line="360" w:lineRule="auto"/>
        <w:jc w:val="both"/>
        <w:rPr>
          <w:rFonts w:ascii="Times New Roman" w:hAnsi="Times New Roman" w:cs="Times New Roman"/>
          <w:b/>
          <w:smallCaps/>
          <w:sz w:val="24"/>
          <w:szCs w:val="24"/>
        </w:rPr>
      </w:pPr>
    </w:p>
    <w:p w14:paraId="506F5399" w14:textId="77777777" w:rsidR="00BE19FC" w:rsidRDefault="00BE19FC" w:rsidP="00A97DF6">
      <w:pPr>
        <w:pStyle w:val="PargrafodaLista"/>
        <w:spacing w:line="360" w:lineRule="auto"/>
        <w:jc w:val="both"/>
        <w:rPr>
          <w:rFonts w:ascii="Times New Roman" w:hAnsi="Times New Roman" w:cs="Times New Roman"/>
          <w:b/>
          <w:smallCaps/>
          <w:sz w:val="24"/>
          <w:szCs w:val="24"/>
        </w:rPr>
      </w:pPr>
    </w:p>
    <w:p w14:paraId="59E6E833" w14:textId="77777777" w:rsidR="00BE19FC" w:rsidRDefault="00BE19FC" w:rsidP="00A97DF6">
      <w:pPr>
        <w:pStyle w:val="PargrafodaLista"/>
        <w:spacing w:line="360" w:lineRule="auto"/>
        <w:jc w:val="both"/>
        <w:rPr>
          <w:rFonts w:ascii="Times New Roman" w:hAnsi="Times New Roman" w:cs="Times New Roman"/>
          <w:b/>
          <w:smallCaps/>
          <w:sz w:val="24"/>
          <w:szCs w:val="24"/>
        </w:rPr>
      </w:pPr>
    </w:p>
    <w:p w14:paraId="0A66E1A5" w14:textId="77777777" w:rsidR="00BE19FC" w:rsidRDefault="00BE19FC" w:rsidP="00A97DF6">
      <w:pPr>
        <w:pStyle w:val="PargrafodaLista"/>
        <w:spacing w:line="360" w:lineRule="auto"/>
        <w:jc w:val="both"/>
        <w:rPr>
          <w:rFonts w:ascii="Times New Roman" w:hAnsi="Times New Roman" w:cs="Times New Roman"/>
          <w:b/>
          <w:smallCaps/>
          <w:sz w:val="24"/>
          <w:szCs w:val="24"/>
        </w:rPr>
      </w:pPr>
    </w:p>
    <w:p w14:paraId="27EB26BF" w14:textId="77777777" w:rsidR="00BE19FC" w:rsidRDefault="00BE19FC" w:rsidP="00A97DF6">
      <w:pPr>
        <w:pStyle w:val="PargrafodaLista"/>
        <w:spacing w:line="360" w:lineRule="auto"/>
        <w:jc w:val="both"/>
        <w:rPr>
          <w:rFonts w:ascii="Times New Roman" w:hAnsi="Times New Roman" w:cs="Times New Roman"/>
          <w:b/>
          <w:smallCaps/>
          <w:sz w:val="24"/>
          <w:szCs w:val="24"/>
        </w:rPr>
      </w:pPr>
    </w:p>
    <w:sdt>
      <w:sdtPr>
        <w:rPr>
          <w:rFonts w:ascii="Times New Roman" w:eastAsia="Times New Roman" w:hAnsi="Times New Roman" w:cs="Times New Roman"/>
          <w:b w:val="0"/>
          <w:bCs w:val="0"/>
          <w:color w:val="auto"/>
          <w:sz w:val="24"/>
          <w:szCs w:val="24"/>
        </w:rPr>
        <w:id w:val="-1172790917"/>
        <w:docPartObj>
          <w:docPartGallery w:val="Table of Contents"/>
          <w:docPartUnique/>
        </w:docPartObj>
      </w:sdtPr>
      <w:sdtEndPr/>
      <w:sdtContent>
        <w:p w14:paraId="123F0999" w14:textId="43B84136" w:rsidR="00290949" w:rsidRPr="00DE2213" w:rsidRDefault="00BE19FC" w:rsidP="00DE2213">
          <w:pPr>
            <w:pStyle w:val="CabealhodoSumrio"/>
            <w:spacing w:before="120"/>
            <w:rPr>
              <w:rFonts w:ascii="Times New Roman" w:hAnsi="Times New Roman" w:cs="Times New Roman"/>
              <w:color w:val="auto"/>
              <w:sz w:val="24"/>
              <w:szCs w:val="24"/>
            </w:rPr>
          </w:pPr>
          <w:r w:rsidRPr="00DE2213">
            <w:rPr>
              <w:rFonts w:ascii="Times New Roman" w:hAnsi="Times New Roman" w:cs="Times New Roman"/>
              <w:color w:val="auto"/>
              <w:sz w:val="24"/>
              <w:szCs w:val="24"/>
            </w:rPr>
            <w:t>SUMÁRIO</w:t>
          </w:r>
        </w:p>
        <w:p w14:paraId="2CA71E99" w14:textId="77777777" w:rsidR="00290949" w:rsidRPr="00DE2213" w:rsidRDefault="00290949" w:rsidP="00146978">
          <w:pPr>
            <w:spacing w:before="120" w:after="200"/>
          </w:pPr>
        </w:p>
        <w:p w14:paraId="1BDCF6D7" w14:textId="77777777" w:rsidR="00DE2213" w:rsidRPr="00DE2213" w:rsidRDefault="00290949" w:rsidP="00146978">
          <w:pPr>
            <w:pStyle w:val="Sumrio1"/>
            <w:tabs>
              <w:tab w:val="left" w:pos="440"/>
              <w:tab w:val="right" w:leader="dot" w:pos="8494"/>
            </w:tabs>
            <w:spacing w:before="120" w:after="200"/>
            <w:rPr>
              <w:rFonts w:asciiTheme="minorHAnsi" w:eastAsiaTheme="minorEastAsia" w:hAnsiTheme="minorHAnsi" w:cstheme="minorBidi"/>
              <w:noProof/>
              <w:sz w:val="22"/>
              <w:szCs w:val="22"/>
            </w:rPr>
          </w:pPr>
          <w:r w:rsidRPr="00DE2213">
            <w:fldChar w:fldCharType="begin"/>
          </w:r>
          <w:r w:rsidRPr="00DE2213">
            <w:instrText xml:space="preserve"> TOC \o "1-3" \h \z \u </w:instrText>
          </w:r>
          <w:r w:rsidRPr="00DE2213">
            <w:fldChar w:fldCharType="separate"/>
          </w:r>
          <w:hyperlink w:anchor="_Toc51774591" w:history="1">
            <w:r w:rsidR="00DE2213" w:rsidRPr="00DE2213">
              <w:rPr>
                <w:rStyle w:val="Hyperlink"/>
                <w:b/>
                <w:noProof/>
                <w:color w:val="auto"/>
              </w:rPr>
              <w:t>1.</w:t>
            </w:r>
            <w:r w:rsidR="00DE2213" w:rsidRPr="00DE2213">
              <w:rPr>
                <w:rFonts w:asciiTheme="minorHAnsi" w:eastAsiaTheme="minorEastAsia" w:hAnsiTheme="minorHAnsi" w:cstheme="minorBidi"/>
                <w:noProof/>
                <w:sz w:val="22"/>
                <w:szCs w:val="22"/>
              </w:rPr>
              <w:tab/>
            </w:r>
            <w:r w:rsidR="00DE2213" w:rsidRPr="00DE2213">
              <w:rPr>
                <w:rStyle w:val="Hyperlink"/>
                <w:b/>
                <w:noProof/>
                <w:color w:val="auto"/>
              </w:rPr>
              <w:t>INTRODUÇÃO.</w:t>
            </w:r>
            <w:r w:rsidR="00DE2213" w:rsidRPr="00DE2213">
              <w:rPr>
                <w:noProof/>
                <w:webHidden/>
              </w:rPr>
              <w:tab/>
            </w:r>
            <w:r w:rsidR="00DE2213" w:rsidRPr="00DE2213">
              <w:rPr>
                <w:noProof/>
                <w:webHidden/>
              </w:rPr>
              <w:fldChar w:fldCharType="begin"/>
            </w:r>
            <w:r w:rsidR="00DE2213" w:rsidRPr="00DE2213">
              <w:rPr>
                <w:noProof/>
                <w:webHidden/>
              </w:rPr>
              <w:instrText xml:space="preserve"> PAGEREF _Toc51774591 \h </w:instrText>
            </w:r>
            <w:r w:rsidR="00DE2213" w:rsidRPr="00DE2213">
              <w:rPr>
                <w:noProof/>
                <w:webHidden/>
              </w:rPr>
            </w:r>
            <w:r w:rsidR="00DE2213" w:rsidRPr="00DE2213">
              <w:rPr>
                <w:noProof/>
                <w:webHidden/>
              </w:rPr>
              <w:fldChar w:fldCharType="separate"/>
            </w:r>
            <w:r w:rsidR="004B76AA">
              <w:rPr>
                <w:noProof/>
                <w:webHidden/>
              </w:rPr>
              <w:t>1</w:t>
            </w:r>
            <w:r w:rsidR="00DE2213" w:rsidRPr="00DE2213">
              <w:rPr>
                <w:noProof/>
                <w:webHidden/>
              </w:rPr>
              <w:fldChar w:fldCharType="end"/>
            </w:r>
          </w:hyperlink>
        </w:p>
        <w:p w14:paraId="06F64D68" w14:textId="77777777" w:rsidR="00DE2213" w:rsidRPr="00DE2213" w:rsidRDefault="006B1E3D" w:rsidP="00146978">
          <w:pPr>
            <w:pStyle w:val="Sumrio1"/>
            <w:tabs>
              <w:tab w:val="left" w:pos="440"/>
              <w:tab w:val="right" w:leader="dot" w:pos="8494"/>
            </w:tabs>
            <w:spacing w:before="120" w:after="200"/>
            <w:rPr>
              <w:rFonts w:asciiTheme="minorHAnsi" w:eastAsiaTheme="minorEastAsia" w:hAnsiTheme="minorHAnsi" w:cstheme="minorBidi"/>
              <w:noProof/>
              <w:sz w:val="22"/>
              <w:szCs w:val="22"/>
            </w:rPr>
          </w:pPr>
          <w:hyperlink w:anchor="_Toc51774592" w:history="1">
            <w:r w:rsidR="00DE2213" w:rsidRPr="00DE2213">
              <w:rPr>
                <w:rStyle w:val="Hyperlink"/>
                <w:b/>
                <w:noProof/>
                <w:color w:val="auto"/>
              </w:rPr>
              <w:t>2.</w:t>
            </w:r>
            <w:r w:rsidR="00DE2213" w:rsidRPr="00DE2213">
              <w:rPr>
                <w:rFonts w:asciiTheme="minorHAnsi" w:eastAsiaTheme="minorEastAsia" w:hAnsiTheme="minorHAnsi" w:cstheme="minorBidi"/>
                <w:noProof/>
                <w:sz w:val="22"/>
                <w:szCs w:val="22"/>
              </w:rPr>
              <w:tab/>
            </w:r>
            <w:r w:rsidR="00DE2213" w:rsidRPr="00DE2213">
              <w:rPr>
                <w:rStyle w:val="Hyperlink"/>
                <w:b/>
                <w:noProof/>
                <w:color w:val="auto"/>
              </w:rPr>
              <w:t>REVISÃO DA LITERATURA</w:t>
            </w:r>
            <w:r w:rsidR="00DE2213" w:rsidRPr="00DE2213">
              <w:rPr>
                <w:noProof/>
                <w:webHidden/>
              </w:rPr>
              <w:tab/>
            </w:r>
            <w:r w:rsidR="00DE2213" w:rsidRPr="00DE2213">
              <w:rPr>
                <w:noProof/>
                <w:webHidden/>
              </w:rPr>
              <w:fldChar w:fldCharType="begin"/>
            </w:r>
            <w:r w:rsidR="00DE2213" w:rsidRPr="00DE2213">
              <w:rPr>
                <w:noProof/>
                <w:webHidden/>
              </w:rPr>
              <w:instrText xml:space="preserve"> PAGEREF _Toc51774592 \h </w:instrText>
            </w:r>
            <w:r w:rsidR="00DE2213" w:rsidRPr="00DE2213">
              <w:rPr>
                <w:noProof/>
                <w:webHidden/>
              </w:rPr>
            </w:r>
            <w:r w:rsidR="00DE2213" w:rsidRPr="00DE2213">
              <w:rPr>
                <w:noProof/>
                <w:webHidden/>
              </w:rPr>
              <w:fldChar w:fldCharType="separate"/>
            </w:r>
            <w:r w:rsidR="004B76AA">
              <w:rPr>
                <w:noProof/>
                <w:webHidden/>
              </w:rPr>
              <w:t>4</w:t>
            </w:r>
            <w:r w:rsidR="00DE2213" w:rsidRPr="00DE2213">
              <w:rPr>
                <w:noProof/>
                <w:webHidden/>
              </w:rPr>
              <w:fldChar w:fldCharType="end"/>
            </w:r>
          </w:hyperlink>
        </w:p>
        <w:p w14:paraId="32044435" w14:textId="77777777" w:rsidR="00DE2213" w:rsidRPr="00DE2213" w:rsidRDefault="006B1E3D" w:rsidP="00146978">
          <w:pPr>
            <w:pStyle w:val="Sumrio2"/>
            <w:tabs>
              <w:tab w:val="left" w:pos="880"/>
              <w:tab w:val="right" w:leader="dot" w:pos="8494"/>
            </w:tabs>
            <w:spacing w:before="120" w:after="200"/>
            <w:rPr>
              <w:rFonts w:asciiTheme="minorHAnsi" w:eastAsiaTheme="minorEastAsia" w:hAnsiTheme="minorHAnsi" w:cstheme="minorBidi"/>
              <w:noProof/>
              <w:sz w:val="22"/>
              <w:szCs w:val="22"/>
            </w:rPr>
          </w:pPr>
          <w:hyperlink w:anchor="_Toc51774593" w:history="1">
            <w:r w:rsidR="00DE2213" w:rsidRPr="00DE2213">
              <w:rPr>
                <w:rStyle w:val="Hyperlink"/>
                <w:b/>
                <w:noProof/>
                <w:color w:val="auto"/>
              </w:rPr>
              <w:t>2.1.</w:t>
            </w:r>
            <w:r w:rsidR="00DE2213" w:rsidRPr="00DE2213">
              <w:rPr>
                <w:rFonts w:asciiTheme="minorHAnsi" w:eastAsiaTheme="minorEastAsia" w:hAnsiTheme="minorHAnsi" w:cstheme="minorBidi"/>
                <w:noProof/>
                <w:sz w:val="22"/>
                <w:szCs w:val="22"/>
              </w:rPr>
              <w:tab/>
            </w:r>
            <w:r w:rsidR="00DE2213" w:rsidRPr="00DE2213">
              <w:rPr>
                <w:rStyle w:val="Hyperlink"/>
                <w:b/>
                <w:noProof/>
                <w:color w:val="auto"/>
              </w:rPr>
              <w:t>Defesa da concorrência e Controle de Atos de concentração.</w:t>
            </w:r>
            <w:r w:rsidR="00DE2213" w:rsidRPr="00DE2213">
              <w:rPr>
                <w:noProof/>
                <w:webHidden/>
              </w:rPr>
              <w:tab/>
            </w:r>
            <w:r w:rsidR="00DE2213" w:rsidRPr="00DE2213">
              <w:rPr>
                <w:noProof/>
                <w:webHidden/>
              </w:rPr>
              <w:fldChar w:fldCharType="begin"/>
            </w:r>
            <w:r w:rsidR="00DE2213" w:rsidRPr="00DE2213">
              <w:rPr>
                <w:noProof/>
                <w:webHidden/>
              </w:rPr>
              <w:instrText xml:space="preserve"> PAGEREF _Toc51774593 \h </w:instrText>
            </w:r>
            <w:r w:rsidR="00DE2213" w:rsidRPr="00DE2213">
              <w:rPr>
                <w:noProof/>
                <w:webHidden/>
              </w:rPr>
            </w:r>
            <w:r w:rsidR="00DE2213" w:rsidRPr="00DE2213">
              <w:rPr>
                <w:noProof/>
                <w:webHidden/>
              </w:rPr>
              <w:fldChar w:fldCharType="separate"/>
            </w:r>
            <w:r w:rsidR="004B76AA">
              <w:rPr>
                <w:noProof/>
                <w:webHidden/>
              </w:rPr>
              <w:t>4</w:t>
            </w:r>
            <w:r w:rsidR="00DE2213" w:rsidRPr="00DE2213">
              <w:rPr>
                <w:noProof/>
                <w:webHidden/>
              </w:rPr>
              <w:fldChar w:fldCharType="end"/>
            </w:r>
          </w:hyperlink>
        </w:p>
        <w:p w14:paraId="68B96C49" w14:textId="77777777" w:rsidR="00DE2213" w:rsidRPr="00DE2213" w:rsidRDefault="006B1E3D" w:rsidP="00146978">
          <w:pPr>
            <w:pStyle w:val="Sumrio2"/>
            <w:tabs>
              <w:tab w:val="left" w:pos="880"/>
              <w:tab w:val="right" w:leader="dot" w:pos="8494"/>
            </w:tabs>
            <w:spacing w:before="120" w:after="200"/>
            <w:rPr>
              <w:rFonts w:asciiTheme="minorHAnsi" w:eastAsiaTheme="minorEastAsia" w:hAnsiTheme="minorHAnsi" w:cstheme="minorBidi"/>
              <w:noProof/>
              <w:sz w:val="22"/>
              <w:szCs w:val="22"/>
            </w:rPr>
          </w:pPr>
          <w:hyperlink w:anchor="_Toc51774594" w:history="1">
            <w:r w:rsidR="00DE2213" w:rsidRPr="00DE2213">
              <w:rPr>
                <w:rStyle w:val="Hyperlink"/>
                <w:b/>
                <w:noProof/>
                <w:color w:val="auto"/>
              </w:rPr>
              <w:t>2.2.</w:t>
            </w:r>
            <w:r w:rsidR="00DE2213" w:rsidRPr="00DE2213">
              <w:rPr>
                <w:rFonts w:asciiTheme="minorHAnsi" w:eastAsiaTheme="minorEastAsia" w:hAnsiTheme="minorHAnsi" w:cstheme="minorBidi"/>
                <w:noProof/>
                <w:sz w:val="22"/>
                <w:szCs w:val="22"/>
              </w:rPr>
              <w:tab/>
            </w:r>
            <w:r w:rsidR="00DE2213" w:rsidRPr="00DE2213">
              <w:rPr>
                <w:rStyle w:val="Hyperlink"/>
                <w:b/>
                <w:noProof/>
                <w:color w:val="auto"/>
              </w:rPr>
              <w:t>Método de Controle Sintético</w:t>
            </w:r>
            <w:r w:rsidR="00DE2213" w:rsidRPr="00DE2213">
              <w:rPr>
                <w:noProof/>
                <w:webHidden/>
              </w:rPr>
              <w:tab/>
            </w:r>
            <w:r w:rsidR="00DE2213" w:rsidRPr="00DE2213">
              <w:rPr>
                <w:noProof/>
                <w:webHidden/>
              </w:rPr>
              <w:fldChar w:fldCharType="begin"/>
            </w:r>
            <w:r w:rsidR="00DE2213" w:rsidRPr="00DE2213">
              <w:rPr>
                <w:noProof/>
                <w:webHidden/>
              </w:rPr>
              <w:instrText xml:space="preserve"> PAGEREF _Toc51774594 \h </w:instrText>
            </w:r>
            <w:r w:rsidR="00DE2213" w:rsidRPr="00DE2213">
              <w:rPr>
                <w:noProof/>
                <w:webHidden/>
              </w:rPr>
            </w:r>
            <w:r w:rsidR="00DE2213" w:rsidRPr="00DE2213">
              <w:rPr>
                <w:noProof/>
                <w:webHidden/>
              </w:rPr>
              <w:fldChar w:fldCharType="separate"/>
            </w:r>
            <w:r w:rsidR="004B76AA">
              <w:rPr>
                <w:noProof/>
                <w:webHidden/>
              </w:rPr>
              <w:t>7</w:t>
            </w:r>
            <w:r w:rsidR="00DE2213" w:rsidRPr="00DE2213">
              <w:rPr>
                <w:noProof/>
                <w:webHidden/>
              </w:rPr>
              <w:fldChar w:fldCharType="end"/>
            </w:r>
          </w:hyperlink>
        </w:p>
        <w:p w14:paraId="2C7C0DDA" w14:textId="77777777" w:rsidR="00DE2213" w:rsidRPr="00DE2213" w:rsidRDefault="006B1E3D" w:rsidP="00146978">
          <w:pPr>
            <w:pStyle w:val="Sumrio1"/>
            <w:tabs>
              <w:tab w:val="left" w:pos="440"/>
              <w:tab w:val="right" w:leader="dot" w:pos="8494"/>
            </w:tabs>
            <w:spacing w:before="120" w:after="200"/>
            <w:rPr>
              <w:rFonts w:asciiTheme="minorHAnsi" w:eastAsiaTheme="minorEastAsia" w:hAnsiTheme="minorHAnsi" w:cstheme="minorBidi"/>
              <w:noProof/>
              <w:sz w:val="22"/>
              <w:szCs w:val="22"/>
            </w:rPr>
          </w:pPr>
          <w:hyperlink w:anchor="_Toc51774595" w:history="1">
            <w:r w:rsidR="00DE2213" w:rsidRPr="00DE2213">
              <w:rPr>
                <w:rStyle w:val="Hyperlink"/>
                <w:b/>
                <w:noProof/>
                <w:color w:val="auto"/>
              </w:rPr>
              <w:t>3.</w:t>
            </w:r>
            <w:r w:rsidR="00DE2213" w:rsidRPr="00DE2213">
              <w:rPr>
                <w:rFonts w:asciiTheme="minorHAnsi" w:eastAsiaTheme="minorEastAsia" w:hAnsiTheme="minorHAnsi" w:cstheme="minorBidi"/>
                <w:noProof/>
                <w:sz w:val="22"/>
                <w:szCs w:val="22"/>
              </w:rPr>
              <w:tab/>
            </w:r>
            <w:r w:rsidR="00DE2213" w:rsidRPr="00DE2213">
              <w:rPr>
                <w:rStyle w:val="Hyperlink"/>
                <w:b/>
                <w:noProof/>
                <w:color w:val="auto"/>
              </w:rPr>
              <w:t>METODOLOGIA</w:t>
            </w:r>
            <w:r w:rsidR="00DE2213" w:rsidRPr="00DE2213">
              <w:rPr>
                <w:noProof/>
                <w:webHidden/>
              </w:rPr>
              <w:tab/>
            </w:r>
            <w:r w:rsidR="00DE2213" w:rsidRPr="00DE2213">
              <w:rPr>
                <w:noProof/>
                <w:webHidden/>
              </w:rPr>
              <w:fldChar w:fldCharType="begin"/>
            </w:r>
            <w:r w:rsidR="00DE2213" w:rsidRPr="00DE2213">
              <w:rPr>
                <w:noProof/>
                <w:webHidden/>
              </w:rPr>
              <w:instrText xml:space="preserve"> PAGEREF _Toc51774595 \h </w:instrText>
            </w:r>
            <w:r w:rsidR="00DE2213" w:rsidRPr="00DE2213">
              <w:rPr>
                <w:noProof/>
                <w:webHidden/>
              </w:rPr>
            </w:r>
            <w:r w:rsidR="00DE2213" w:rsidRPr="00DE2213">
              <w:rPr>
                <w:noProof/>
                <w:webHidden/>
              </w:rPr>
              <w:fldChar w:fldCharType="separate"/>
            </w:r>
            <w:r w:rsidR="004B76AA">
              <w:rPr>
                <w:noProof/>
                <w:webHidden/>
              </w:rPr>
              <w:t>10</w:t>
            </w:r>
            <w:r w:rsidR="00DE2213" w:rsidRPr="00DE2213">
              <w:rPr>
                <w:noProof/>
                <w:webHidden/>
              </w:rPr>
              <w:fldChar w:fldCharType="end"/>
            </w:r>
          </w:hyperlink>
        </w:p>
        <w:p w14:paraId="2E2C3C2A" w14:textId="77777777" w:rsidR="00DE2213" w:rsidRPr="00DE2213" w:rsidRDefault="006B1E3D" w:rsidP="00146978">
          <w:pPr>
            <w:pStyle w:val="Sumrio2"/>
            <w:tabs>
              <w:tab w:val="left" w:pos="880"/>
              <w:tab w:val="right" w:leader="dot" w:pos="8494"/>
            </w:tabs>
            <w:spacing w:before="120" w:after="200"/>
            <w:rPr>
              <w:rFonts w:asciiTheme="minorHAnsi" w:eastAsiaTheme="minorEastAsia" w:hAnsiTheme="minorHAnsi" w:cstheme="minorBidi"/>
              <w:noProof/>
              <w:sz w:val="22"/>
              <w:szCs w:val="22"/>
            </w:rPr>
          </w:pPr>
          <w:hyperlink w:anchor="_Toc51774596" w:history="1">
            <w:r w:rsidR="00DE2213" w:rsidRPr="00DE2213">
              <w:rPr>
                <w:rStyle w:val="Hyperlink"/>
                <w:b/>
                <w:noProof/>
                <w:color w:val="auto"/>
              </w:rPr>
              <w:t>3.1.</w:t>
            </w:r>
            <w:r w:rsidR="00DE2213" w:rsidRPr="00DE2213">
              <w:rPr>
                <w:rFonts w:asciiTheme="minorHAnsi" w:eastAsiaTheme="minorEastAsia" w:hAnsiTheme="minorHAnsi" w:cstheme="minorBidi"/>
                <w:noProof/>
                <w:sz w:val="22"/>
                <w:szCs w:val="22"/>
              </w:rPr>
              <w:tab/>
            </w:r>
            <w:r w:rsidR="00DE2213" w:rsidRPr="00DE2213">
              <w:rPr>
                <w:rStyle w:val="Hyperlink"/>
                <w:b/>
                <w:noProof/>
                <w:color w:val="auto"/>
              </w:rPr>
              <w:t>Estratégia empírica</w:t>
            </w:r>
            <w:r w:rsidR="00DE2213" w:rsidRPr="00DE2213">
              <w:rPr>
                <w:noProof/>
                <w:webHidden/>
              </w:rPr>
              <w:tab/>
            </w:r>
            <w:r w:rsidR="00DE2213" w:rsidRPr="00DE2213">
              <w:rPr>
                <w:noProof/>
                <w:webHidden/>
              </w:rPr>
              <w:fldChar w:fldCharType="begin"/>
            </w:r>
            <w:r w:rsidR="00DE2213" w:rsidRPr="00DE2213">
              <w:rPr>
                <w:noProof/>
                <w:webHidden/>
              </w:rPr>
              <w:instrText xml:space="preserve"> PAGEREF _Toc51774596 \h </w:instrText>
            </w:r>
            <w:r w:rsidR="00DE2213" w:rsidRPr="00DE2213">
              <w:rPr>
                <w:noProof/>
                <w:webHidden/>
              </w:rPr>
            </w:r>
            <w:r w:rsidR="00DE2213" w:rsidRPr="00DE2213">
              <w:rPr>
                <w:noProof/>
                <w:webHidden/>
              </w:rPr>
              <w:fldChar w:fldCharType="separate"/>
            </w:r>
            <w:r w:rsidR="004B76AA">
              <w:rPr>
                <w:noProof/>
                <w:webHidden/>
              </w:rPr>
              <w:t>10</w:t>
            </w:r>
            <w:r w:rsidR="00DE2213" w:rsidRPr="00DE2213">
              <w:rPr>
                <w:noProof/>
                <w:webHidden/>
              </w:rPr>
              <w:fldChar w:fldCharType="end"/>
            </w:r>
          </w:hyperlink>
        </w:p>
        <w:p w14:paraId="720CD42C" w14:textId="77777777" w:rsidR="00DE2213" w:rsidRPr="00DE2213" w:rsidRDefault="006B1E3D" w:rsidP="00146978">
          <w:pPr>
            <w:pStyle w:val="Sumrio2"/>
            <w:tabs>
              <w:tab w:val="left" w:pos="880"/>
              <w:tab w:val="right" w:leader="dot" w:pos="8494"/>
            </w:tabs>
            <w:spacing w:before="120" w:after="200"/>
            <w:rPr>
              <w:rFonts w:asciiTheme="minorHAnsi" w:eastAsiaTheme="minorEastAsia" w:hAnsiTheme="minorHAnsi" w:cstheme="minorBidi"/>
              <w:noProof/>
              <w:sz w:val="22"/>
              <w:szCs w:val="22"/>
            </w:rPr>
          </w:pPr>
          <w:hyperlink w:anchor="_Toc51774597" w:history="1">
            <w:r w:rsidR="00DE2213" w:rsidRPr="00DE2213">
              <w:rPr>
                <w:rStyle w:val="Hyperlink"/>
                <w:b/>
                <w:noProof/>
                <w:color w:val="auto"/>
              </w:rPr>
              <w:t>3.2.</w:t>
            </w:r>
            <w:r w:rsidR="00DE2213" w:rsidRPr="00DE2213">
              <w:rPr>
                <w:rFonts w:asciiTheme="minorHAnsi" w:eastAsiaTheme="minorEastAsia" w:hAnsiTheme="minorHAnsi" w:cstheme="minorBidi"/>
                <w:noProof/>
                <w:sz w:val="22"/>
                <w:szCs w:val="22"/>
              </w:rPr>
              <w:tab/>
            </w:r>
            <w:r w:rsidR="00DE2213" w:rsidRPr="00DE2213">
              <w:rPr>
                <w:rStyle w:val="Hyperlink"/>
                <w:b/>
                <w:noProof/>
                <w:color w:val="auto"/>
              </w:rPr>
              <w:t>Base de dados</w:t>
            </w:r>
            <w:r w:rsidR="00DE2213" w:rsidRPr="00DE2213">
              <w:rPr>
                <w:noProof/>
                <w:webHidden/>
              </w:rPr>
              <w:tab/>
            </w:r>
            <w:r w:rsidR="00DE2213" w:rsidRPr="00DE2213">
              <w:rPr>
                <w:noProof/>
                <w:webHidden/>
              </w:rPr>
              <w:fldChar w:fldCharType="begin"/>
            </w:r>
            <w:r w:rsidR="00DE2213" w:rsidRPr="00DE2213">
              <w:rPr>
                <w:noProof/>
                <w:webHidden/>
              </w:rPr>
              <w:instrText xml:space="preserve"> PAGEREF _Toc51774597 \h </w:instrText>
            </w:r>
            <w:r w:rsidR="00DE2213" w:rsidRPr="00DE2213">
              <w:rPr>
                <w:noProof/>
                <w:webHidden/>
              </w:rPr>
            </w:r>
            <w:r w:rsidR="00DE2213" w:rsidRPr="00DE2213">
              <w:rPr>
                <w:noProof/>
                <w:webHidden/>
              </w:rPr>
              <w:fldChar w:fldCharType="separate"/>
            </w:r>
            <w:r w:rsidR="004B76AA">
              <w:rPr>
                <w:noProof/>
                <w:webHidden/>
              </w:rPr>
              <w:t>12</w:t>
            </w:r>
            <w:r w:rsidR="00DE2213" w:rsidRPr="00DE2213">
              <w:rPr>
                <w:noProof/>
                <w:webHidden/>
              </w:rPr>
              <w:fldChar w:fldCharType="end"/>
            </w:r>
          </w:hyperlink>
        </w:p>
        <w:p w14:paraId="71348FAC" w14:textId="77777777" w:rsidR="00DE2213" w:rsidRPr="00DE2213" w:rsidRDefault="006B1E3D" w:rsidP="00146978">
          <w:pPr>
            <w:pStyle w:val="Sumrio1"/>
            <w:tabs>
              <w:tab w:val="left" w:pos="440"/>
              <w:tab w:val="right" w:leader="dot" w:pos="8494"/>
            </w:tabs>
            <w:spacing w:before="120" w:after="200"/>
            <w:rPr>
              <w:rFonts w:asciiTheme="minorHAnsi" w:eastAsiaTheme="minorEastAsia" w:hAnsiTheme="minorHAnsi" w:cstheme="minorBidi"/>
              <w:noProof/>
              <w:sz w:val="22"/>
              <w:szCs w:val="22"/>
            </w:rPr>
          </w:pPr>
          <w:hyperlink w:anchor="_Toc51774598" w:history="1">
            <w:r w:rsidR="00DE2213" w:rsidRPr="00DE2213">
              <w:rPr>
                <w:rStyle w:val="Hyperlink"/>
                <w:b/>
                <w:noProof/>
                <w:color w:val="auto"/>
              </w:rPr>
              <w:t>4.</w:t>
            </w:r>
            <w:r w:rsidR="00DE2213" w:rsidRPr="00DE2213">
              <w:rPr>
                <w:rFonts w:asciiTheme="minorHAnsi" w:eastAsiaTheme="minorEastAsia" w:hAnsiTheme="minorHAnsi" w:cstheme="minorBidi"/>
                <w:noProof/>
                <w:sz w:val="22"/>
                <w:szCs w:val="22"/>
              </w:rPr>
              <w:tab/>
            </w:r>
            <w:r w:rsidR="00DE2213" w:rsidRPr="00DE2213">
              <w:rPr>
                <w:rStyle w:val="Hyperlink"/>
                <w:b/>
                <w:noProof/>
                <w:color w:val="auto"/>
              </w:rPr>
              <w:t>RESULTADOS</w:t>
            </w:r>
            <w:r w:rsidR="00DE2213" w:rsidRPr="00DE2213">
              <w:rPr>
                <w:noProof/>
                <w:webHidden/>
              </w:rPr>
              <w:tab/>
            </w:r>
            <w:r w:rsidR="00DE2213" w:rsidRPr="00DE2213">
              <w:rPr>
                <w:noProof/>
                <w:webHidden/>
              </w:rPr>
              <w:fldChar w:fldCharType="begin"/>
            </w:r>
            <w:r w:rsidR="00DE2213" w:rsidRPr="00DE2213">
              <w:rPr>
                <w:noProof/>
                <w:webHidden/>
              </w:rPr>
              <w:instrText xml:space="preserve"> PAGEREF _Toc51774598 \h </w:instrText>
            </w:r>
            <w:r w:rsidR="00DE2213" w:rsidRPr="00DE2213">
              <w:rPr>
                <w:noProof/>
                <w:webHidden/>
              </w:rPr>
            </w:r>
            <w:r w:rsidR="00DE2213" w:rsidRPr="00DE2213">
              <w:rPr>
                <w:noProof/>
                <w:webHidden/>
              </w:rPr>
              <w:fldChar w:fldCharType="separate"/>
            </w:r>
            <w:r w:rsidR="004B76AA">
              <w:rPr>
                <w:noProof/>
                <w:webHidden/>
              </w:rPr>
              <w:t>13</w:t>
            </w:r>
            <w:r w:rsidR="00DE2213" w:rsidRPr="00DE2213">
              <w:rPr>
                <w:noProof/>
                <w:webHidden/>
              </w:rPr>
              <w:fldChar w:fldCharType="end"/>
            </w:r>
          </w:hyperlink>
        </w:p>
        <w:p w14:paraId="0878A4B6" w14:textId="77777777" w:rsidR="00DE2213" w:rsidRPr="00DE2213" w:rsidRDefault="006B1E3D" w:rsidP="00146978">
          <w:pPr>
            <w:pStyle w:val="Sumrio2"/>
            <w:tabs>
              <w:tab w:val="left" w:pos="880"/>
              <w:tab w:val="right" w:leader="dot" w:pos="8494"/>
            </w:tabs>
            <w:spacing w:before="120" w:after="200"/>
            <w:rPr>
              <w:rFonts w:asciiTheme="minorHAnsi" w:eastAsiaTheme="minorEastAsia" w:hAnsiTheme="minorHAnsi" w:cstheme="minorBidi"/>
              <w:noProof/>
              <w:sz w:val="22"/>
              <w:szCs w:val="22"/>
            </w:rPr>
          </w:pPr>
          <w:hyperlink w:anchor="_Toc51774599" w:history="1">
            <w:r w:rsidR="00DE2213" w:rsidRPr="00DE2213">
              <w:rPr>
                <w:rStyle w:val="Hyperlink"/>
                <w:b/>
                <w:noProof/>
                <w:color w:val="auto"/>
              </w:rPr>
              <w:t>4.1.</w:t>
            </w:r>
            <w:r w:rsidR="00DE2213" w:rsidRPr="00DE2213">
              <w:rPr>
                <w:rFonts w:asciiTheme="minorHAnsi" w:eastAsiaTheme="minorEastAsia" w:hAnsiTheme="minorHAnsi" w:cstheme="minorBidi"/>
                <w:noProof/>
                <w:sz w:val="22"/>
                <w:szCs w:val="22"/>
              </w:rPr>
              <w:tab/>
            </w:r>
            <w:r w:rsidR="00DE2213" w:rsidRPr="00DE2213">
              <w:rPr>
                <w:rStyle w:val="Hyperlink"/>
                <w:b/>
                <w:noProof/>
                <w:color w:val="auto"/>
              </w:rPr>
              <w:t>Resultados iniciais do SCM</w:t>
            </w:r>
            <w:r w:rsidR="00DE2213" w:rsidRPr="00DE2213">
              <w:rPr>
                <w:noProof/>
                <w:webHidden/>
              </w:rPr>
              <w:tab/>
            </w:r>
            <w:r w:rsidR="00DE2213" w:rsidRPr="00DE2213">
              <w:rPr>
                <w:noProof/>
                <w:webHidden/>
              </w:rPr>
              <w:fldChar w:fldCharType="begin"/>
            </w:r>
            <w:r w:rsidR="00DE2213" w:rsidRPr="00DE2213">
              <w:rPr>
                <w:noProof/>
                <w:webHidden/>
              </w:rPr>
              <w:instrText xml:space="preserve"> PAGEREF _Toc51774599 \h </w:instrText>
            </w:r>
            <w:r w:rsidR="00DE2213" w:rsidRPr="00DE2213">
              <w:rPr>
                <w:noProof/>
                <w:webHidden/>
              </w:rPr>
            </w:r>
            <w:r w:rsidR="00DE2213" w:rsidRPr="00DE2213">
              <w:rPr>
                <w:noProof/>
                <w:webHidden/>
              </w:rPr>
              <w:fldChar w:fldCharType="separate"/>
            </w:r>
            <w:r w:rsidR="004B76AA">
              <w:rPr>
                <w:noProof/>
                <w:webHidden/>
              </w:rPr>
              <w:t>13</w:t>
            </w:r>
            <w:r w:rsidR="00DE2213" w:rsidRPr="00DE2213">
              <w:rPr>
                <w:noProof/>
                <w:webHidden/>
              </w:rPr>
              <w:fldChar w:fldCharType="end"/>
            </w:r>
          </w:hyperlink>
        </w:p>
        <w:p w14:paraId="17538AE6" w14:textId="77777777" w:rsidR="00DE2213" w:rsidRPr="00DE2213" w:rsidRDefault="006B1E3D" w:rsidP="00146978">
          <w:pPr>
            <w:pStyle w:val="Sumrio2"/>
            <w:tabs>
              <w:tab w:val="left" w:pos="880"/>
              <w:tab w:val="right" w:leader="dot" w:pos="8494"/>
            </w:tabs>
            <w:spacing w:before="120" w:after="200"/>
            <w:rPr>
              <w:rFonts w:asciiTheme="minorHAnsi" w:eastAsiaTheme="minorEastAsia" w:hAnsiTheme="minorHAnsi" w:cstheme="minorBidi"/>
              <w:noProof/>
              <w:sz w:val="22"/>
              <w:szCs w:val="22"/>
            </w:rPr>
          </w:pPr>
          <w:hyperlink w:anchor="_Toc51774600" w:history="1">
            <w:r w:rsidR="00DE2213" w:rsidRPr="00DE2213">
              <w:rPr>
                <w:rStyle w:val="Hyperlink"/>
                <w:b/>
                <w:noProof/>
                <w:color w:val="auto"/>
              </w:rPr>
              <w:t>4.2.</w:t>
            </w:r>
            <w:r w:rsidR="00DE2213" w:rsidRPr="00DE2213">
              <w:rPr>
                <w:rFonts w:asciiTheme="minorHAnsi" w:eastAsiaTheme="minorEastAsia" w:hAnsiTheme="minorHAnsi" w:cstheme="minorBidi"/>
                <w:noProof/>
                <w:sz w:val="22"/>
                <w:szCs w:val="22"/>
              </w:rPr>
              <w:tab/>
            </w:r>
            <w:r w:rsidR="00DE2213" w:rsidRPr="00DE2213">
              <w:rPr>
                <w:rStyle w:val="Hyperlink"/>
                <w:b/>
                <w:noProof/>
                <w:color w:val="auto"/>
              </w:rPr>
              <w:t>Diferenças em diferenças</w:t>
            </w:r>
            <w:r w:rsidR="00DE2213" w:rsidRPr="00DE2213">
              <w:rPr>
                <w:noProof/>
                <w:webHidden/>
              </w:rPr>
              <w:tab/>
            </w:r>
            <w:r w:rsidR="00DE2213" w:rsidRPr="00DE2213">
              <w:rPr>
                <w:noProof/>
                <w:webHidden/>
              </w:rPr>
              <w:fldChar w:fldCharType="begin"/>
            </w:r>
            <w:r w:rsidR="00DE2213" w:rsidRPr="00DE2213">
              <w:rPr>
                <w:noProof/>
                <w:webHidden/>
              </w:rPr>
              <w:instrText xml:space="preserve"> PAGEREF _Toc51774600 \h </w:instrText>
            </w:r>
            <w:r w:rsidR="00DE2213" w:rsidRPr="00DE2213">
              <w:rPr>
                <w:noProof/>
                <w:webHidden/>
              </w:rPr>
            </w:r>
            <w:r w:rsidR="00DE2213" w:rsidRPr="00DE2213">
              <w:rPr>
                <w:noProof/>
                <w:webHidden/>
              </w:rPr>
              <w:fldChar w:fldCharType="separate"/>
            </w:r>
            <w:r w:rsidR="004B76AA">
              <w:rPr>
                <w:noProof/>
                <w:webHidden/>
              </w:rPr>
              <w:t>20</w:t>
            </w:r>
            <w:r w:rsidR="00DE2213" w:rsidRPr="00DE2213">
              <w:rPr>
                <w:noProof/>
                <w:webHidden/>
              </w:rPr>
              <w:fldChar w:fldCharType="end"/>
            </w:r>
          </w:hyperlink>
        </w:p>
        <w:p w14:paraId="7B04568B" w14:textId="77777777" w:rsidR="00DE2213" w:rsidRPr="00DE2213" w:rsidRDefault="006B1E3D" w:rsidP="00146978">
          <w:pPr>
            <w:pStyle w:val="Sumrio1"/>
            <w:tabs>
              <w:tab w:val="left" w:pos="440"/>
              <w:tab w:val="right" w:leader="dot" w:pos="8494"/>
            </w:tabs>
            <w:spacing w:before="120" w:after="200"/>
            <w:rPr>
              <w:rFonts w:asciiTheme="minorHAnsi" w:eastAsiaTheme="minorEastAsia" w:hAnsiTheme="minorHAnsi" w:cstheme="minorBidi"/>
              <w:noProof/>
              <w:sz w:val="22"/>
              <w:szCs w:val="22"/>
            </w:rPr>
          </w:pPr>
          <w:hyperlink w:anchor="_Toc51774601" w:history="1">
            <w:r w:rsidR="00DE2213" w:rsidRPr="00DE2213">
              <w:rPr>
                <w:rStyle w:val="Hyperlink"/>
                <w:b/>
                <w:noProof/>
                <w:color w:val="auto"/>
              </w:rPr>
              <w:t>5.</w:t>
            </w:r>
            <w:r w:rsidR="00DE2213" w:rsidRPr="00DE2213">
              <w:rPr>
                <w:rFonts w:asciiTheme="minorHAnsi" w:eastAsiaTheme="minorEastAsia" w:hAnsiTheme="minorHAnsi" w:cstheme="minorBidi"/>
                <w:noProof/>
                <w:sz w:val="22"/>
                <w:szCs w:val="22"/>
              </w:rPr>
              <w:tab/>
            </w:r>
            <w:r w:rsidR="00DE2213" w:rsidRPr="00DE2213">
              <w:rPr>
                <w:rStyle w:val="Hyperlink"/>
                <w:b/>
                <w:noProof/>
                <w:color w:val="auto"/>
              </w:rPr>
              <w:t>CONCLUSÃO</w:t>
            </w:r>
            <w:r w:rsidR="00DE2213" w:rsidRPr="00DE2213">
              <w:rPr>
                <w:noProof/>
                <w:webHidden/>
              </w:rPr>
              <w:tab/>
            </w:r>
            <w:r w:rsidR="00DE2213" w:rsidRPr="00DE2213">
              <w:rPr>
                <w:noProof/>
                <w:webHidden/>
              </w:rPr>
              <w:fldChar w:fldCharType="begin"/>
            </w:r>
            <w:r w:rsidR="00DE2213" w:rsidRPr="00DE2213">
              <w:rPr>
                <w:noProof/>
                <w:webHidden/>
              </w:rPr>
              <w:instrText xml:space="preserve"> PAGEREF _Toc51774601 \h </w:instrText>
            </w:r>
            <w:r w:rsidR="00DE2213" w:rsidRPr="00DE2213">
              <w:rPr>
                <w:noProof/>
                <w:webHidden/>
              </w:rPr>
            </w:r>
            <w:r w:rsidR="00DE2213" w:rsidRPr="00DE2213">
              <w:rPr>
                <w:noProof/>
                <w:webHidden/>
              </w:rPr>
              <w:fldChar w:fldCharType="separate"/>
            </w:r>
            <w:r w:rsidR="004B76AA">
              <w:rPr>
                <w:noProof/>
                <w:webHidden/>
              </w:rPr>
              <w:t>22</w:t>
            </w:r>
            <w:r w:rsidR="00DE2213" w:rsidRPr="00DE2213">
              <w:rPr>
                <w:noProof/>
                <w:webHidden/>
              </w:rPr>
              <w:fldChar w:fldCharType="end"/>
            </w:r>
          </w:hyperlink>
        </w:p>
        <w:p w14:paraId="70790D27" w14:textId="77777777" w:rsidR="00DE2213" w:rsidRPr="00DE2213" w:rsidRDefault="006B1E3D" w:rsidP="00146978">
          <w:pPr>
            <w:pStyle w:val="Sumrio1"/>
            <w:tabs>
              <w:tab w:val="left" w:pos="440"/>
              <w:tab w:val="right" w:leader="dot" w:pos="8494"/>
            </w:tabs>
            <w:spacing w:before="120" w:after="200"/>
            <w:rPr>
              <w:rFonts w:asciiTheme="minorHAnsi" w:eastAsiaTheme="minorEastAsia" w:hAnsiTheme="minorHAnsi" w:cstheme="minorBidi"/>
              <w:noProof/>
              <w:sz w:val="22"/>
              <w:szCs w:val="22"/>
            </w:rPr>
          </w:pPr>
          <w:hyperlink w:anchor="_Toc51774602" w:history="1">
            <w:r w:rsidR="00DE2213" w:rsidRPr="00DE2213">
              <w:rPr>
                <w:rStyle w:val="Hyperlink"/>
                <w:b/>
                <w:noProof/>
                <w:color w:val="auto"/>
              </w:rPr>
              <w:t>6.</w:t>
            </w:r>
            <w:r w:rsidR="00DE2213" w:rsidRPr="00DE2213">
              <w:rPr>
                <w:rFonts w:asciiTheme="minorHAnsi" w:eastAsiaTheme="minorEastAsia" w:hAnsiTheme="minorHAnsi" w:cstheme="minorBidi"/>
                <w:noProof/>
                <w:sz w:val="22"/>
                <w:szCs w:val="22"/>
              </w:rPr>
              <w:tab/>
            </w:r>
            <w:r w:rsidR="00DE2213" w:rsidRPr="00DE2213">
              <w:rPr>
                <w:rStyle w:val="Hyperlink"/>
                <w:b/>
                <w:noProof/>
                <w:color w:val="auto"/>
              </w:rPr>
              <w:t>BIBLIOGRAFIA</w:t>
            </w:r>
            <w:r w:rsidR="00DE2213" w:rsidRPr="00DE2213">
              <w:rPr>
                <w:noProof/>
                <w:webHidden/>
              </w:rPr>
              <w:tab/>
            </w:r>
            <w:r w:rsidR="00DE2213" w:rsidRPr="00DE2213">
              <w:rPr>
                <w:noProof/>
                <w:webHidden/>
              </w:rPr>
              <w:fldChar w:fldCharType="begin"/>
            </w:r>
            <w:r w:rsidR="00DE2213" w:rsidRPr="00DE2213">
              <w:rPr>
                <w:noProof/>
                <w:webHidden/>
              </w:rPr>
              <w:instrText xml:space="preserve"> PAGEREF _Toc51774602 \h </w:instrText>
            </w:r>
            <w:r w:rsidR="00DE2213" w:rsidRPr="00DE2213">
              <w:rPr>
                <w:noProof/>
                <w:webHidden/>
              </w:rPr>
            </w:r>
            <w:r w:rsidR="00DE2213" w:rsidRPr="00DE2213">
              <w:rPr>
                <w:noProof/>
                <w:webHidden/>
              </w:rPr>
              <w:fldChar w:fldCharType="separate"/>
            </w:r>
            <w:r w:rsidR="004B76AA">
              <w:rPr>
                <w:noProof/>
                <w:webHidden/>
              </w:rPr>
              <w:t>23</w:t>
            </w:r>
            <w:r w:rsidR="00DE2213" w:rsidRPr="00DE2213">
              <w:rPr>
                <w:noProof/>
                <w:webHidden/>
              </w:rPr>
              <w:fldChar w:fldCharType="end"/>
            </w:r>
          </w:hyperlink>
        </w:p>
        <w:p w14:paraId="6EFA7857" w14:textId="77777777" w:rsidR="00DE2213" w:rsidRPr="00DE2213" w:rsidRDefault="006B1E3D" w:rsidP="00146978">
          <w:pPr>
            <w:pStyle w:val="Sumrio1"/>
            <w:tabs>
              <w:tab w:val="right" w:leader="dot" w:pos="8494"/>
            </w:tabs>
            <w:spacing w:before="120" w:after="200"/>
            <w:rPr>
              <w:rFonts w:asciiTheme="minorHAnsi" w:eastAsiaTheme="minorEastAsia" w:hAnsiTheme="minorHAnsi" w:cstheme="minorBidi"/>
              <w:noProof/>
              <w:sz w:val="22"/>
              <w:szCs w:val="22"/>
            </w:rPr>
          </w:pPr>
          <w:hyperlink w:anchor="_Toc51774603" w:history="1">
            <w:r w:rsidR="00DE2213" w:rsidRPr="00DE2213">
              <w:rPr>
                <w:rStyle w:val="Hyperlink"/>
                <w:noProof/>
                <w:color w:val="auto"/>
              </w:rPr>
              <w:t>APÊNDICE A – Testes de permutação com variáveis defasadas</w:t>
            </w:r>
            <w:r w:rsidR="00DE2213" w:rsidRPr="00DE2213">
              <w:rPr>
                <w:noProof/>
                <w:webHidden/>
              </w:rPr>
              <w:tab/>
            </w:r>
            <w:r w:rsidR="00DE2213" w:rsidRPr="00DE2213">
              <w:rPr>
                <w:noProof/>
                <w:webHidden/>
              </w:rPr>
              <w:fldChar w:fldCharType="begin"/>
            </w:r>
            <w:r w:rsidR="00DE2213" w:rsidRPr="00DE2213">
              <w:rPr>
                <w:noProof/>
                <w:webHidden/>
              </w:rPr>
              <w:instrText xml:space="preserve"> PAGEREF _Toc51774603 \h </w:instrText>
            </w:r>
            <w:r w:rsidR="00DE2213" w:rsidRPr="00DE2213">
              <w:rPr>
                <w:noProof/>
                <w:webHidden/>
              </w:rPr>
            </w:r>
            <w:r w:rsidR="00DE2213" w:rsidRPr="00DE2213">
              <w:rPr>
                <w:noProof/>
                <w:webHidden/>
              </w:rPr>
              <w:fldChar w:fldCharType="separate"/>
            </w:r>
            <w:r w:rsidR="004B76AA">
              <w:rPr>
                <w:noProof/>
                <w:webHidden/>
              </w:rPr>
              <w:t>26</w:t>
            </w:r>
            <w:r w:rsidR="00DE2213" w:rsidRPr="00DE2213">
              <w:rPr>
                <w:noProof/>
                <w:webHidden/>
              </w:rPr>
              <w:fldChar w:fldCharType="end"/>
            </w:r>
          </w:hyperlink>
        </w:p>
        <w:p w14:paraId="19E7A675" w14:textId="77777777" w:rsidR="00DE2213" w:rsidRPr="00DE2213" w:rsidRDefault="006B1E3D" w:rsidP="00146978">
          <w:pPr>
            <w:pStyle w:val="Sumrio1"/>
            <w:tabs>
              <w:tab w:val="right" w:leader="dot" w:pos="8494"/>
            </w:tabs>
            <w:spacing w:before="120" w:after="200"/>
            <w:rPr>
              <w:rFonts w:asciiTheme="minorHAnsi" w:eastAsiaTheme="minorEastAsia" w:hAnsiTheme="minorHAnsi" w:cstheme="minorBidi"/>
              <w:noProof/>
              <w:sz w:val="22"/>
              <w:szCs w:val="22"/>
            </w:rPr>
          </w:pPr>
          <w:hyperlink w:anchor="_Toc51774604" w:history="1">
            <w:r w:rsidR="00DE2213" w:rsidRPr="00DE2213">
              <w:rPr>
                <w:rStyle w:val="Hyperlink"/>
                <w:noProof/>
                <w:color w:val="auto"/>
              </w:rPr>
              <w:t>APÊNDICE B – Testes de permutação com o ano de 2012 como intervenção</w:t>
            </w:r>
            <w:r w:rsidR="00DE2213" w:rsidRPr="00DE2213">
              <w:rPr>
                <w:noProof/>
                <w:webHidden/>
              </w:rPr>
              <w:tab/>
            </w:r>
            <w:r w:rsidR="00DE2213" w:rsidRPr="00DE2213">
              <w:rPr>
                <w:noProof/>
                <w:webHidden/>
              </w:rPr>
              <w:fldChar w:fldCharType="begin"/>
            </w:r>
            <w:r w:rsidR="00DE2213" w:rsidRPr="00DE2213">
              <w:rPr>
                <w:noProof/>
                <w:webHidden/>
              </w:rPr>
              <w:instrText xml:space="preserve"> PAGEREF _Toc51774604 \h </w:instrText>
            </w:r>
            <w:r w:rsidR="00DE2213" w:rsidRPr="00DE2213">
              <w:rPr>
                <w:noProof/>
                <w:webHidden/>
              </w:rPr>
            </w:r>
            <w:r w:rsidR="00DE2213" w:rsidRPr="00DE2213">
              <w:rPr>
                <w:noProof/>
                <w:webHidden/>
              </w:rPr>
              <w:fldChar w:fldCharType="separate"/>
            </w:r>
            <w:r w:rsidR="004B76AA">
              <w:rPr>
                <w:noProof/>
                <w:webHidden/>
              </w:rPr>
              <w:t>28</w:t>
            </w:r>
            <w:r w:rsidR="00DE2213" w:rsidRPr="00DE2213">
              <w:rPr>
                <w:noProof/>
                <w:webHidden/>
              </w:rPr>
              <w:fldChar w:fldCharType="end"/>
            </w:r>
          </w:hyperlink>
        </w:p>
        <w:p w14:paraId="66E98BED" w14:textId="77777777" w:rsidR="00DE2213" w:rsidRPr="00DE2213" w:rsidRDefault="006B1E3D" w:rsidP="00146978">
          <w:pPr>
            <w:pStyle w:val="Sumrio1"/>
            <w:tabs>
              <w:tab w:val="right" w:leader="dot" w:pos="8494"/>
            </w:tabs>
            <w:spacing w:before="120" w:after="200"/>
            <w:rPr>
              <w:rFonts w:asciiTheme="minorHAnsi" w:eastAsiaTheme="minorEastAsia" w:hAnsiTheme="minorHAnsi" w:cstheme="minorBidi"/>
              <w:noProof/>
              <w:sz w:val="22"/>
              <w:szCs w:val="22"/>
            </w:rPr>
          </w:pPr>
          <w:hyperlink w:anchor="_Toc51774605" w:history="1">
            <w:r w:rsidR="00DE2213" w:rsidRPr="00DE2213">
              <w:rPr>
                <w:rStyle w:val="Hyperlink"/>
                <w:noProof/>
                <w:color w:val="auto"/>
              </w:rPr>
              <w:t>APÊNDICE C – Testes de permutação como os países em desenvolvimento</w:t>
            </w:r>
            <w:r w:rsidR="00DE2213" w:rsidRPr="00DE2213">
              <w:rPr>
                <w:noProof/>
                <w:webHidden/>
              </w:rPr>
              <w:tab/>
            </w:r>
            <w:r w:rsidR="00DE2213" w:rsidRPr="00DE2213">
              <w:rPr>
                <w:noProof/>
                <w:webHidden/>
              </w:rPr>
              <w:fldChar w:fldCharType="begin"/>
            </w:r>
            <w:r w:rsidR="00DE2213" w:rsidRPr="00DE2213">
              <w:rPr>
                <w:noProof/>
                <w:webHidden/>
              </w:rPr>
              <w:instrText xml:space="preserve"> PAGEREF _Toc51774605 \h </w:instrText>
            </w:r>
            <w:r w:rsidR="00DE2213" w:rsidRPr="00DE2213">
              <w:rPr>
                <w:noProof/>
                <w:webHidden/>
              </w:rPr>
            </w:r>
            <w:r w:rsidR="00DE2213" w:rsidRPr="00DE2213">
              <w:rPr>
                <w:noProof/>
                <w:webHidden/>
              </w:rPr>
              <w:fldChar w:fldCharType="separate"/>
            </w:r>
            <w:r w:rsidR="004B76AA">
              <w:rPr>
                <w:noProof/>
                <w:webHidden/>
              </w:rPr>
              <w:t>31</w:t>
            </w:r>
            <w:r w:rsidR="00DE2213" w:rsidRPr="00DE2213">
              <w:rPr>
                <w:noProof/>
                <w:webHidden/>
              </w:rPr>
              <w:fldChar w:fldCharType="end"/>
            </w:r>
          </w:hyperlink>
        </w:p>
        <w:p w14:paraId="28A9F07F" w14:textId="77777777" w:rsidR="00DE2213" w:rsidRPr="00DE2213" w:rsidRDefault="006B1E3D" w:rsidP="00146978">
          <w:pPr>
            <w:pStyle w:val="Sumrio1"/>
            <w:tabs>
              <w:tab w:val="right" w:leader="dot" w:pos="8494"/>
            </w:tabs>
            <w:spacing w:before="120" w:after="200"/>
            <w:rPr>
              <w:rFonts w:asciiTheme="minorHAnsi" w:eastAsiaTheme="minorEastAsia" w:hAnsiTheme="minorHAnsi" w:cstheme="minorBidi"/>
              <w:noProof/>
              <w:sz w:val="22"/>
              <w:szCs w:val="22"/>
            </w:rPr>
          </w:pPr>
          <w:hyperlink w:anchor="_Toc51774606" w:history="1">
            <w:r w:rsidR="00DE2213" w:rsidRPr="00DE2213">
              <w:rPr>
                <w:rStyle w:val="Hyperlink"/>
                <w:noProof/>
                <w:color w:val="auto"/>
              </w:rPr>
              <w:t>APÊNDICE D –  Testes de permutação com todos os países em desenvolvimento, com a exceção da Argentina.</w:t>
            </w:r>
            <w:r w:rsidR="00DE2213" w:rsidRPr="00DE2213">
              <w:rPr>
                <w:noProof/>
                <w:webHidden/>
              </w:rPr>
              <w:tab/>
            </w:r>
            <w:r w:rsidR="00DE2213" w:rsidRPr="00DE2213">
              <w:rPr>
                <w:noProof/>
                <w:webHidden/>
              </w:rPr>
              <w:fldChar w:fldCharType="begin"/>
            </w:r>
            <w:r w:rsidR="00DE2213" w:rsidRPr="00DE2213">
              <w:rPr>
                <w:noProof/>
                <w:webHidden/>
              </w:rPr>
              <w:instrText xml:space="preserve"> PAGEREF _Toc51774606 \h </w:instrText>
            </w:r>
            <w:r w:rsidR="00DE2213" w:rsidRPr="00DE2213">
              <w:rPr>
                <w:noProof/>
                <w:webHidden/>
              </w:rPr>
            </w:r>
            <w:r w:rsidR="00DE2213" w:rsidRPr="00DE2213">
              <w:rPr>
                <w:noProof/>
                <w:webHidden/>
              </w:rPr>
              <w:fldChar w:fldCharType="separate"/>
            </w:r>
            <w:r w:rsidR="004B76AA">
              <w:rPr>
                <w:noProof/>
                <w:webHidden/>
              </w:rPr>
              <w:t>33</w:t>
            </w:r>
            <w:r w:rsidR="00DE2213" w:rsidRPr="00DE2213">
              <w:rPr>
                <w:noProof/>
                <w:webHidden/>
              </w:rPr>
              <w:fldChar w:fldCharType="end"/>
            </w:r>
          </w:hyperlink>
        </w:p>
        <w:p w14:paraId="175FFAAA" w14:textId="327A5AC5" w:rsidR="00290949" w:rsidRDefault="00290949" w:rsidP="00146978">
          <w:pPr>
            <w:spacing w:before="120" w:after="200"/>
          </w:pPr>
          <w:r w:rsidRPr="00DE2213">
            <w:rPr>
              <w:b/>
              <w:bCs/>
            </w:rPr>
            <w:fldChar w:fldCharType="end"/>
          </w:r>
        </w:p>
      </w:sdtContent>
    </w:sdt>
    <w:p w14:paraId="58473F36" w14:textId="77777777" w:rsidR="00BF7092" w:rsidRDefault="00BF7092" w:rsidP="00BF7092">
      <w:pPr>
        <w:pStyle w:val="PargrafodaLista"/>
        <w:spacing w:line="360" w:lineRule="auto"/>
        <w:jc w:val="both"/>
        <w:outlineLvl w:val="0"/>
        <w:rPr>
          <w:rFonts w:ascii="Times New Roman" w:hAnsi="Times New Roman" w:cs="Times New Roman"/>
          <w:b/>
          <w:smallCaps/>
        </w:rPr>
      </w:pPr>
      <w:bookmarkStart w:id="0" w:name="_Toc51774591"/>
    </w:p>
    <w:p w14:paraId="4050E1B8" w14:textId="77777777" w:rsidR="00BF7092" w:rsidRDefault="00BF7092" w:rsidP="00BF7092">
      <w:pPr>
        <w:pStyle w:val="PargrafodaLista"/>
        <w:spacing w:line="360" w:lineRule="auto"/>
        <w:jc w:val="both"/>
        <w:outlineLvl w:val="0"/>
        <w:rPr>
          <w:rFonts w:ascii="Times New Roman" w:hAnsi="Times New Roman" w:cs="Times New Roman"/>
          <w:b/>
          <w:smallCaps/>
        </w:rPr>
      </w:pPr>
    </w:p>
    <w:p w14:paraId="79F02748" w14:textId="77777777" w:rsidR="00BF7092" w:rsidRDefault="00BF7092" w:rsidP="00BF7092">
      <w:pPr>
        <w:pStyle w:val="PargrafodaLista"/>
        <w:spacing w:line="360" w:lineRule="auto"/>
        <w:jc w:val="both"/>
        <w:outlineLvl w:val="0"/>
        <w:rPr>
          <w:rFonts w:ascii="Times New Roman" w:hAnsi="Times New Roman" w:cs="Times New Roman"/>
          <w:b/>
          <w:smallCaps/>
        </w:rPr>
      </w:pPr>
    </w:p>
    <w:p w14:paraId="0D1FF463" w14:textId="77777777" w:rsidR="00BF7092" w:rsidRDefault="00BF7092" w:rsidP="00BF7092">
      <w:pPr>
        <w:pStyle w:val="PargrafodaLista"/>
        <w:spacing w:line="360" w:lineRule="auto"/>
        <w:jc w:val="both"/>
        <w:outlineLvl w:val="0"/>
        <w:rPr>
          <w:rFonts w:ascii="Times New Roman" w:hAnsi="Times New Roman" w:cs="Times New Roman"/>
          <w:b/>
          <w:smallCaps/>
        </w:rPr>
      </w:pPr>
    </w:p>
    <w:p w14:paraId="1DEF3DC7" w14:textId="77777777" w:rsidR="00BF7092" w:rsidRDefault="00BF7092" w:rsidP="00BF7092">
      <w:pPr>
        <w:pStyle w:val="PargrafodaLista"/>
        <w:spacing w:line="360" w:lineRule="auto"/>
        <w:jc w:val="both"/>
        <w:outlineLvl w:val="0"/>
        <w:rPr>
          <w:rFonts w:ascii="Times New Roman" w:hAnsi="Times New Roman" w:cs="Times New Roman"/>
          <w:b/>
          <w:smallCaps/>
        </w:rPr>
      </w:pPr>
    </w:p>
    <w:p w14:paraId="7E21BD87" w14:textId="77777777" w:rsidR="00BF7092" w:rsidRDefault="00BF7092" w:rsidP="00BF7092">
      <w:pPr>
        <w:pStyle w:val="PargrafodaLista"/>
        <w:spacing w:line="360" w:lineRule="auto"/>
        <w:jc w:val="both"/>
        <w:outlineLvl w:val="0"/>
        <w:rPr>
          <w:rFonts w:ascii="Times New Roman" w:hAnsi="Times New Roman" w:cs="Times New Roman"/>
          <w:b/>
          <w:smallCaps/>
        </w:rPr>
      </w:pPr>
    </w:p>
    <w:p w14:paraId="6F70D3C2" w14:textId="77777777" w:rsidR="00BF7092" w:rsidRDefault="00BF7092" w:rsidP="00BF7092">
      <w:pPr>
        <w:pStyle w:val="PargrafodaLista"/>
        <w:spacing w:line="360" w:lineRule="auto"/>
        <w:jc w:val="both"/>
        <w:outlineLvl w:val="0"/>
        <w:rPr>
          <w:rFonts w:ascii="Times New Roman" w:hAnsi="Times New Roman" w:cs="Times New Roman"/>
          <w:b/>
          <w:smallCaps/>
        </w:rPr>
      </w:pPr>
    </w:p>
    <w:p w14:paraId="5678B316" w14:textId="77777777" w:rsidR="00BF7092" w:rsidRDefault="00BF7092" w:rsidP="00BF7092">
      <w:pPr>
        <w:pStyle w:val="PargrafodaLista"/>
        <w:spacing w:line="360" w:lineRule="auto"/>
        <w:jc w:val="both"/>
        <w:outlineLvl w:val="0"/>
        <w:rPr>
          <w:rFonts w:ascii="Times New Roman" w:hAnsi="Times New Roman" w:cs="Times New Roman"/>
          <w:b/>
          <w:smallCaps/>
        </w:rPr>
      </w:pPr>
    </w:p>
    <w:p w14:paraId="6F7B2556" w14:textId="77777777" w:rsidR="00BF7092" w:rsidRDefault="00BF7092" w:rsidP="00BF7092">
      <w:pPr>
        <w:pStyle w:val="PargrafodaLista"/>
        <w:spacing w:line="360" w:lineRule="auto"/>
        <w:jc w:val="both"/>
        <w:outlineLvl w:val="0"/>
        <w:rPr>
          <w:rFonts w:ascii="Times New Roman" w:hAnsi="Times New Roman" w:cs="Times New Roman"/>
          <w:b/>
          <w:smallCaps/>
        </w:rPr>
      </w:pPr>
    </w:p>
    <w:p w14:paraId="7DF3B84F" w14:textId="77777777" w:rsidR="008019E2" w:rsidRDefault="008019E2" w:rsidP="00BF7092">
      <w:pPr>
        <w:pStyle w:val="PargrafodaLista"/>
        <w:spacing w:line="360" w:lineRule="auto"/>
        <w:jc w:val="both"/>
        <w:outlineLvl w:val="0"/>
        <w:rPr>
          <w:rFonts w:ascii="Times New Roman" w:hAnsi="Times New Roman" w:cs="Times New Roman"/>
          <w:b/>
          <w:smallCaps/>
        </w:rPr>
        <w:sectPr w:rsidR="008019E2" w:rsidSect="009156FC">
          <w:footerReference w:type="default" r:id="rId10"/>
          <w:pgSz w:w="11906" w:h="16838"/>
          <w:pgMar w:top="1417" w:right="1701" w:bottom="1417" w:left="1701" w:header="708" w:footer="708" w:gutter="0"/>
          <w:pgNumType w:start="1"/>
          <w:cols w:space="708"/>
          <w:docGrid w:linePitch="360"/>
        </w:sectPr>
      </w:pPr>
    </w:p>
    <w:p w14:paraId="625445FB" w14:textId="45022289" w:rsidR="00BF7092" w:rsidRDefault="00BF7092" w:rsidP="00BF7092">
      <w:pPr>
        <w:pStyle w:val="PargrafodaLista"/>
        <w:spacing w:line="360" w:lineRule="auto"/>
        <w:jc w:val="both"/>
        <w:outlineLvl w:val="0"/>
        <w:rPr>
          <w:rFonts w:ascii="Times New Roman" w:hAnsi="Times New Roman" w:cs="Times New Roman"/>
          <w:b/>
          <w:smallCaps/>
        </w:rPr>
      </w:pPr>
    </w:p>
    <w:p w14:paraId="7F37ADD3" w14:textId="35C121EF" w:rsidR="00125289" w:rsidRPr="005F4CD0" w:rsidRDefault="005F4CD0" w:rsidP="00290949">
      <w:pPr>
        <w:pStyle w:val="PargrafodaLista"/>
        <w:numPr>
          <w:ilvl w:val="0"/>
          <w:numId w:val="13"/>
        </w:numPr>
        <w:spacing w:line="360" w:lineRule="auto"/>
        <w:jc w:val="both"/>
        <w:outlineLvl w:val="0"/>
        <w:rPr>
          <w:rFonts w:ascii="Times New Roman" w:hAnsi="Times New Roman" w:cs="Times New Roman"/>
          <w:b/>
          <w:smallCaps/>
        </w:rPr>
      </w:pPr>
      <w:r w:rsidRPr="005F4CD0">
        <w:rPr>
          <w:rFonts w:ascii="Times New Roman" w:hAnsi="Times New Roman" w:cs="Times New Roman"/>
          <w:b/>
          <w:smallCaps/>
        </w:rPr>
        <w:t>INTRODUÇÃO.</w:t>
      </w:r>
      <w:bookmarkEnd w:id="0"/>
    </w:p>
    <w:p w14:paraId="2BA0A427" w14:textId="119A3173" w:rsidR="00125289" w:rsidRPr="000C0613" w:rsidRDefault="00125289" w:rsidP="00C570E0">
      <w:pPr>
        <w:spacing w:line="360" w:lineRule="auto"/>
        <w:ind w:firstLine="851"/>
        <w:jc w:val="both"/>
      </w:pPr>
      <w:r w:rsidRPr="000C0613">
        <w:t>Desde a década de 90, o Brasil obteve melhor</w:t>
      </w:r>
      <w:r w:rsidR="004D411E">
        <w:t>i</w:t>
      </w:r>
      <w:r w:rsidRPr="000C0613">
        <w:t xml:space="preserve">as institucionais das políticas regulatórias e de defesa da concorrência. Com </w:t>
      </w:r>
      <w:r w:rsidR="007D46C1">
        <w:t xml:space="preserve">a </w:t>
      </w:r>
      <w:r w:rsidRPr="000C0613">
        <w:t>abertura econômica</w:t>
      </w:r>
      <w:r w:rsidR="00C77C4E" w:rsidRPr="000C0613">
        <w:t>, houve a neces</w:t>
      </w:r>
      <w:r w:rsidR="00567776">
        <w:t>sidade de um ajuste do</w:t>
      </w:r>
      <w:r w:rsidRPr="000C0613">
        <w:t xml:space="preserve"> papel do Estado brasileiro</w:t>
      </w:r>
      <w:r w:rsidR="002C309C">
        <w:t>,</w:t>
      </w:r>
      <w:r w:rsidR="00E34E96" w:rsidRPr="000C0613">
        <w:t xml:space="preserve"> </w:t>
      </w:r>
      <w:r w:rsidR="002C309C">
        <w:t>o qual</w:t>
      </w:r>
      <w:r w:rsidR="00C77C4E" w:rsidRPr="000C0613">
        <w:t xml:space="preserve"> demandou a criação de um arca</w:t>
      </w:r>
      <w:r w:rsidRPr="000C0613">
        <w:t>bouço legal e institucional que amparasse</w:t>
      </w:r>
      <w:r w:rsidR="00567776">
        <w:t xml:space="preserve"> estas mudanças</w:t>
      </w:r>
      <w:r w:rsidR="00F87F1B">
        <w:t>.</w:t>
      </w:r>
    </w:p>
    <w:p w14:paraId="4CC636B9" w14:textId="68429640" w:rsidR="00A1184F" w:rsidRPr="000C0613" w:rsidRDefault="004B7918" w:rsidP="00C570E0">
      <w:pPr>
        <w:spacing w:line="360" w:lineRule="auto"/>
        <w:ind w:firstLine="851"/>
        <w:jc w:val="both"/>
      </w:pPr>
      <w:r w:rsidRPr="000C0613">
        <w:t>No âm</w:t>
      </w:r>
      <w:r w:rsidR="00464561" w:rsidRPr="000C0613">
        <w:t>bito da defesa da concorrência, o Brasil realizou diversas alterações legislativas sobre o tema</w:t>
      </w:r>
      <w:r w:rsidR="00A1184F" w:rsidRPr="000C0613">
        <w:t xml:space="preserve"> das quais resultaram na </w:t>
      </w:r>
      <w:r w:rsidR="001D2ACC">
        <w:t>Lei 12.529/</w:t>
      </w:r>
      <w:r w:rsidR="001D2ACC">
        <w:fldChar w:fldCharType="begin" w:fldLock="1"/>
      </w:r>
      <w:r w:rsidR="00B7336C">
        <w:instrText>ADDIN CSL_CITATION {"citationItems":[{"id":"ITEM-1","itemData":{"abstract":"Estrutura o Sistema Brasileiro de Defesa da Concorrência; dispõe sobre a prevenção e repressão às infrações contra a ordem econômica; altera a Lei nº 8.137, de 27 de dezembro de 1990, o Decreto-Lei nº 3.689, de 3 de outubro de 1941 - Código de Processo Penal, e a Lei nº 7.347, de 24 de julho de 1985; revoga dispositivos da Lei nº 8.884, de 11 de junho de 1994, e a Lei nº 9.781, de 19 de janeiro de 1999; e dá outras providências.","author":[{"dropping-particle":"","family":"BRASIL","given":"","non-dropping-particle":"","parse-names":false,"suffix":""}],"id":"ITEM-1","issued":{"date-parts":[["0"]]},"publisher":"strutura o Sistema Brasileiro de Defesa da Concorrência; dispõe sobre a prevenção e repressão às infrações contra a ordem econômica;","publisher-place":"Brsília","title":"Lei nº 12.529, de 30 de novembro de 2011","type":"bill"},"label":"chapter","suppress-author":1,"uris":["http://www.mendeley.com/documents/?uuid=1d3b35f8-66b4-4d1f-92ea-69c95b75fcd0"]}],"mendeley":{"formattedCitation":"(2011)","manualFormatting":"2011"},"properties":{"noteIndex":0},"schema":"https://github.com/citation-style-language/schema/raw/master/csl-citation.json"}</w:instrText>
      </w:r>
      <w:r w:rsidR="001D2ACC">
        <w:fldChar w:fldCharType="separate"/>
      </w:r>
      <w:r w:rsidR="001D2ACC" w:rsidRPr="001D2ACC">
        <w:rPr>
          <w:noProof/>
        </w:rPr>
        <w:t>2011</w:t>
      </w:r>
      <w:r w:rsidR="001D2ACC">
        <w:fldChar w:fldCharType="end"/>
      </w:r>
      <w:r w:rsidR="00647EB3">
        <w:t>,</w:t>
      </w:r>
      <w:r w:rsidR="001D2ACC">
        <w:t xml:space="preserve"> </w:t>
      </w:r>
      <w:r w:rsidRPr="000C0613">
        <w:t xml:space="preserve">que </w:t>
      </w:r>
      <w:r w:rsidR="001B4209" w:rsidRPr="000C0613">
        <w:t>re</w:t>
      </w:r>
      <w:r w:rsidRPr="000C0613">
        <w:t xml:space="preserve">estruturou Sistema Brasileiro de Defesa da Concorrência. </w:t>
      </w:r>
      <w:r w:rsidR="00464561" w:rsidRPr="000C0613">
        <w:t>Este foi um novo marco regulatório na área de defesa da concorrência e da prevenção e repressão às infrações contra a ordem econômica</w:t>
      </w:r>
      <w:r w:rsidR="00A1184F" w:rsidRPr="000C0613">
        <w:t xml:space="preserve">, inclusive aumentando as atribuições e competência do Conselho Administrativo de Defesa Econômica – </w:t>
      </w:r>
      <w:proofErr w:type="spellStart"/>
      <w:r w:rsidR="00A1184F" w:rsidRPr="000C0613">
        <w:t>Cade</w:t>
      </w:r>
      <w:proofErr w:type="spellEnd"/>
      <w:r w:rsidR="00A1184F" w:rsidRPr="000C0613">
        <w:t xml:space="preserve">. </w:t>
      </w:r>
    </w:p>
    <w:p w14:paraId="6B2E26C7" w14:textId="0570D650" w:rsidR="00464561" w:rsidRPr="000C0613" w:rsidRDefault="00464561" w:rsidP="00C570E0">
      <w:pPr>
        <w:spacing w:line="360" w:lineRule="auto"/>
        <w:ind w:firstLine="851"/>
        <w:jc w:val="both"/>
      </w:pPr>
      <w:r w:rsidRPr="000C0613">
        <w:t>Embora as mudanças</w:t>
      </w:r>
      <w:r w:rsidR="004B3838">
        <w:t xml:space="preserve"> trazidas pela nova legislação</w:t>
      </w:r>
      <w:r w:rsidRPr="000C0613">
        <w:t xml:space="preserve"> tenham impacto em diversos aspectos </w:t>
      </w:r>
      <w:r w:rsidR="00A1184F" w:rsidRPr="000C0613">
        <w:t>da defesa da concorrência</w:t>
      </w:r>
      <w:r w:rsidRPr="000C0613">
        <w:t xml:space="preserve">, para fins deste artigo, trataremos de uma </w:t>
      </w:r>
      <w:r w:rsidR="004B3838">
        <w:t xml:space="preserve">das alterações do </w:t>
      </w:r>
      <w:proofErr w:type="spellStart"/>
      <w:r w:rsidR="004B3838">
        <w:t>C</w:t>
      </w:r>
      <w:r w:rsidR="00A1184F" w:rsidRPr="000C0613">
        <w:t>ade</w:t>
      </w:r>
      <w:proofErr w:type="spellEnd"/>
      <w:r w:rsidR="00A1184F" w:rsidRPr="000C0613">
        <w:t xml:space="preserve"> em particular</w:t>
      </w:r>
      <w:r w:rsidRPr="000C0613">
        <w:t>:</w:t>
      </w:r>
      <w:r w:rsidR="00197255">
        <w:t xml:space="preserve"> a mudança de um regime a posteriori para um regime prévio de análise de atos de concentração. </w:t>
      </w:r>
    </w:p>
    <w:p w14:paraId="14A8A2D2" w14:textId="59250612" w:rsidR="00BE579F" w:rsidRDefault="004B3838" w:rsidP="00C570E0">
      <w:pPr>
        <w:spacing w:line="360" w:lineRule="auto"/>
        <w:ind w:firstLine="851"/>
        <w:jc w:val="both"/>
      </w:pPr>
      <w:r>
        <w:t>Ne</w:t>
      </w:r>
      <w:r w:rsidR="002C309C">
        <w:t>sse</w:t>
      </w:r>
      <w:r>
        <w:t xml:space="preserve"> sentido, </w:t>
      </w:r>
      <w:r w:rsidR="00455066">
        <w:t xml:space="preserve">quando ainda da vigência da </w:t>
      </w:r>
      <w:r w:rsidRPr="000C0613">
        <w:t>Lei nº 8.884</w:t>
      </w:r>
      <w:r w:rsidR="00455066">
        <w:t>/1994</w:t>
      </w:r>
      <w:r w:rsidR="00BE579F">
        <w:t>,</w:t>
      </w:r>
      <w:r w:rsidR="00455066">
        <w:t xml:space="preserve"> </w:t>
      </w:r>
      <w:r w:rsidR="00A06513">
        <w:t xml:space="preserve">o controle de atos de concentração era feito </w:t>
      </w:r>
      <w:r w:rsidR="00A06513" w:rsidRPr="00BF7092">
        <w:rPr>
          <w:i/>
        </w:rPr>
        <w:t>a posteriori</w:t>
      </w:r>
      <w:r w:rsidR="00A06513">
        <w:t>: após as empresas realizarem as operações de fusões ou aquisições</w:t>
      </w:r>
      <w:r w:rsidR="00BF7092">
        <w:t>, estas operações era</w:t>
      </w:r>
      <w:r w:rsidR="00EC4B8D">
        <w:t xml:space="preserve">m </w:t>
      </w:r>
      <w:r w:rsidR="00116B0B">
        <w:t>submetidas ao</w:t>
      </w:r>
      <w:r w:rsidR="00E945F9">
        <w:t xml:space="preserve"> </w:t>
      </w:r>
      <w:proofErr w:type="spellStart"/>
      <w:r w:rsidR="00E945F9">
        <w:t>Cade</w:t>
      </w:r>
      <w:proofErr w:type="spellEnd"/>
      <w:r w:rsidR="00EC4B8D">
        <w:t xml:space="preserve"> para que este deliberasse</w:t>
      </w:r>
      <w:r w:rsidR="00A06513">
        <w:t xml:space="preserve"> sobre a aprovaç</w:t>
      </w:r>
      <w:r w:rsidR="00EC4B8D">
        <w:t>ão ou não do ato de concentração</w:t>
      </w:r>
      <w:r w:rsidR="00DD34F6">
        <w:t>.</w:t>
      </w:r>
    </w:p>
    <w:p w14:paraId="64929CBF" w14:textId="4D3FC672" w:rsidR="00020BC8" w:rsidRPr="000C0613" w:rsidRDefault="00A1184F" w:rsidP="00116B0B">
      <w:pPr>
        <w:spacing w:line="360" w:lineRule="auto"/>
        <w:ind w:firstLine="708"/>
        <w:jc w:val="both"/>
      </w:pPr>
      <w:r w:rsidRPr="000C0613">
        <w:t>Com a mudança legal</w:t>
      </w:r>
      <w:r w:rsidR="00455066">
        <w:t xml:space="preserve"> trazida pela lei vigente</w:t>
      </w:r>
      <w:r w:rsidRPr="000C0613">
        <w:t>,</w:t>
      </w:r>
      <w:r w:rsidR="002C309C">
        <w:t xml:space="preserve"> os</w:t>
      </w:r>
      <w:r w:rsidR="00455066">
        <w:t xml:space="preserve"> </w:t>
      </w:r>
      <w:r w:rsidR="002A4ADF" w:rsidRPr="000C0613">
        <w:t xml:space="preserve">atos de concentração </w:t>
      </w:r>
      <w:r w:rsidR="00BE579F">
        <w:t>passaram a ser</w:t>
      </w:r>
      <w:r w:rsidR="00455066">
        <w:t xml:space="preserve"> </w:t>
      </w:r>
      <w:r w:rsidR="002C309C">
        <w:t xml:space="preserve">realizados sob um regime </w:t>
      </w:r>
      <w:r w:rsidR="00BE579F">
        <w:t xml:space="preserve">de </w:t>
      </w:r>
      <w:r w:rsidR="002C309C">
        <w:t>controle prévio</w:t>
      </w:r>
      <w:r w:rsidR="0070273E">
        <w:t>. Isto é,</w:t>
      </w:r>
      <w:r w:rsidR="00E945F9">
        <w:t xml:space="preserve"> </w:t>
      </w:r>
      <w:r w:rsidR="0070273E">
        <w:t xml:space="preserve">as </w:t>
      </w:r>
      <w:r w:rsidR="00BE579F">
        <w:t xml:space="preserve">empresas </w:t>
      </w:r>
      <w:r w:rsidR="0070273E">
        <w:t>devem</w:t>
      </w:r>
      <w:r w:rsidR="00BE579F">
        <w:t xml:space="preserve"> a notificar o </w:t>
      </w:r>
      <w:proofErr w:type="spellStart"/>
      <w:r w:rsidR="00BE579F">
        <w:t>Cade</w:t>
      </w:r>
      <w:proofErr w:type="spellEnd"/>
      <w:r w:rsidR="00BE579F">
        <w:t xml:space="preserve"> antes </w:t>
      </w:r>
      <w:r w:rsidR="00626626">
        <w:t>de efetivarem as operações de fusões e aquisições</w:t>
      </w:r>
      <w:r w:rsidR="00DD34F6">
        <w:t>.</w:t>
      </w:r>
    </w:p>
    <w:p w14:paraId="67944059" w14:textId="3D752A37" w:rsidR="00826B0B" w:rsidRPr="000C0613" w:rsidRDefault="00826B0B" w:rsidP="00C570E0">
      <w:pPr>
        <w:spacing w:line="360" w:lineRule="auto"/>
        <w:ind w:firstLine="851"/>
        <w:jc w:val="both"/>
      </w:pPr>
      <w:r w:rsidRPr="000C0613">
        <w:t xml:space="preserve">Dessa forma, </w:t>
      </w:r>
      <w:r w:rsidR="00DD34F6">
        <w:t xml:space="preserve">a </w:t>
      </w:r>
      <w:r w:rsidRPr="000C0613">
        <w:t xml:space="preserve">intuição econômica </w:t>
      </w:r>
      <w:r w:rsidR="0070273E">
        <w:t>d</w:t>
      </w:r>
      <w:r w:rsidRPr="000C0613">
        <w:t>este estudo é que, na v</w:t>
      </w:r>
      <w:r w:rsidR="00E56585">
        <w:t xml:space="preserve">igência da legislação anterior – de controle </w:t>
      </w:r>
      <w:r w:rsidR="00E56585" w:rsidRPr="00E56585">
        <w:rPr>
          <w:i/>
        </w:rPr>
        <w:t>a posteriori</w:t>
      </w:r>
      <w:r w:rsidR="00E56585">
        <w:t xml:space="preserve"> </w:t>
      </w:r>
      <w:r w:rsidR="00CF4E4B">
        <w:t xml:space="preserve">de atos de concentração </w:t>
      </w:r>
      <w:r w:rsidR="00E56585">
        <w:t xml:space="preserve">– </w:t>
      </w:r>
      <w:r w:rsidRPr="000C0613">
        <w:t xml:space="preserve">gerava-se uma insegurança jurídica para as empresas estrangeiras que teriam interesse em </w:t>
      </w:r>
      <w:r w:rsidR="00E56585">
        <w:t>adquirir uma empresa nacional</w:t>
      </w:r>
      <w:r w:rsidR="00A1184F" w:rsidRPr="000C0613">
        <w:t>.</w:t>
      </w:r>
      <w:r w:rsidR="009F00B7" w:rsidRPr="000C0613">
        <w:t xml:space="preserve"> Assim, ao se trocar</w:t>
      </w:r>
      <w:r w:rsidR="00CF4E4B">
        <w:t xml:space="preserve"> a regra de</w:t>
      </w:r>
      <w:r w:rsidR="009F00B7" w:rsidRPr="000C0613">
        <w:t xml:space="preserve"> um controle posterior para um controle prévio</w:t>
      </w:r>
      <w:r w:rsidR="00CF4E4B">
        <w:t>,</w:t>
      </w:r>
      <w:r w:rsidR="009F00B7" w:rsidRPr="000C0613">
        <w:t xml:space="preserve"> </w:t>
      </w:r>
      <w:r w:rsidR="00D1269B">
        <w:t>pode-se conjecturar que esta mudança cria incentivos para um</w:t>
      </w:r>
      <w:r w:rsidR="00CF4E4B">
        <w:t xml:space="preserve"> maior </w:t>
      </w:r>
      <w:r w:rsidR="00D1269B">
        <w:t xml:space="preserve">interesse </w:t>
      </w:r>
      <w:r w:rsidR="00CF4E4B">
        <w:t>em</w:t>
      </w:r>
      <w:r w:rsidR="009F00B7" w:rsidRPr="000C0613">
        <w:t xml:space="preserve"> fusões e aquisições estrangeiras no Brasil.</w:t>
      </w:r>
    </w:p>
    <w:p w14:paraId="3D7584ED" w14:textId="46AC55A7" w:rsidR="009F00B7" w:rsidRPr="000C0613" w:rsidRDefault="002E1E54" w:rsidP="00C570E0">
      <w:pPr>
        <w:spacing w:line="360" w:lineRule="auto"/>
        <w:ind w:firstLine="851"/>
        <w:jc w:val="both"/>
      </w:pPr>
      <w:r>
        <w:t>O</w:t>
      </w:r>
      <w:r w:rsidR="0039383D" w:rsidRPr="000C0613">
        <w:t xml:space="preserve">s dados sobre fusões e aquisições </w:t>
      </w:r>
      <w:r w:rsidR="00F011EE" w:rsidRPr="000C0613">
        <w:t>internacionais disponíveis</w:t>
      </w:r>
      <w:r w:rsidR="0039383D" w:rsidRPr="000C0613">
        <w:t xml:space="preserve"> mostram que </w:t>
      </w:r>
      <w:r w:rsidR="001D5C71">
        <w:t>no</w:t>
      </w:r>
      <w:r w:rsidR="001D5C71" w:rsidRPr="000C0613">
        <w:t xml:space="preserve"> </w:t>
      </w:r>
      <w:r w:rsidR="0039383D" w:rsidRPr="000C0613">
        <w:t xml:space="preserve">ano anterior da vigência da lei para o seu primeiro ano em vigor o número de fusões e aquisição </w:t>
      </w:r>
      <w:r w:rsidR="001D5C71">
        <w:t>passaram</w:t>
      </w:r>
      <w:r w:rsidR="001D5C71" w:rsidRPr="000C0613">
        <w:t xml:space="preserve"> </w:t>
      </w:r>
      <w:r w:rsidR="0039383D" w:rsidRPr="000C0613">
        <w:t xml:space="preserve">de </w:t>
      </w:r>
      <w:r w:rsidR="00450D6A" w:rsidRPr="000C0613">
        <w:t>129 para 195</w:t>
      </w:r>
      <w:r w:rsidR="0039383D" w:rsidRPr="000C0613">
        <w:t xml:space="preserve"> </w:t>
      </w:r>
      <w:r w:rsidR="00450D6A" w:rsidRPr="000C0613">
        <w:t>operações</w:t>
      </w:r>
      <w:r>
        <w:t xml:space="preserve"> (</w:t>
      </w:r>
      <w:r w:rsidRPr="000C0613">
        <w:t xml:space="preserve">UNCTAD </w:t>
      </w:r>
      <w:r w:rsidRPr="000C0613">
        <w:fldChar w:fldCharType="begin" w:fldLock="1"/>
      </w:r>
      <w:r w:rsidR="009156FC">
        <w:instrText>ADDIN CSL_CITATION {"citationItems":[{"id":"ITEM-1","itemData":{"ISBN":"9789211128284","abstract":"Prospects for foreign direct investment (FDI) continue to be fraught with risks and uncertainties. At $1.5 trillion, flows of global FDI exceeded pre-financial crisis levels in 2011, but the recovery is expected to level off in 2012 at an estimated $1.6 trillion. Despite record cash holdings, transnational corporations have yet to convert available cash into new and sustained FDI, and are unlikely to do so while instability remains in international financial markets. Even so, half of the global total will flow to developing and transition economies, underlining the important development role that FDI can play, including in least developed countries. A broader development policy agenda is emerging that has inclusive and sustainable development goals at its core. For investment policy, this new paradigm poses specific challenges. At the national level they include integrating investment policy into development strategy, incorporating sustainable development objectives, and ensuring relevance and effectiveness. At the international level it is necessary to strengthen the development dimension of international investment agreements, manage their complexity, and balance the rights and obligations of States and investors. Against this background, this year’s World Investment Report unveils the UNCTAD Investment Policy Framework for Sustainable Development. Mobilizing investment for sustainable development is essential in this era of persistent crises and pressing social and environmental challenges. As we look ahead to the post-2015 development framework, I commend this important tool for the international investment community","author":[{"dropping-particle":"","family":"UNCTAD. UNITED NATIONS CONFERENCE ON TRADE AND DEVELOPMENT","given":"","non-dropping-particle":"","parse-names":false,"suffix":""}],"id":"ITEM-1","issue":"June","issued":{"date-parts":[["2019"]]},"title":"World Investment Report 2019","type":"report"},"label":"chapter","suppress-author":1,"uris":["http://www.mendeley.com/documents/?uuid=747a0725-cb91-4242-aa5b-5191542f7bd5"]}],"mendeley":{"formattedCitation":"(2019a)","plainTextFormattedCitation":"(2019a)","previouslyFormattedCitation":"(2019a)"},"properties":{"noteIndex":0},"schema":"https://github.com/citation-style-language/schema/raw/master/csl-citation.json"}</w:instrText>
      </w:r>
      <w:r w:rsidRPr="000C0613">
        <w:fldChar w:fldCharType="separate"/>
      </w:r>
      <w:r w:rsidR="009156FC" w:rsidRPr="009156FC">
        <w:rPr>
          <w:noProof/>
        </w:rPr>
        <w:t>(2019a)</w:t>
      </w:r>
      <w:r w:rsidRPr="000C0613">
        <w:fldChar w:fldCharType="end"/>
      </w:r>
      <w:r>
        <w:t xml:space="preserve">. </w:t>
      </w:r>
      <w:r w:rsidR="0039383D" w:rsidRPr="000C0613">
        <w:t xml:space="preserve"> </w:t>
      </w:r>
      <w:r>
        <w:t>Ou seja,</w:t>
      </w:r>
      <w:r w:rsidR="0039383D" w:rsidRPr="000C0613">
        <w:t xml:space="preserve"> do ano de </w:t>
      </w:r>
      <w:r w:rsidR="0039383D" w:rsidRPr="000C0613">
        <w:lastRenderedPageBreak/>
        <w:t>2011</w:t>
      </w:r>
      <w:r w:rsidR="00450D6A" w:rsidRPr="000C0613">
        <w:t xml:space="preserve"> para 2012</w:t>
      </w:r>
      <w:r>
        <w:t>,</w:t>
      </w:r>
      <w:r w:rsidR="00450D6A" w:rsidRPr="000C0613">
        <w:t xml:space="preserve"> houve um aumento de 51%</w:t>
      </w:r>
      <w:r w:rsidR="0039383D" w:rsidRPr="000C0613">
        <w:t xml:space="preserve"> do número de fusões e aquisições internacionais. </w:t>
      </w:r>
    </w:p>
    <w:p w14:paraId="607955D5" w14:textId="5DD91F48" w:rsidR="0039383D" w:rsidRPr="000C0613" w:rsidRDefault="00222165" w:rsidP="00C570E0">
      <w:pPr>
        <w:spacing w:line="360" w:lineRule="auto"/>
        <w:ind w:firstLine="851"/>
        <w:jc w:val="both"/>
      </w:pPr>
      <w:r w:rsidRPr="000C0613">
        <w:t>Diante disso,</w:t>
      </w:r>
      <w:r w:rsidR="00BA112C" w:rsidRPr="000C0613">
        <w:t xml:space="preserve"> </w:t>
      </w:r>
      <w:r w:rsidRPr="000C0613">
        <w:t xml:space="preserve">tem-se o seguinte problema de pesquisa: a mudança dos critérios </w:t>
      </w:r>
      <w:r w:rsidR="009E7B8F" w:rsidRPr="000C0613">
        <w:t>de análise dos atos de concentração</w:t>
      </w:r>
      <w:r w:rsidRPr="000C0613">
        <w:t xml:space="preserve"> afetou o número de fusões e aquisições internacionais no Brasil? </w:t>
      </w:r>
      <w:r w:rsidR="00D1269B">
        <w:t xml:space="preserve">Essa observação </w:t>
      </w:r>
      <w:r w:rsidR="00F011EE" w:rsidRPr="000C0613">
        <w:t>será testada por meio</w:t>
      </w:r>
      <w:r w:rsidR="00E56585">
        <w:t xml:space="preserve"> de uma análise contrafactual denominada de</w:t>
      </w:r>
      <w:r w:rsidR="00F011EE" w:rsidRPr="000C0613">
        <w:t xml:space="preserve"> </w:t>
      </w:r>
      <w:r w:rsidR="00D1269B">
        <w:t>Método de Controle S</w:t>
      </w:r>
      <w:r w:rsidR="009E7B8F" w:rsidRPr="000C0613">
        <w:t>intético, ou</w:t>
      </w:r>
      <w:r w:rsidR="001D5C71">
        <w:t xml:space="preserve"> </w:t>
      </w:r>
      <w:proofErr w:type="spellStart"/>
      <w:r w:rsidR="008918B3" w:rsidRPr="000C0613">
        <w:rPr>
          <w:i/>
        </w:rPr>
        <w:t>Synthetic</w:t>
      </w:r>
      <w:proofErr w:type="spellEnd"/>
      <w:r w:rsidR="008918B3" w:rsidRPr="000C0613">
        <w:rPr>
          <w:i/>
        </w:rPr>
        <w:t xml:space="preserve"> </w:t>
      </w:r>
      <w:proofErr w:type="spellStart"/>
      <w:r w:rsidR="008918B3" w:rsidRPr="000C0613">
        <w:rPr>
          <w:i/>
        </w:rPr>
        <w:t>Control</w:t>
      </w:r>
      <w:proofErr w:type="spellEnd"/>
      <w:r w:rsidR="008918B3" w:rsidRPr="000C0613">
        <w:rPr>
          <w:i/>
        </w:rPr>
        <w:t xml:space="preserve"> </w:t>
      </w:r>
      <w:proofErr w:type="spellStart"/>
      <w:r w:rsidR="008918B3" w:rsidRPr="000C0613">
        <w:rPr>
          <w:i/>
        </w:rPr>
        <w:t>M</w:t>
      </w:r>
      <w:r w:rsidR="009E7B8F" w:rsidRPr="000C0613">
        <w:rPr>
          <w:i/>
        </w:rPr>
        <w:t>ethod</w:t>
      </w:r>
      <w:proofErr w:type="spellEnd"/>
      <w:r w:rsidR="00D1269B">
        <w:rPr>
          <w:i/>
        </w:rPr>
        <w:t xml:space="preserve"> </w:t>
      </w:r>
      <w:r w:rsidR="00D1269B">
        <w:rPr>
          <w:i/>
        </w:rPr>
        <w:softHyphen/>
      </w:r>
      <w:r w:rsidR="00F94546" w:rsidRPr="000C0613">
        <w:fldChar w:fldCharType="begin" w:fldLock="1"/>
      </w:r>
      <w:r w:rsidR="002E2A91" w:rsidRPr="000C0613">
        <w:instrText>ADDIN CSL_CITATION {"citationItems":[{"id":"ITEM-1","itemData":{"DOI":"10.1198/jasa.2009.ap08746","ISSN":"01621459","abstract":"Building on an idea in Abadie and Gardeazabal (2003), this article investigates the application of synthetic control methods to comparative case studies. We discuss the advantages of these methods and apply them to study the effects of Proposition 99, a large-scale tobacco control program that California implemented in 1988. We demonstrate that, following Proposition 99, tobacco consumption fell markedly in California relative to a comparable synthetic control region. We estimate that by the year 2000 annual per-capita cigarette sales in California were about 26 packs lower than what they would have been in the absence of Proposition 99. Using new inferential methods proposed in this article, we demonstrate the significance of our estimates. Given that many policy interventions and events of interest in social sciences take place at an aggregate level (countries, regions, cities, etc.) and affect a small number of aggregate units, the potential applicability of synthetic control methods to comparative case studies is very large, especially in situations where traditional regression methods are not appropriate. © 2010 American Statistical Association.","author":[{"dropping-particle":"","family":"Abadie","given":"Alberto","non-dropping-particle":"","parse-names":false,"suffix":""},{"dropping-particle":"","family":"Diamond","given":"Alexis","non-dropping-particle":"","parse-names":false,"suffix":""},{"dropping-particle":"","family":"Hainmueller","given":"And Jens","non-dropping-particle":"","parse-names":false,"suffix":""}],"container-title":"Journal of the American Statistical Association","id":"ITEM-1","issue":"490","issued":{"date-parts":[["2010"]]},"page":"493-505","title":"Synthetic control methods for comparative case studies: Estimating the effect of California's Tobacco control program","type":"article-journal","volume":"105"},"uris":["http://www.mendeley.com/documents/?uuid=f2448c27-1ec1-4de9-ac75-dc76c8cb83a1"]}],"mendeley":{"formattedCitation":"(ABADIE; DIAMOND; HAINMUELLER, 2010)","plainTextFormattedCitation":"(ABADIE; DIAMOND; HAINMUELLER, 2010)","previouslyFormattedCitation":"(ABADIE; DIAMOND; HAINMUELLER, 2010)"},"properties":{"noteIndex":0},"schema":"https://github.com/citation-style-language/schema/raw/master/csl-citation.json"}</w:instrText>
      </w:r>
      <w:r w:rsidR="00F94546" w:rsidRPr="000C0613">
        <w:fldChar w:fldCharType="separate"/>
      </w:r>
      <w:r w:rsidR="00F94546" w:rsidRPr="000C0613">
        <w:rPr>
          <w:noProof/>
        </w:rPr>
        <w:t>(ABADIE; DIAMOND; HAINMUELLER, 2010)</w:t>
      </w:r>
      <w:r w:rsidR="00F94546" w:rsidRPr="000C0613">
        <w:fldChar w:fldCharType="end"/>
      </w:r>
      <w:r w:rsidR="00E56585">
        <w:t>. O</w:t>
      </w:r>
      <w:r w:rsidR="00F011EE" w:rsidRPr="000C0613">
        <w:t xml:space="preserve">u seja, procura-se identificar </w:t>
      </w:r>
      <w:r w:rsidR="001D5C71">
        <w:t xml:space="preserve">se, de fato, </w:t>
      </w:r>
      <w:r w:rsidR="0039383D" w:rsidRPr="000C0613">
        <w:t>o no</w:t>
      </w:r>
      <w:r w:rsidR="00455066">
        <w:t xml:space="preserve">vo regramento de notificação </w:t>
      </w:r>
      <w:proofErr w:type="spellStart"/>
      <w:r w:rsidR="00455066" w:rsidRPr="00455066">
        <w:rPr>
          <w:i/>
        </w:rPr>
        <w:t>ex-</w:t>
      </w:r>
      <w:r w:rsidR="0039383D" w:rsidRPr="00455066">
        <w:rPr>
          <w:i/>
        </w:rPr>
        <w:t>ante</w:t>
      </w:r>
      <w:proofErr w:type="spellEnd"/>
      <w:r w:rsidR="0039383D" w:rsidRPr="000C0613">
        <w:t xml:space="preserve"> de atos de concentração </w:t>
      </w:r>
      <w:r w:rsidR="001D5C71">
        <w:t>causou</w:t>
      </w:r>
      <w:r w:rsidR="003A102F">
        <w:t xml:space="preserve"> </w:t>
      </w:r>
      <w:r w:rsidR="001D5C71">
        <w:t xml:space="preserve">um acréscimo no número </w:t>
      </w:r>
      <w:r w:rsidR="00BA112C" w:rsidRPr="000C0613">
        <w:t>de fusões e aquisições internacionais</w:t>
      </w:r>
      <w:r w:rsidR="0039383D" w:rsidRPr="000C0613">
        <w:t>.</w:t>
      </w:r>
    </w:p>
    <w:p w14:paraId="29DEAF23" w14:textId="5B6F2E6F" w:rsidR="00686227" w:rsidRPr="000C0613" w:rsidRDefault="00A60200" w:rsidP="00C570E0">
      <w:pPr>
        <w:spacing w:line="360" w:lineRule="auto"/>
        <w:ind w:firstLine="851"/>
        <w:jc w:val="both"/>
      </w:pPr>
      <w:r w:rsidRPr="000C0613">
        <w:t xml:space="preserve">Esta é, portanto, </w:t>
      </w:r>
      <w:r w:rsidR="00E56585">
        <w:t>a investigação</w:t>
      </w:r>
      <w:r w:rsidRPr="000C0613">
        <w:t xml:space="preserve"> deste trabalho</w:t>
      </w:r>
      <w:r w:rsidR="001D5C71">
        <w:t xml:space="preserve">: </w:t>
      </w:r>
      <w:r w:rsidR="00C5403F" w:rsidRPr="000C0613">
        <w:t>uma análise contrafactual do número de fusões e aquisições estrangeiras caso o Brasil não tivesse adotado os novos critérios de co</w:t>
      </w:r>
      <w:r w:rsidR="009F00B7" w:rsidRPr="000C0613">
        <w:t>ntroles de atos de concentração, utilizando-se para isso o método de controle sintético.</w:t>
      </w:r>
    </w:p>
    <w:p w14:paraId="5EF194A0" w14:textId="09012FBE" w:rsidR="00BA112C" w:rsidRPr="000C0613" w:rsidRDefault="00BA112C" w:rsidP="00BA112C">
      <w:pPr>
        <w:spacing w:line="360" w:lineRule="auto"/>
        <w:ind w:firstLine="851"/>
        <w:jc w:val="both"/>
      </w:pPr>
      <w:r w:rsidRPr="000C0613">
        <w:t xml:space="preserve">A hipótese que norteia este </w:t>
      </w:r>
      <w:r w:rsidR="006721BB">
        <w:t>trabalho</w:t>
      </w:r>
      <w:r w:rsidRPr="000C0613">
        <w:t xml:space="preserve"> é a suposição de que, com um controle </w:t>
      </w:r>
      <w:r w:rsidRPr="006721BB">
        <w:rPr>
          <w:i/>
        </w:rPr>
        <w:t>a posteriori</w:t>
      </w:r>
      <w:r w:rsidRPr="000C0613">
        <w:t xml:space="preserve"> dos atos de concentração</w:t>
      </w:r>
      <w:r w:rsidR="00FB0827" w:rsidRPr="000C0613">
        <w:t xml:space="preserve"> e os demais entraves processuais destes julgamentos</w:t>
      </w:r>
      <w:r w:rsidRPr="000C0613">
        <w:t xml:space="preserve">, gerava-se uma insegurança jurídica </w:t>
      </w:r>
      <w:r w:rsidR="001D5C71">
        <w:t xml:space="preserve">para as </w:t>
      </w:r>
      <w:r w:rsidRPr="000C0613">
        <w:t xml:space="preserve">empresas estrangeiras </w:t>
      </w:r>
      <w:r w:rsidR="001D5C71">
        <w:t>efetuarem</w:t>
      </w:r>
      <w:r w:rsidRPr="000C0613">
        <w:t xml:space="preserve"> aquisições e fusões no Brasil. Assim, com a criação do novo regramento,</w:t>
      </w:r>
      <w:r w:rsidR="006721BB">
        <w:t xml:space="preserve"> reduzir-se-iam as incertezas desses empreendimentos e incentivariam</w:t>
      </w:r>
      <w:r w:rsidR="00FB0827" w:rsidRPr="000C0613">
        <w:t xml:space="preserve"> as transações</w:t>
      </w:r>
      <w:r w:rsidRPr="000C0613">
        <w:t xml:space="preserve"> de fusão e aquisição de empresas estrangeiras no Brasil.</w:t>
      </w:r>
    </w:p>
    <w:p w14:paraId="74DF9FD4" w14:textId="7C7A31CE" w:rsidR="00BA112C" w:rsidRPr="000C0613" w:rsidRDefault="001D5C71" w:rsidP="00BA112C">
      <w:pPr>
        <w:spacing w:line="360" w:lineRule="auto"/>
        <w:ind w:firstLine="851"/>
        <w:jc w:val="both"/>
      </w:pPr>
      <w:r>
        <w:t>Em suma</w:t>
      </w:r>
      <w:r w:rsidR="00455066">
        <w:t>, o o</w:t>
      </w:r>
      <w:r w:rsidR="00BA112C" w:rsidRPr="000C0613">
        <w:t>bjetivo principal deste trabalho é avaliar o impacto da nova legislação sobre controle de atos de concentração em relação número de fusões e aquisições estrangeiras no Brasil.</w:t>
      </w:r>
    </w:p>
    <w:p w14:paraId="420382D3" w14:textId="0F25ED9D" w:rsidR="00BA112C" w:rsidRPr="000C0613" w:rsidRDefault="00BA112C" w:rsidP="00BA112C">
      <w:pPr>
        <w:spacing w:line="360" w:lineRule="auto"/>
        <w:ind w:firstLine="851"/>
        <w:jc w:val="both"/>
      </w:pPr>
      <w:r w:rsidRPr="000C0613">
        <w:t>A justificativa deste trabalho</w:t>
      </w:r>
      <w:r w:rsidR="00455066">
        <w:t xml:space="preserve"> é fundamentada,</w:t>
      </w:r>
      <w:r w:rsidRPr="000C0613">
        <w:t xml:space="preserve"> principalmente</w:t>
      </w:r>
      <w:r w:rsidR="00455066">
        <w:t>,</w:t>
      </w:r>
      <w:r w:rsidRPr="000C0613">
        <w:t xml:space="preserve"> na importância de se averiguar os impactos das políticas públicas. Neste escopo, não só as políticas públicas sociais são passíveis deste tipo de regulação. As políticas econômicas e regulatórias também já são objetos destes estudos. Atualmente, estas avaliações estão </w:t>
      </w:r>
      <w:r w:rsidR="001D5C71">
        <w:t xml:space="preserve">sendo </w:t>
      </w:r>
      <w:r w:rsidRPr="000C0613">
        <w:t>incorporadas cada vez mais às políticas públicas brasileiras. E, de fato, est</w:t>
      </w:r>
      <w:r w:rsidR="008F1913">
        <w:t>a dissertação</w:t>
      </w:r>
      <w:r w:rsidRPr="000C0613">
        <w:t xml:space="preserve"> é parte desse interesse em avaliar políticas microeconômicas, com ênfase nas políticas de defesa da concorrência.</w:t>
      </w:r>
    </w:p>
    <w:p w14:paraId="7C28F095" w14:textId="757C88C9" w:rsidR="00BA112C" w:rsidRPr="000C0613" w:rsidRDefault="00BA112C" w:rsidP="00B0295D">
      <w:pPr>
        <w:spacing w:line="360" w:lineRule="auto"/>
        <w:ind w:firstLine="851"/>
        <w:jc w:val="both"/>
      </w:pPr>
      <w:r w:rsidRPr="000C0613">
        <w:t>Outro motivo do qual este trabalho se justifica é a necessidade de trazer técnicas modernas para as avaliações políticas públicas brasileiras.</w:t>
      </w:r>
      <w:r w:rsidR="00C55FA1">
        <w:rPr>
          <w:color w:val="FF0000"/>
        </w:rPr>
        <w:t xml:space="preserve"> </w:t>
      </w:r>
      <w:r w:rsidRPr="00C55FA1">
        <w:t>O</w:t>
      </w:r>
      <w:r w:rsidRPr="009703C8">
        <w:rPr>
          <w:color w:val="FF0000"/>
        </w:rPr>
        <w:t xml:space="preserve"> </w:t>
      </w:r>
      <w:r w:rsidRPr="000C0613">
        <w:t xml:space="preserve">trabalho se fundamentará em métodos modernos, tal como é o método de controle sintético. O uso </w:t>
      </w:r>
      <w:r w:rsidR="00E15F80">
        <w:t xml:space="preserve">do </w:t>
      </w:r>
      <w:r w:rsidR="00116B0B">
        <w:t>M</w:t>
      </w:r>
      <w:r w:rsidRPr="000C0613">
        <w:t xml:space="preserve">étodo </w:t>
      </w:r>
      <w:r w:rsidR="00116B0B">
        <w:t>C</w:t>
      </w:r>
      <w:r w:rsidRPr="000C0613">
        <w:t xml:space="preserve">ontrole </w:t>
      </w:r>
      <w:r w:rsidR="00116B0B">
        <w:t>S</w:t>
      </w:r>
      <w:r w:rsidRPr="000C0613">
        <w:t xml:space="preserve">intético é relativamente novo na academia como um todo, </w:t>
      </w:r>
      <w:r w:rsidR="001D5C71">
        <w:t>tendo iniciado</w:t>
      </w:r>
      <w:r w:rsidRPr="000C0613">
        <w:t xml:space="preserve"> em Abadie &amp; </w:t>
      </w:r>
      <w:proofErr w:type="spellStart"/>
      <w:r w:rsidRPr="000C0613">
        <w:t>Gardeazabal</w:t>
      </w:r>
      <w:proofErr w:type="spellEnd"/>
      <w:r w:rsidRPr="000C0613">
        <w:t xml:space="preserve"> </w:t>
      </w:r>
      <w:r w:rsidRPr="000C0613">
        <w:fldChar w:fldCharType="begin" w:fldLock="1"/>
      </w:r>
      <w:r w:rsidRPr="000C0613">
        <w:instrText>ADDIN CSL_CITATION {"citationItems":[{"id":"ITEM-1","itemData":{"DOI":"10.1257/000282803321455188","ISSN":"00028282","abstract":"This article investigates the economic effects of conflict, using the terrorist conflict in the Basque Country as a case study. We find that, after the outbreak of terrorism in the late 1960's, per capita GDP in the Basque Country declined about 10 percentage points relative to a synthetic control region without terrorism. In addition, we use the 1998-1999 truce as a natural experiment. We find that stocks of firms with a significant part of their business in the Basque Country showed a positive relative performance when truce became credible, and a negative relative performance at the end of the cease-fire.","author":[{"dropping-particle":"","family":"Abadie","given":"Alberto","non-dropping-particle":"","parse-names":false,"suffix":""},{"dropping-particle":"","family":"Gardeazabal","given":"Javier","non-dropping-particle":"","parse-names":false,"suffix":""}],"container-title":"American Economic Review","id":"ITEM-1","issue":"1","issued":{"date-parts":[["2003"]]},"page":"113-132","title":"The economic costs of conflict: A case study of the Basque country","type":"article-journal","volume":"93"},"suppress-author":1,"uris":["http://www.mendeley.com/documents/?uuid=dde319c1-7ef6-46c7-8610-96ee645d11cb"]}],"mendeley":{"formattedCitation":"(2003)","plainTextFormattedCitation":"(2003)","previouslyFormattedCitation":"(2003)"},"properties":{"noteIndex":0},"schema":"https://github.com/citation-style-language/schema/raw/master/csl-citation.json"}</w:instrText>
      </w:r>
      <w:r w:rsidRPr="000C0613">
        <w:fldChar w:fldCharType="separate"/>
      </w:r>
      <w:r w:rsidRPr="000C0613">
        <w:rPr>
          <w:noProof/>
        </w:rPr>
        <w:t>(2003)</w:t>
      </w:r>
      <w:r w:rsidRPr="000C0613">
        <w:fldChar w:fldCharType="end"/>
      </w:r>
      <w:r w:rsidR="00F94546" w:rsidRPr="000C0613">
        <w:t xml:space="preserve"> e</w:t>
      </w:r>
      <w:r w:rsidRPr="000C0613">
        <w:t xml:space="preserve"> Abadie et al. </w:t>
      </w:r>
      <w:r w:rsidRPr="000C0613">
        <w:fldChar w:fldCharType="begin" w:fldLock="1"/>
      </w:r>
      <w:r w:rsidRPr="000C0613">
        <w:instrText>ADDIN CSL_CITATION {"citationItems":[{"id":"ITEM-1","itemData":{"DOI":"10.1198/jasa.2009.ap08746","ISSN":"01621459","abstract":"Building on an idea in Abadie and Gardeazabal (2003), this article investigates the application of synthetic control methods to comparative case studies. We discuss the advantages of these methods and apply them to study the effects of Proposition 99, a large-scale tobacco control program that California implemented in 1988. We demonstrate that, following Proposition 99, tobacco consumption fell markedly in California relative to a comparable synthetic control region. We estimate that by the year 2000 annual per-capita cigarette sales in California were about 26 packs lower than what they would have been in the absence of Proposition 99. Using new inferential methods proposed in this article, we demonstrate the significance of our estimates. Given that many policy interventions and events of interest in social sciences take place at an aggregate level (countries, regions, cities, etc.) and affect a small number of aggregate units, the potential applicability of synthetic control methods to comparative case studies is very large, especially in situations where traditional regression methods are not appropriate. © 2010 American Statistical Association.","author":[{"dropping-particle":"","family":"Abadie","given":"Alberto","non-dropping-particle":"","parse-names":false,"suffix":""},{"dropping-particle":"","family":"Diamond","given":"Alexis","non-dropping-particle":"","parse-names":false,"suffix":""},{"dropping-particle":"","family":"Hainmueller","given":"And Jens","non-dropping-particle":"","parse-names":false,"suffix":""}],"container-title":"Journal of the American Statistical Association","id":"ITEM-1","issue":"490","issued":{"date-parts":[["2010"]]},"page":"493-505","title":"Synthetic control methods for comparative case studies: Estimating the effect of California's Tobacco control program","type":"article-journal","volume":"105"},"suppress-author":1,"uris":["http://www.mendeley.com/documents/?uuid=f2448c27-1ec1-4de9-ac75-dc76c8cb83a1"]}],"mendeley":{"formattedCitation":"(2010)","plainTextFormattedCitation":"(2010)","previouslyFormattedCitation":"(2010)"},"properties":{"noteIndex":0},"schema":"https://github.com/citation-style-language/schema/raw/master/csl-citation.json"}</w:instrText>
      </w:r>
      <w:r w:rsidRPr="000C0613">
        <w:fldChar w:fldCharType="separate"/>
      </w:r>
      <w:r w:rsidRPr="000C0613">
        <w:rPr>
          <w:noProof/>
        </w:rPr>
        <w:t>(2010)</w:t>
      </w:r>
      <w:r w:rsidRPr="000C0613">
        <w:fldChar w:fldCharType="end"/>
      </w:r>
      <w:r w:rsidRPr="000C0613">
        <w:t xml:space="preserve"> e ganhando mais </w:t>
      </w:r>
      <w:r w:rsidRPr="000C0613">
        <w:lastRenderedPageBreak/>
        <w:t xml:space="preserve">popularidade desta última publicação. </w:t>
      </w:r>
      <w:proofErr w:type="spellStart"/>
      <w:r w:rsidR="001D5C71">
        <w:t>Athey</w:t>
      </w:r>
      <w:proofErr w:type="spellEnd"/>
      <w:r w:rsidR="001D5C71">
        <w:t xml:space="preserve"> e </w:t>
      </w:r>
      <w:proofErr w:type="spellStart"/>
      <w:r w:rsidR="001D5C71">
        <w:t>Imbens</w:t>
      </w:r>
      <w:proofErr w:type="spellEnd"/>
      <w:r w:rsidR="001D5C71">
        <w:t xml:space="preserve"> (2017) até consideram que o método d</w:t>
      </w:r>
      <w:r w:rsidRPr="000C0613">
        <w:t xml:space="preserve">e controle sintético é a maior inovação na literatura econômica sobre avaliação de políticas nos últimos 15 anos </w:t>
      </w:r>
      <w:r w:rsidRPr="000C0613">
        <w:fldChar w:fldCharType="begin" w:fldLock="1"/>
      </w:r>
      <w:r w:rsidRPr="000C0613">
        <w:instrText>ADDIN CSL_CITATION {"citationItems":[{"id":"ITEM-1","itemData":{"DOI":"10.1257/jep.31.2.3","ISSN":"08953309","author":[{"dropping-particle":"","family":"Athey","given":"Susan","non-dropping-particle":"","parse-names":false,"suffix":""},{"dropping-particle":"","family":"Imbens","given":"Guido W.","non-dropping-particle":"","parse-names":false,"suffix":""}],"container-title":"Journal of Economic Perspectives","id":"ITEM-1","issue":"2","issued":{"date-parts":[["2017"]]},"page":"3-32","title":"The state of applied econometrics: Causality and policy evaluation","type":"article-journal","volume":"31"},"uris":["http://www.mendeley.com/documents/?uuid=4baca448-4411-462a-9aeb-d3d15de1ce34"]}],"mendeley":{"formattedCitation":"(ATHEY; IMBENS, 2017)","plainTextFormattedCitation":"(ATHEY; IMBENS, 2017)","previouslyFormattedCitation":"(ATHEY; IMBENS, 2017)"},"properties":{"noteIndex":0},"schema":"https://github.com/citation-style-language/schema/raw/master/csl-citation.json"}</w:instrText>
      </w:r>
      <w:r w:rsidRPr="000C0613">
        <w:fldChar w:fldCharType="separate"/>
      </w:r>
      <w:r w:rsidRPr="000C0613">
        <w:rPr>
          <w:noProof/>
        </w:rPr>
        <w:t>(ATHEY; IMBENS, 2017)</w:t>
      </w:r>
      <w:r w:rsidRPr="000C0613">
        <w:fldChar w:fldCharType="end"/>
      </w:r>
      <w:r w:rsidRPr="000C0613">
        <w:t xml:space="preserve">. </w:t>
      </w:r>
    </w:p>
    <w:p w14:paraId="49A27FFC" w14:textId="3DECE4E5" w:rsidR="00BA112C" w:rsidRPr="000C0613" w:rsidRDefault="00BA112C" w:rsidP="00BA112C">
      <w:pPr>
        <w:spacing w:line="360" w:lineRule="auto"/>
        <w:ind w:firstLine="851"/>
        <w:jc w:val="both"/>
      </w:pPr>
      <w:r w:rsidRPr="000C0613">
        <w:t>Enfat</w:t>
      </w:r>
      <w:r w:rsidR="001F0EC2">
        <w:t xml:space="preserve">iza-se que a adoção deste </w:t>
      </w:r>
      <w:r w:rsidR="008F1913">
        <w:t xml:space="preserve">método </w:t>
      </w:r>
      <w:r w:rsidR="001F0EC2">
        <w:t>em artigos nacionais vem ganhando</w:t>
      </w:r>
      <w:r w:rsidRPr="000C0613">
        <w:t xml:space="preserve"> destaque</w:t>
      </w:r>
      <w:r w:rsidR="008F1913">
        <w:t>. Destacam-se</w:t>
      </w:r>
      <w:r w:rsidRPr="000C0613">
        <w:t xml:space="preserve"> os estudos de: Resende </w:t>
      </w:r>
      <w:r w:rsidRPr="000C0613">
        <w:fldChar w:fldCharType="begin" w:fldLock="1"/>
      </w:r>
      <w:r w:rsidRPr="000C0613">
        <w:instrText>ADDIN CSL_CITATION {"citationItems":[{"id":"ITEM-1","itemData":{"abstract":"Este trabalho consiste em um conjunto de ensaios que avaliam três importantes políticas públicas implementadas recentemente no Brasil. O primeiro ensaio avalia a política nacional de privatização de aeroportos. Utilizamos a metodologia de controle sintético para estimar o contrafactual de como teriam evoluído as receitas dos aeroportos privatizados caso tivessem permanecido sob operação da Infraero. Trata-se de uma aplicação inédita dessa metodologia para avaliação de políticas de privatização. Mostramos que os impactos da privatização nas receitas comerciais são de grande magnitude, estatisticamente significativos e imediatos em todos os aeroportos avaliados. Os resultados mostraram-se robustos a uma série de testes de placebo e falsificações. O segundo ensaio avalia o Programa Mais Educação - PME, principal política de estímulo à educação integral atualmente vigente no Brasil. Neste trabalho, exploramos a descontinuidade existente no critério de elegibilidade do programa a partir de 2012 para avaliar seu impacto em dois indicadores sociais: o trabalho infantil e o desemprego das mães. Além disso, avaliamos o impacto do programa em indicadores relacionados à satisfação dos pais e dos estudantes com a escola, ao comportamento dos estudantes e aos índices de estudantes em recuperação. Não encontramos evidência de impacto significativo do programa em nenhum dos indicadores avaliados. Por fim, o terceiro ensaio o analisa os efeitos da inserção de tecnologias de informação e comunicação (TIC) no ambiente escolar no desempenho acadêmico de estudantes. Para isso, realizamos a primeira avaliação de impacto rigorosa do Programa Um Computador por Aluno – Prouca, que forneceu um laptop para cada estudante, além de 120 horas de treinamento para docentes, em mais de 300 escolas brasileiras em 2010. Os resultados indicam que, embora o programa tenha impactado positivamente a razão computador por aluno e a utilização de computadores e da internet para fins pedagógicos, não há e","author":[{"dropping-particle":"de","family":"Resende","given":"Caio Cordeiro","non-dropping-particle":"","parse-names":false,"suffix":""}],"id":"ITEM-1","issued":{"date-parts":[["2017"]]},"publisher":"Universidade de Brasília","title":"Ensaios em Avaliação de Políticas Públicas","type":"thesis"},"label":"chapter","suppress-author":1,"uris":["http://www.mendeley.com/documents/?uuid=74cde43d-cf48-40f9-8ea3-fcdbafedea30"]}],"mendeley":{"formattedCitation":"(2017)","plainTextFormattedCitation":"(2017)","previouslyFormattedCitation":"(2017)"},"properties":{"noteIndex":0},"schema":"https://github.com/citation-style-language/schema/raw/master/csl-citation.json"}</w:instrText>
      </w:r>
      <w:r w:rsidRPr="000C0613">
        <w:fldChar w:fldCharType="separate"/>
      </w:r>
      <w:r w:rsidRPr="000C0613">
        <w:rPr>
          <w:noProof/>
        </w:rPr>
        <w:t>(2017)</w:t>
      </w:r>
      <w:r w:rsidRPr="000C0613">
        <w:fldChar w:fldCharType="end"/>
      </w:r>
      <w:r w:rsidRPr="000C0613">
        <w:t xml:space="preserve"> sobre as privatizações de aeroportos; </w:t>
      </w:r>
      <w:proofErr w:type="spellStart"/>
      <w:r w:rsidRPr="000C0613">
        <w:t>Sachsida</w:t>
      </w:r>
      <w:proofErr w:type="spellEnd"/>
      <w:r w:rsidRPr="000C0613">
        <w:t xml:space="preserve"> et al. </w:t>
      </w:r>
      <w:r w:rsidRPr="000C0613">
        <w:fldChar w:fldCharType="begin" w:fldLock="1"/>
      </w:r>
      <w:r w:rsidRPr="000C0613">
        <w:instrText>ADDIN CSL_CITATION {"citationItems":[{"id":"ITEM-1","itemData":{"ISBN":"978-85-7811-333-9","abstract":"O capítulo apresenta o método de grupo de controle sintético, a implementação do método no software R e oferece como exemplo uma avaliação preliminar do Programa de Substituição do Investimento (PSI). O método do controle sintético vem ganhando atenção de economistas aplicados por permitir a criação de um contrafatual, a unidade sintética, que permite tirar conclusões a respeito de como seria o desempenho da unidade tratada na ausência do tratamento. A avaliação preliminar do PSI sugere que o programa não teve efeito significativo no investimento","author":[{"dropping-particle":"","family":"Júnior","given":"Roberto Ellery","non-dropping-particle":"","parse-names":false,"suffix":""},{"dropping-particle":"","family":"Sachsida","given":"Adolfo","non-dropping-particle":"","parse-names":false,"suffix":""},{"dropping-particle":"","family":"Junior","given":"Antônio Nascimento","non-dropping-particle":"","parse-names":false,"suffix":""}],"chapter-number":"12","container-title":"Políticas públicas: avaliando mais de meio trilhão de reais em gastos públicos /","editor":[{"dropping-particle":"","family":"Sachsida","given":"Adolfo","non-dropping-particle":"","parse-names":false,"suffix":""}],"id":"ITEM-1","issued":{"date-parts":[["2018"]]},"publisher":"IPEA","publisher-place":"Brasília","title":"Controle sintético como ferramenta para avaliação","type":"chapter"},"label":"chapter","suppress-author":1,"uris":["http://www.mendeley.com/documents/?uuid=4a7b64ec-41cf-4a78-a477-8ecd83917acb"]}],"mendeley":{"formattedCitation":"(2018)","plainTextFormattedCitation":"(2018)","previouslyFormattedCitation":"(2018)"},"properties":{"noteIndex":0},"schema":"https://github.com/citation-style-language/schema/raw/master/csl-citation.json"}</w:instrText>
      </w:r>
      <w:r w:rsidRPr="000C0613">
        <w:fldChar w:fldCharType="separate"/>
      </w:r>
      <w:r w:rsidRPr="000C0613">
        <w:rPr>
          <w:noProof/>
        </w:rPr>
        <w:t>(2018)</w:t>
      </w:r>
      <w:r w:rsidRPr="000C0613">
        <w:fldChar w:fldCharType="end"/>
      </w:r>
      <w:r w:rsidRPr="000C0613">
        <w:t xml:space="preserve"> na avaliação Programa de Sustentação do Investimento (PSI); Rocha e </w:t>
      </w:r>
      <w:proofErr w:type="spellStart"/>
      <w:r w:rsidRPr="000C0613">
        <w:t>Rauen</w:t>
      </w:r>
      <w:proofErr w:type="spellEnd"/>
      <w:r w:rsidRPr="000C0613">
        <w:t xml:space="preserve"> </w:t>
      </w:r>
      <w:r w:rsidRPr="000C0613">
        <w:fldChar w:fldCharType="begin" w:fldLock="1"/>
      </w:r>
      <w:r w:rsidRPr="000C0613">
        <w:instrText>ADDIN CSL_CITATION {"citationItems":[{"id":"ITEM-1","itemData":{"abstract":"O objetivo deste trabalho é avaliar os efeitos da estratégia do governo brasileiro de intensi- ficação da concessão de incentivos fiscais a pesquisa e desenvolvimento (P&amp;D), ocorrida a partir de 2008. Aplicamos o método do controle sintético para estimar seus impactos causais no horizonte 2010-2015. Demonstramos que ela não teve efeito relevante no investimento empresarial em P&amp;D. Apesar do expressivo aumento da desoneração, não alavancou o dispêndio privado. Ademais, parece ter ajudado a produzir um mix de sub- sídio (direto versus indireto) pouco eficaz, que gerou uma ligeira diminuição do gasto privado, em relação ao que teria sido sem a ocorrência do aumento das desonerações.","author":[{"dropping-particle":"","family":"Rocha","given":"Glauter","non-dropping-particle":"","parse-names":false,"suffix":""},{"dropping-particle":"","family":"Rauen","given":"André","non-dropping-particle":"","parse-names":false,"suffix":""}],"collection-title":"Texto para Discussão","id":"ITEM-1","issued":{"date-parts":[["2018"]]},"publisher-place":"Brasília","title":"Mais desoneração, mais inovação? Uma avaliação da recente estratégia brasileira de intensificação dos incentivos fiscais a pesquisa e desenvolvimento","type":"report"},"label":"chapter","suppress-author":1,"uris":["http://www.mendeley.com/documents/?uuid=ac1231b8-1dde-41d6-93ee-31664d8d1cfa"]}],"mendeley":{"formattedCitation":"(2018)","plainTextFormattedCitation":"(2018)","previouslyFormattedCitation":"(2018)"},"properties":{"noteIndex":0},"schema":"https://github.com/citation-style-language/schema/raw/master/csl-citation.json"}</w:instrText>
      </w:r>
      <w:r w:rsidRPr="000C0613">
        <w:fldChar w:fldCharType="separate"/>
      </w:r>
      <w:r w:rsidRPr="000C0613">
        <w:rPr>
          <w:noProof/>
        </w:rPr>
        <w:t>(2018)</w:t>
      </w:r>
      <w:r w:rsidRPr="000C0613">
        <w:fldChar w:fldCharType="end"/>
      </w:r>
      <w:r w:rsidRPr="000C0613">
        <w:t xml:space="preserve"> sobre os efeitos da estratégia do governo brasileiro de intensificação da concessão de incentivos fiscais a pesquisa e desenvolvimento (P&amp;D); e Ribeiro et al </w:t>
      </w:r>
      <w:r w:rsidRPr="000C0613">
        <w:fldChar w:fldCharType="begin" w:fldLock="1"/>
      </w:r>
      <w:r w:rsidRPr="000C0613">
        <w:instrText>ADDIN CSL_CITATION {"citationItems":[{"id":"ITEM-1","itemData":{"ISSN":"0146-8693","abstract":"ste estudo investiga o custo econômico do excesso de chuvas ocorrido em Santa Catarina entre os meses de novembro a dezembro de 2008. Utiliza-se o controle sintético para medir o impacto das chuvas na produção industrial do estado. Os resultados apontam que até o final de 2010, a produção industrial mensal foi 5,13% menor do que seria caso as chuvas não tivessem ocorrido.","author":[{"dropping-particle":"","family":"Ribeiro","given":"Felipe Garcia","non-dropping-particle":"","parse-names":false,"suffix":""},{"dropping-particle":"","family":"Stein","given":"Guilherme","non-dropping-particle":"","parse-names":false,"suffix":""},{"dropping-particle":"","family":"Carraro","given":"André","non-dropping-particle":"","parse-names":false,"suffix":""},{"dropping-particle":"","family":"Ramos","given":"Pedro Lutz","non-dropping-particle":"","parse-names":false,"suffix":""}],"container-title":"Planejamento e Políticas Públicas","id":"ITEM-1","issued":{"date-parts":[["2014"]]},"page":"299-322","title":"O impacto econômico dos desastres naturais: o caso das chuvas de 2008 em Santa Catarina","type":"article-journal","volume":"43"},"label":"chapter","suppress-author":1,"uris":["http://www.mendeley.com/documents/?uuid=2db2d0a1-efe5-4ff9-ae5a-42983556593c"]}],"mendeley":{"formattedCitation":"(2014)","plainTextFormattedCitation":"(2014)","previouslyFormattedCitation":"(2014)"},"properties":{"noteIndex":0},"schema":"https://github.com/citation-style-language/schema/raw/master/csl-citation.json"}</w:instrText>
      </w:r>
      <w:r w:rsidRPr="000C0613">
        <w:fldChar w:fldCharType="separate"/>
      </w:r>
      <w:r w:rsidRPr="000C0613">
        <w:rPr>
          <w:noProof/>
        </w:rPr>
        <w:t>(2014)</w:t>
      </w:r>
      <w:r w:rsidRPr="000C0613">
        <w:fldChar w:fldCharType="end"/>
      </w:r>
      <w:r w:rsidRPr="000C0613">
        <w:t xml:space="preserve"> sobre o custo econômico do excesso de chuvas ocorrido em Santa Catarina entre os meses de novembro a dezembro de 2008. Além do trabalho de </w:t>
      </w:r>
      <w:proofErr w:type="spellStart"/>
      <w:r w:rsidRPr="000C0613">
        <w:t>Possebom</w:t>
      </w:r>
      <w:proofErr w:type="spellEnd"/>
      <w:r w:rsidRPr="000C0613">
        <w:t xml:space="preserve"> </w:t>
      </w:r>
      <w:r w:rsidRPr="000C0613">
        <w:fldChar w:fldCharType="begin" w:fldLock="1"/>
      </w:r>
      <w:r w:rsidRPr="000C0613">
        <w:instrText>ADDIN CSL_CITATION {"citationItems":[{"id":"ITEM-1","itemData":{"DOI":"10.5935/0034-7140.20170011","ISSN":"00347140","abstract":"I apply the synthetic control method to Brazilian city-level data during the twentieth century in order to evaluate the economic impact of the Free Trade Zone of Manaus (FTZM). I find that this enterprise zone had significantly positive effects on real GDP per capita and Services Total Production per capita, but it also had significantly negative effects on Agriculture Total Production per capita. My results suggest that this subsidy policy achieved its goal of promoting regional economic growth at the cost of creating mis-allocation of resources among economic sectors. They also reject the view that an industrialization policy will benefit all economic sectors due to positive spill-overs from the manufacturing sector that are strong enough to compensate for the negative effect of the mis-allocation of resources.","author":[{"dropping-particle":"","family":"Possebom","given":"Vítor","non-dropping-particle":"","parse-names":false,"suffix":""}],"container-title":"Revista Brasileira de Economia","id":"ITEM-1","issue":"2","issued":{"date-parts":[["2017"]]},"page":"217-231","title":"Free trade zone of manaus: An impact evaluation using the synthetic control method","type":"article-journal","volume":"71"},"label":"chapter","suppress-author":1,"uris":["http://www.mendeley.com/documents/?uuid=a9fac5a7-76a9-4f9d-9cec-55f310522221"]}],"mendeley":{"formattedCitation":"(2017)","plainTextFormattedCitation":"(2017)","previouslyFormattedCitation":"(2017)"},"properties":{"noteIndex":0},"schema":"https://github.com/citation-style-language/schema/raw/master/csl-citation.json"}</w:instrText>
      </w:r>
      <w:r w:rsidRPr="000C0613">
        <w:fldChar w:fldCharType="separate"/>
      </w:r>
      <w:r w:rsidRPr="000C0613">
        <w:rPr>
          <w:noProof/>
        </w:rPr>
        <w:t>(2017)</w:t>
      </w:r>
      <w:r w:rsidRPr="000C0613">
        <w:fldChar w:fldCharType="end"/>
      </w:r>
      <w:r w:rsidRPr="000C0613">
        <w:t xml:space="preserve"> sobre o impacto econômico da Zona Franca de Manaus.</w:t>
      </w:r>
    </w:p>
    <w:p w14:paraId="7A14CA20" w14:textId="0D20F841" w:rsidR="002E2A91" w:rsidRPr="003842BA" w:rsidRDefault="00410301" w:rsidP="00BA112C">
      <w:pPr>
        <w:spacing w:line="360" w:lineRule="auto"/>
        <w:ind w:firstLine="851"/>
        <w:jc w:val="both"/>
      </w:pPr>
      <w:r w:rsidRPr="003842BA">
        <w:rPr>
          <w:color w:val="000000"/>
        </w:rPr>
        <w:t xml:space="preserve">Para criar o Brasil sintético, sem a mudança legal, </w:t>
      </w:r>
      <w:proofErr w:type="gramStart"/>
      <w:r w:rsidRPr="003842BA">
        <w:rPr>
          <w:color w:val="000000"/>
        </w:rPr>
        <w:t>selecionou-se</w:t>
      </w:r>
      <w:proofErr w:type="gramEnd"/>
      <w:r w:rsidRPr="003842BA">
        <w:rPr>
          <w:color w:val="000000"/>
        </w:rPr>
        <w:t xml:space="preserve"> país</w:t>
      </w:r>
      <w:r w:rsidR="00D67FED">
        <w:rPr>
          <w:color w:val="000000"/>
        </w:rPr>
        <w:t xml:space="preserve">es da América do Sul, México e </w:t>
      </w:r>
      <w:r w:rsidRPr="003842BA">
        <w:rPr>
          <w:color w:val="000000"/>
        </w:rPr>
        <w:t xml:space="preserve">os países que compõem o grupo BRICS, entre 2000 e 2018, para compor o que se chama de unidade sintética ou a unidade contrafactual. A partir disso calculou-se a diferença entre os dados reais e da unidade sintética. Além disso, </w:t>
      </w:r>
      <w:proofErr w:type="gramStart"/>
      <w:r w:rsidR="001F4CA6">
        <w:rPr>
          <w:color w:val="000000"/>
        </w:rPr>
        <w:t>efetuou-se</w:t>
      </w:r>
      <w:proofErr w:type="gramEnd"/>
      <w:r w:rsidRPr="003842BA">
        <w:rPr>
          <w:color w:val="000000"/>
        </w:rPr>
        <w:t xml:space="preserve"> os testes de placebo e o cálculo </w:t>
      </w:r>
      <w:r w:rsidR="004D5F72" w:rsidRPr="003842BA">
        <w:rPr>
          <w:color w:val="000000"/>
        </w:rPr>
        <w:t>do</w:t>
      </w:r>
      <w:r w:rsidRPr="003842BA">
        <w:rPr>
          <w:i/>
          <w:iCs/>
          <w:color w:val="000000"/>
        </w:rPr>
        <w:t xml:space="preserve"> </w:t>
      </w:r>
      <w:proofErr w:type="spellStart"/>
      <w:r w:rsidRPr="003842BA">
        <w:rPr>
          <w:i/>
          <w:iCs/>
          <w:color w:val="000000"/>
        </w:rPr>
        <w:t>Mean</w:t>
      </w:r>
      <w:proofErr w:type="spellEnd"/>
      <w:r w:rsidRPr="003842BA">
        <w:rPr>
          <w:i/>
          <w:iCs/>
          <w:color w:val="000000"/>
        </w:rPr>
        <w:t xml:space="preserve"> Square </w:t>
      </w:r>
      <w:proofErr w:type="spellStart"/>
      <w:r w:rsidRPr="003842BA">
        <w:rPr>
          <w:i/>
          <w:iCs/>
          <w:color w:val="000000"/>
        </w:rPr>
        <w:t>Error</w:t>
      </w:r>
      <w:proofErr w:type="spellEnd"/>
      <w:r w:rsidRPr="003842BA">
        <w:rPr>
          <w:i/>
          <w:iCs/>
          <w:color w:val="000000"/>
        </w:rPr>
        <w:t xml:space="preserve"> </w:t>
      </w:r>
      <w:proofErr w:type="spellStart"/>
      <w:r w:rsidRPr="003842BA">
        <w:rPr>
          <w:color w:val="000000"/>
        </w:rPr>
        <w:t>pré</w:t>
      </w:r>
      <w:proofErr w:type="spellEnd"/>
      <w:r w:rsidRPr="003842BA">
        <w:rPr>
          <w:color w:val="000000"/>
        </w:rPr>
        <w:t xml:space="preserve"> e pós-intervenção. Os resultados in</w:t>
      </w:r>
      <w:r w:rsidR="00E15F80" w:rsidRPr="003842BA">
        <w:rPr>
          <w:color w:val="000000"/>
        </w:rPr>
        <w:t>dicam</w:t>
      </w:r>
      <w:r w:rsidRPr="003842BA">
        <w:rPr>
          <w:color w:val="000000"/>
        </w:rPr>
        <w:t xml:space="preserve"> que as mudanças referentes ao controle de atos de concentração aumentaram de fato o número de fusões e aquisições internacionais. Além disso, como teste adicional foi realizado uma</w:t>
      </w:r>
      <w:r w:rsidR="004D5F72" w:rsidRPr="003842BA">
        <w:rPr>
          <w:color w:val="000000"/>
        </w:rPr>
        <w:t xml:space="preserve"> </w:t>
      </w:r>
      <w:r w:rsidR="008F1913" w:rsidRPr="003842BA">
        <w:rPr>
          <w:color w:val="000000"/>
        </w:rPr>
        <w:t xml:space="preserve">estimação com base no </w:t>
      </w:r>
      <w:r w:rsidRPr="003842BA">
        <w:rPr>
          <w:color w:val="000000"/>
        </w:rPr>
        <w:t>modelo de diferenças em diferenças</w:t>
      </w:r>
      <w:r w:rsidR="008F1913" w:rsidRPr="003842BA">
        <w:rPr>
          <w:color w:val="000000"/>
        </w:rPr>
        <w:t xml:space="preserve">. Os </w:t>
      </w:r>
      <w:r w:rsidRPr="003842BA">
        <w:rPr>
          <w:color w:val="000000"/>
        </w:rPr>
        <w:t xml:space="preserve">resultados </w:t>
      </w:r>
      <w:r w:rsidR="008F1913" w:rsidRPr="003842BA">
        <w:rPr>
          <w:color w:val="000000"/>
        </w:rPr>
        <w:t xml:space="preserve">deste </w:t>
      </w:r>
      <w:r w:rsidRPr="003842BA">
        <w:rPr>
          <w:color w:val="000000"/>
        </w:rPr>
        <w:t>corroboram as evidências obtidas pelo método de controle sintético. Testes de robustez e de placebo reforçam a hipótese de que o controle a priori impactou de forma substantiva e positiva as fusões e aquisições</w:t>
      </w:r>
      <w:r w:rsidR="00834A5B" w:rsidRPr="003842BA">
        <w:t>.</w:t>
      </w:r>
    </w:p>
    <w:p w14:paraId="7AC77763" w14:textId="7AA6AE7D" w:rsidR="00BA112C" w:rsidRPr="000C0613" w:rsidRDefault="00BA112C" w:rsidP="00BA112C">
      <w:pPr>
        <w:spacing w:line="360" w:lineRule="auto"/>
        <w:ind w:firstLine="851"/>
        <w:jc w:val="both"/>
      </w:pPr>
      <w:r w:rsidRPr="000C0613">
        <w:t xml:space="preserve">Além </w:t>
      </w:r>
      <w:r w:rsidR="00F66F83">
        <w:t>da Introdução</w:t>
      </w:r>
      <w:r w:rsidR="00B43BC3">
        <w:t>,</w:t>
      </w:r>
      <w:r w:rsidR="00F66F83">
        <w:t xml:space="preserve"> o trabalho</w:t>
      </w:r>
      <w:r w:rsidR="00FC513A">
        <w:t xml:space="preserve"> </w:t>
      </w:r>
      <w:r w:rsidR="00F66F83">
        <w:t>terá</w:t>
      </w:r>
      <w:r w:rsidRPr="000C0613">
        <w:t xml:space="preserve">, na sessão </w:t>
      </w:r>
      <w:r w:rsidR="00834A5B">
        <w:t>dois</w:t>
      </w:r>
      <w:r w:rsidRPr="000C0613">
        <w:t xml:space="preserve">, a revisão de literatura referente à política de defesa da concorrência e a formalização teórica do método de controle sintético. Na sessão </w:t>
      </w:r>
      <w:r w:rsidR="00834A5B">
        <w:t xml:space="preserve">três </w:t>
      </w:r>
      <w:r w:rsidRPr="000C0613">
        <w:t>3</w:t>
      </w:r>
      <w:r w:rsidR="00834A5B">
        <w:t>, a explicação</w:t>
      </w:r>
      <w:r w:rsidRPr="000C0613">
        <w:t xml:space="preserve"> </w:t>
      </w:r>
      <w:r w:rsidR="00834A5B">
        <w:t>d</w:t>
      </w:r>
      <w:r w:rsidRPr="000C0613">
        <w:t xml:space="preserve">a metodologia, as bases de dados e os pacotes estatísticos utilizados. Posteriormente, serão apresentados e debatidos os resultados da utilização do método. Por fim, serão apresentados a bibliografia e os </w:t>
      </w:r>
      <w:r w:rsidR="00B43BC3">
        <w:t>Apêndices</w:t>
      </w:r>
      <w:r w:rsidRPr="000C0613">
        <w:t xml:space="preserve">. </w:t>
      </w:r>
    </w:p>
    <w:p w14:paraId="17CD0EBA" w14:textId="77777777" w:rsidR="005C38AD" w:rsidRDefault="005C38AD" w:rsidP="00C570E0">
      <w:pPr>
        <w:spacing w:line="360" w:lineRule="auto"/>
        <w:ind w:firstLine="851"/>
        <w:jc w:val="both"/>
      </w:pPr>
    </w:p>
    <w:p w14:paraId="23883F92" w14:textId="77777777" w:rsidR="00CD4A1E" w:rsidRDefault="00CD4A1E" w:rsidP="00C570E0">
      <w:pPr>
        <w:spacing w:line="360" w:lineRule="auto"/>
        <w:ind w:firstLine="851"/>
        <w:jc w:val="both"/>
      </w:pPr>
    </w:p>
    <w:p w14:paraId="3CFB8C7F" w14:textId="77777777" w:rsidR="00CD4A1E" w:rsidRDefault="00CD4A1E" w:rsidP="00C570E0">
      <w:pPr>
        <w:spacing w:line="360" w:lineRule="auto"/>
        <w:ind w:firstLine="851"/>
        <w:jc w:val="both"/>
      </w:pPr>
    </w:p>
    <w:p w14:paraId="1949B06B" w14:textId="77777777" w:rsidR="00CD4A1E" w:rsidRDefault="00CD4A1E" w:rsidP="00C570E0">
      <w:pPr>
        <w:spacing w:line="360" w:lineRule="auto"/>
        <w:ind w:firstLine="851"/>
        <w:jc w:val="both"/>
      </w:pPr>
    </w:p>
    <w:p w14:paraId="5FCAA798" w14:textId="77777777" w:rsidR="00F66F83" w:rsidRPr="000C0613" w:rsidRDefault="00F66F83" w:rsidP="00C570E0">
      <w:pPr>
        <w:spacing w:line="360" w:lineRule="auto"/>
        <w:ind w:firstLine="851"/>
        <w:jc w:val="both"/>
      </w:pPr>
    </w:p>
    <w:p w14:paraId="4A187E3C" w14:textId="2D8446ED" w:rsidR="00602D4E" w:rsidRPr="005F4CD0" w:rsidRDefault="00290949" w:rsidP="00290949">
      <w:pPr>
        <w:pStyle w:val="PargrafodaLista"/>
        <w:numPr>
          <w:ilvl w:val="0"/>
          <w:numId w:val="12"/>
        </w:numPr>
        <w:spacing w:line="360" w:lineRule="auto"/>
        <w:jc w:val="both"/>
        <w:outlineLvl w:val="0"/>
        <w:rPr>
          <w:rFonts w:ascii="Times New Roman" w:hAnsi="Times New Roman" w:cs="Times New Roman"/>
          <w:b/>
          <w:smallCaps/>
        </w:rPr>
      </w:pPr>
      <w:bookmarkStart w:id="1" w:name="_Toc51774592"/>
      <w:r w:rsidRPr="005F4CD0">
        <w:rPr>
          <w:rFonts w:ascii="Times New Roman" w:hAnsi="Times New Roman" w:cs="Times New Roman"/>
          <w:b/>
          <w:smallCaps/>
        </w:rPr>
        <w:lastRenderedPageBreak/>
        <w:t>REVISÃO DA LITERATURA</w:t>
      </w:r>
      <w:bookmarkEnd w:id="1"/>
    </w:p>
    <w:p w14:paraId="053F9920" w14:textId="77777777" w:rsidR="00290949" w:rsidRPr="000C0613" w:rsidRDefault="00290949" w:rsidP="00290949">
      <w:pPr>
        <w:pStyle w:val="PargrafodaLista"/>
        <w:spacing w:line="360" w:lineRule="auto"/>
        <w:ind w:left="360"/>
        <w:jc w:val="both"/>
        <w:outlineLvl w:val="0"/>
        <w:rPr>
          <w:rFonts w:ascii="Times New Roman" w:hAnsi="Times New Roman" w:cs="Times New Roman"/>
          <w:b/>
          <w:smallCaps/>
          <w:sz w:val="24"/>
          <w:szCs w:val="24"/>
        </w:rPr>
      </w:pPr>
    </w:p>
    <w:p w14:paraId="28AFA9C7" w14:textId="35F9F359" w:rsidR="001241E3" w:rsidRPr="00290949" w:rsidRDefault="001241E3" w:rsidP="00290949">
      <w:pPr>
        <w:pStyle w:val="PargrafodaLista"/>
        <w:numPr>
          <w:ilvl w:val="1"/>
          <w:numId w:val="12"/>
        </w:numPr>
        <w:spacing w:line="360" w:lineRule="auto"/>
        <w:jc w:val="both"/>
        <w:outlineLvl w:val="1"/>
        <w:rPr>
          <w:rFonts w:ascii="Times New Roman" w:hAnsi="Times New Roman" w:cs="Times New Roman"/>
          <w:b/>
          <w:smallCaps/>
          <w:sz w:val="24"/>
          <w:szCs w:val="24"/>
        </w:rPr>
      </w:pPr>
      <w:r w:rsidRPr="00290949">
        <w:rPr>
          <w:rFonts w:ascii="Times New Roman" w:hAnsi="Times New Roman" w:cs="Times New Roman"/>
          <w:b/>
          <w:smallCaps/>
          <w:sz w:val="24"/>
          <w:szCs w:val="24"/>
        </w:rPr>
        <w:t xml:space="preserve">   </w:t>
      </w:r>
      <w:bookmarkStart w:id="2" w:name="_Toc51774593"/>
      <w:r w:rsidRPr="00290949">
        <w:rPr>
          <w:rFonts w:ascii="Times New Roman" w:hAnsi="Times New Roman" w:cs="Times New Roman"/>
          <w:b/>
          <w:smallCaps/>
          <w:sz w:val="24"/>
          <w:szCs w:val="24"/>
        </w:rPr>
        <w:t>Defesa da concorrência e Controle de Atos de concentração</w:t>
      </w:r>
      <w:r w:rsidR="00E47EAA" w:rsidRPr="00290949">
        <w:rPr>
          <w:rFonts w:ascii="Times New Roman" w:hAnsi="Times New Roman" w:cs="Times New Roman"/>
          <w:b/>
          <w:smallCaps/>
          <w:sz w:val="24"/>
          <w:szCs w:val="24"/>
        </w:rPr>
        <w:t>.</w:t>
      </w:r>
      <w:bookmarkEnd w:id="2"/>
    </w:p>
    <w:p w14:paraId="7610F2EF" w14:textId="25100E31" w:rsidR="00AE5464" w:rsidRPr="000C0613" w:rsidRDefault="007E5B65" w:rsidP="007E5B65">
      <w:pPr>
        <w:spacing w:line="360" w:lineRule="auto"/>
        <w:ind w:firstLine="851"/>
        <w:jc w:val="both"/>
      </w:pPr>
      <w:r w:rsidRPr="000C0613">
        <w:t>No</w:t>
      </w:r>
      <w:r w:rsidR="000638D4">
        <w:t xml:space="preserve"> Brasil, assim como na América L</w:t>
      </w:r>
      <w:r w:rsidRPr="000C0613">
        <w:t xml:space="preserve">atina, as legislações </w:t>
      </w:r>
      <w:r w:rsidR="009F00B7" w:rsidRPr="000C0613">
        <w:t>sobre regulação e concorrência</w:t>
      </w:r>
      <w:r w:rsidRPr="000C0613">
        <w:t xml:space="preserve"> ganharam maior relevância na década de 90. No caso brasileiro, devido às crises dos anos 80, várias reformas foram feitas na economia, destacando-se a abertura econômica, as privatizações e o Plano Real. O país saiu de um estado empreendedor com diversas estatais para um </w:t>
      </w:r>
      <w:r w:rsidR="001D5C71">
        <w:t>papel</w:t>
      </w:r>
      <w:r w:rsidR="004B1762">
        <w:t xml:space="preserve"> </w:t>
      </w:r>
      <w:r w:rsidRPr="000C0613">
        <w:t>mais regulador</w:t>
      </w:r>
      <w:r w:rsidR="00F47E90" w:rsidRPr="000C0613">
        <w:t xml:space="preserve"> </w:t>
      </w:r>
      <w:r w:rsidR="00F47E90" w:rsidRPr="000C0613">
        <w:fldChar w:fldCharType="begin" w:fldLock="1"/>
      </w:r>
      <w:r w:rsidR="00FD2795" w:rsidRPr="000C0613">
        <w:instrText>ADDIN CSL_CITATION {"citationItems":[{"id":"ITEM-1","itemData":{"DOI":"10.1590/S1415-65552006000200004","ISBN":"1415-6555","ISSN":"1415-6555","abstract":"É essencial, numa economia de mercado como a brasileira, que o governo possa contar com dois importantes instrumentos - que interagem e se complementam -, para garantir o crescimento econômico: a legislação antitruste e a política de regulação econômica. Nesse sentido, este artigo - apoiado na denominada Nova Economia Institucional (Williamson, 1975, 1985, 1996; North, 1984, 1997; Olson, 1996; Stiglitz, 1990) -, tem o objetivo de retratar em linhas gerais a política e o sistema de defesa da concorrência no Brasil, bem como avaliar se as decisões do Conselho Administrativo de Defesa Econômica (CADE), a partir da abertura da economia brasileira nos anos noventa, estão contribuindo para o fortalecimento institucional do sistema de defesa da concorrência no Brasil, com destaque para os atos de concentração examinados pós-1994. Concluímos que, o sistema de defesa da concorrência no Brasil necessita de maior celeridade na apreciação de determinados atos, e aperfeiçoar o mecanismo de coordenação dos órgãos do sistema, para consolidar-se institucionalmente no Brasil.","author":[{"dropping-particle":"","family":"Matias-Pereira","given":"José","non-dropping-particle":"","parse-names":false,"suffix":""}],"container-title":"Revista de Administração Contemporânea","id":"ITEM-1","issue":"2","issued":{"date-parts":[["2006"]]},"page":"51-73","title":"Políticas de defesa da concorrência e de regulação econômica: as deficiências do sistema brasileiro de defesa da concorrência","type":"article-journal","volume":"10"},"uris":["http://www.mendeley.com/documents/?uuid=e904c977-8c0d-3b18-a837-9910217b12ec"]}],"mendeley":{"formattedCitation":"(MATIAS-PEREIRA, 2006)","plainTextFormattedCitation":"(MATIAS-PEREIRA, 2006)","previouslyFormattedCitation":"(MATIAS-PEREIRA, 2006)"},"properties":{"noteIndex":0},"schema":"https://github.com/citation-style-language/schema/raw/master/csl-citation.json"}</w:instrText>
      </w:r>
      <w:r w:rsidR="00F47E90" w:rsidRPr="000C0613">
        <w:fldChar w:fldCharType="separate"/>
      </w:r>
      <w:r w:rsidR="00F47E90" w:rsidRPr="000C0613">
        <w:rPr>
          <w:noProof/>
        </w:rPr>
        <w:t>(MATIAS-PEREIRA, 2006)</w:t>
      </w:r>
      <w:r w:rsidR="00F47E90" w:rsidRPr="000C0613">
        <w:fldChar w:fldCharType="end"/>
      </w:r>
      <w:r w:rsidR="00FB1A7E">
        <w:t xml:space="preserve"> devido às privatizações e um determinado </w:t>
      </w:r>
      <w:r w:rsidR="00BB293A">
        <w:t>grau de</w:t>
      </w:r>
      <w:r w:rsidRPr="000C0613">
        <w:t xml:space="preserve"> abertura comercial. </w:t>
      </w:r>
    </w:p>
    <w:p w14:paraId="0344AB25" w14:textId="45F6C02B" w:rsidR="00F47E90" w:rsidRPr="000C0613" w:rsidRDefault="007E5B65" w:rsidP="007E5B65">
      <w:pPr>
        <w:spacing w:line="360" w:lineRule="auto"/>
        <w:ind w:firstLine="851"/>
        <w:jc w:val="both"/>
      </w:pPr>
      <w:r w:rsidRPr="000C0613">
        <w:t xml:space="preserve">É, portanto, neste contexto que </w:t>
      </w:r>
      <w:r w:rsidR="00633820">
        <w:t>foram introduzidas</w:t>
      </w:r>
      <w:r w:rsidR="00180998">
        <w:t xml:space="preserve"> revisões na</w:t>
      </w:r>
      <w:r w:rsidR="00633820">
        <w:t xml:space="preserve"> </w:t>
      </w:r>
      <w:r w:rsidR="00180998">
        <w:t>política</w:t>
      </w:r>
      <w:r w:rsidRPr="000C0613">
        <w:t xml:space="preserve"> de defesa da concorrência.</w:t>
      </w:r>
      <w:r w:rsidR="00AE5464" w:rsidRPr="000C0613">
        <w:t xml:space="preserve"> </w:t>
      </w:r>
      <w:r w:rsidR="00E03B1E">
        <w:t>Denomina-se política de defesa da concorrência</w:t>
      </w:r>
      <w:r w:rsidR="00633820">
        <w:t xml:space="preserve"> </w:t>
      </w:r>
      <w:r w:rsidR="00E03B1E">
        <w:t xml:space="preserve">as </w:t>
      </w:r>
      <w:r w:rsidR="00E03B1E" w:rsidRPr="00E03B1E">
        <w:t>políticas</w:t>
      </w:r>
      <w:r w:rsidR="00E03B1E">
        <w:t xml:space="preserve"> </w:t>
      </w:r>
      <w:r w:rsidR="00633820">
        <w:t>que dispõem</w:t>
      </w:r>
      <w:r w:rsidR="00DD38B1">
        <w:t xml:space="preserve"> </w:t>
      </w:r>
      <w:r w:rsidR="00F47E90" w:rsidRPr="000C0613">
        <w:t>sobre a prevenção e a repressão às infrações contra a ordem econômica</w:t>
      </w:r>
      <w:r w:rsidR="00FB1A7E">
        <w:t>,</w:t>
      </w:r>
      <w:r w:rsidR="00AE5464" w:rsidRPr="000C0613">
        <w:t xml:space="preserve"> atuando tanto </w:t>
      </w:r>
      <w:r w:rsidR="004D5E21">
        <w:t>em combate a essas infrações</w:t>
      </w:r>
      <w:r w:rsidR="00AE5464" w:rsidRPr="000C0613">
        <w:t xml:space="preserve"> como avaliando fusões e aquisições de empresa</w:t>
      </w:r>
      <w:r w:rsidR="00B07E49" w:rsidRPr="000C0613">
        <w:t xml:space="preserve">s que possam ter efeitos no </w:t>
      </w:r>
      <w:r w:rsidR="00633820">
        <w:t>b</w:t>
      </w:r>
      <w:r w:rsidR="00B07E49" w:rsidRPr="000C0613">
        <w:t>em-</w:t>
      </w:r>
      <w:r w:rsidR="00AE5464" w:rsidRPr="000C0613">
        <w:t>estar econômico.</w:t>
      </w:r>
    </w:p>
    <w:p w14:paraId="7C6668B4" w14:textId="1C922012" w:rsidR="007E5B65" w:rsidRPr="000C0613" w:rsidRDefault="007E5B65" w:rsidP="007E5B65">
      <w:pPr>
        <w:spacing w:line="360" w:lineRule="auto"/>
        <w:ind w:firstLine="851"/>
        <w:jc w:val="both"/>
      </w:pPr>
      <w:r w:rsidRPr="000C0613">
        <w:t>Entre outras leis importantes para a defesa da concorrência na década de 90, destaca-se como marco legal fundamental</w:t>
      </w:r>
      <w:r w:rsidR="00F47E90" w:rsidRPr="000C0613">
        <w:t>,</w:t>
      </w:r>
      <w:r w:rsidRPr="000C0613">
        <w:t xml:space="preserve"> no contexto da época</w:t>
      </w:r>
      <w:r w:rsidR="00F47E90" w:rsidRPr="000C0613">
        <w:t>,</w:t>
      </w:r>
      <w:r w:rsidRPr="000C0613">
        <w:t xml:space="preserve"> a instituição da Lei nº 8.884, a “Lei Antitruste”, de junho de </w:t>
      </w:r>
      <w:r w:rsidR="00E219DD">
        <w:fldChar w:fldCharType="begin" w:fldLock="1"/>
      </w:r>
      <w:r w:rsidR="004D588A">
        <w:instrText>ADDIN CSL_CITATION {"citationItems":[{"id":"ITEM-1","itemData":{"abstract":"Transforma o Conselho Administrativo de Defesa Econômica (CADE) em Autarquia, dispõe sobre a prevenção e a repressão às infrações contra a ordem econômica e dá outras providências.","author":[{"dropping-particle":"","family":"BRASIL","given":"","non-dropping-particle":"","parse-names":false,"suffix":""}],"id":"ITEM-1","issued":{"date-parts":[["1994"]]},"publisher":"Transforma o Conselho Administrativo de Defesa Econômica (CADE) em Autarquia, dispõe sobre a prevenção e a repressão às infrações contra a ordem econômica e dá outras providências.","publisher-place":"Brasília","title":"Lei n° 8.884, de 11 de julho de 1994.","type":"bill"},"label":"chapter","suppress-author":1,"uris":["http://www.mendeley.com/documents/?uuid=697db820-916e-4b12-96ec-0b8b7891dbe6"]}],"mendeley":{"formattedCitation":"(1994)","manualFormatting":"1994","plainTextFormattedCitation":"(1994)","previouslyFormattedCitation":"(1994)"},"properties":{"noteIndex":0},"schema":"https://github.com/citation-style-language/schema/raw/master/csl-citation.json"}</w:instrText>
      </w:r>
      <w:r w:rsidR="00E219DD">
        <w:fldChar w:fldCharType="separate"/>
      </w:r>
      <w:r w:rsidR="00E219DD" w:rsidRPr="00E219DD">
        <w:rPr>
          <w:noProof/>
        </w:rPr>
        <w:t>1994</w:t>
      </w:r>
      <w:r w:rsidR="00E219DD">
        <w:fldChar w:fldCharType="end"/>
      </w:r>
      <w:r w:rsidRPr="000C0613">
        <w:t>, que transformou o Conselho Administrativo de Defesa Econômica (</w:t>
      </w:r>
      <w:proofErr w:type="spellStart"/>
      <w:r w:rsidRPr="000C0613">
        <w:t>Cade</w:t>
      </w:r>
      <w:proofErr w:type="spellEnd"/>
      <w:r w:rsidRPr="000C0613">
        <w:t xml:space="preserve">) em Autarquia e dispôs sobre a prevenção e a repressão às infrações contra a ordem econômica, aumentando as atribuições do </w:t>
      </w:r>
      <w:proofErr w:type="spellStart"/>
      <w:r w:rsidRPr="000C0613">
        <w:t>Cade</w:t>
      </w:r>
      <w:proofErr w:type="spellEnd"/>
      <w:r w:rsidRPr="000C0613">
        <w:t xml:space="preserve"> e transformando-o </w:t>
      </w:r>
      <w:r w:rsidR="00E03B1E">
        <w:t>em uma agê</w:t>
      </w:r>
      <w:r w:rsidRPr="000C0613">
        <w:t xml:space="preserve">ncia independente para efetivamente proceder a aplicação da legislação </w:t>
      </w:r>
      <w:r w:rsidR="00696C88" w:rsidRPr="000C0613">
        <w:t xml:space="preserve">da concorrência </w:t>
      </w:r>
      <w:r w:rsidR="00696C88" w:rsidRPr="000C0613">
        <w:fldChar w:fldCharType="begin" w:fldLock="1"/>
      </w:r>
      <w:r w:rsidR="00E70DBC">
        <w:instrText>ADDIN CSL_CITATION {"citationItems":[{"id":"ITEM-1","itemData":{"abstract":"Este trabalho pretende mostrar alguns dos aspectos, insertos no contexto de política antitruste, que sejam relevantes para o caso brasileiro. Para tanto, o presente estudo é dividido em cinco partes. O Capítulo I – Introdução, que, conforme a sugestão do título, simultaneamente introduz e sublinha o que será tratado nos capítulos subseqüentes. O Capítulo II – Visão geral ou compreendendo o antitruste, que esboça uma visão panorâmica do assunto, primeiramente fazendo um apanhado histórico, em seguida discutindo os temas atuação do Estado, globalização e competitividade e concluindo com a apresentação de alguns conceitos essenciais no âmbito do antitruste. O Capítulo III – A política antitruste no Brasil, que aborda a política antitruste nacional, discorrendo sobre a evolução legal dos institutos antitruste, destacando a dimensão estratégica da disciplina e a sua inserção no planejamento de longo prazo do governo brasileiro e apresentando, como fecho, o atual Sistema Brasileiro de Defesa da Concorrência – SBDC, sua composição e formas de atuação. O Capítulo IV – Política antitruste, conexões e desdobramentos, que pontua as ligações e inferências no tema julgadas relevantes para o caso brasileiro: as interações com o desenvolvimento de vantagens competitivas, o peso na formulação de estratégias competitivas, os objetivos e instrumentos de política antitruste amplamente aceitos, os princípios para um desenho institucional desejável para o arcabouço antitruste e, por fim, os aspectos críticos que o modelo nacional exibe, com os respectivos melhoramentos sugeridos. Finalmente, à guisa de conclusão, o Capítulo V – Considerações finais, que tece algumas reflexões consoantes à matéria focalizada ao longo do texto.","author":[{"dropping-particle":"","family":"MONTEIRO","given":"CARMEN BELTRÃO","non-dropping-particle":"","parse-names":false,"suffix":""}],"id":"ITEM-1","issued":{"date-parts":[["2003"]]},"publisher":"FUNDAÇÃO GETÚLIO VARGAS - FGV","title":"Política Antitruste: aspectos relevantes para o caso brasileiro","type":"thesis"},"uris":["http://www.mendeley.com/documents/?uuid=e549e302-e1c6-4a69-895e-ff81ab12e12a"]}],"mendeley":{"formattedCitation":"(MONTEIRO, 2003)","plainTextFormattedCitation":"(MONTEIRO, 2003)","previouslyFormattedCitation":"(MONTEIRO, 2003)"},"properties":{"noteIndex":0},"schema":"https://github.com/citation-style-language/schema/raw/master/csl-citation.json"}</w:instrText>
      </w:r>
      <w:r w:rsidR="00696C88" w:rsidRPr="000C0613">
        <w:fldChar w:fldCharType="separate"/>
      </w:r>
      <w:r w:rsidR="00696C88" w:rsidRPr="000C0613">
        <w:rPr>
          <w:noProof/>
        </w:rPr>
        <w:t>(MONTEIRO, 2003)</w:t>
      </w:r>
      <w:r w:rsidR="00696C88" w:rsidRPr="000C0613">
        <w:fldChar w:fldCharType="end"/>
      </w:r>
      <w:r w:rsidRPr="000C0613">
        <w:t xml:space="preserve"> </w:t>
      </w:r>
    </w:p>
    <w:p w14:paraId="7FCBBF6B" w14:textId="3EB85647" w:rsidR="00FB662D" w:rsidRPr="000C0613" w:rsidRDefault="00FB662D" w:rsidP="00FB662D">
      <w:pPr>
        <w:spacing w:line="360" w:lineRule="auto"/>
        <w:ind w:firstLine="851"/>
        <w:jc w:val="both"/>
      </w:pPr>
      <w:r w:rsidRPr="000C0613">
        <w:t xml:space="preserve">A Lei 8.884/94 estabeleceu a regra de notificação ao </w:t>
      </w:r>
      <w:proofErr w:type="spellStart"/>
      <w:r w:rsidRPr="000C0613">
        <w:t>Cade</w:t>
      </w:r>
      <w:proofErr w:type="spellEnd"/>
      <w:r w:rsidRPr="000C0613">
        <w:t xml:space="preserve"> operações que envolvessem empresas ou grupos empresariais com faturamento igual ou superior a R$ 400 milhões ou que resultassem em uma concentração de mercado de 20% ou mais. Além disso, a lei também previa a submissão da operação de fusão ou aquisição após o acordo entre as partes, no prazo de até 15 dias após sua realização</w:t>
      </w:r>
      <w:r w:rsidR="00FD2795" w:rsidRPr="000C0613">
        <w:t xml:space="preserve"> </w:t>
      </w:r>
      <w:r w:rsidR="00FD2795" w:rsidRPr="000C0613">
        <w:fldChar w:fldCharType="begin" w:fldLock="1"/>
      </w:r>
      <w:r w:rsidR="009156FC">
        <w:instrText>ADDIN CSL_CITATION {"citationItems":[{"id":"ITEM-1","itemData":{"author":[{"dropping-particle":"de","family":"Carvalho","given":"Julia Mendes","non-dropping-particle":"","parse-names":false,"suffix":""}],"container-title":"RDC","id":"ITEM-1","issue":"2","issued":{"date-parts":[["2013"]]},"page":"134-148","title":"A nova lei da concorrência e o impacto de suas mudanças nas análises de atos de concentração pelo Cade","type":"article-journal","volume":"1"},"uris":["http://www.mendeley.com/documents/?uuid=92eb9070-7823-48a6-9e46-5767db25d590"]}],"mendeley":{"formattedCitation":"(CARVALHO, 2013)","plainTextFormattedCitation":"(CARVALHO, 2013)","previouslyFormattedCitation":"(CARVALHO, 2013)"},"properties":{"noteIndex":0},"schema":"https://github.com/citation-style-language/schema/raw/master/csl-citation.json"}</w:instrText>
      </w:r>
      <w:r w:rsidR="00FD2795" w:rsidRPr="000C0613">
        <w:fldChar w:fldCharType="separate"/>
      </w:r>
      <w:r w:rsidR="009156FC" w:rsidRPr="009156FC">
        <w:rPr>
          <w:noProof/>
        </w:rPr>
        <w:t>(CARVALHO, 2013)</w:t>
      </w:r>
      <w:r w:rsidR="00FD2795" w:rsidRPr="000C0613">
        <w:fldChar w:fldCharType="end"/>
      </w:r>
      <w:r w:rsidRPr="000C0613">
        <w:t xml:space="preserve">, ou seja, a notificação ao Conselho se dava após a pactuação entre os agentes. </w:t>
      </w:r>
      <w:r w:rsidR="00FB1A7E">
        <w:t>Sendo assim</w:t>
      </w:r>
      <w:r w:rsidRPr="000C0613">
        <w:t xml:space="preserve">, essa notificação para os atos de concentração era feita </w:t>
      </w:r>
      <w:r w:rsidRPr="00B25B79">
        <w:rPr>
          <w:i/>
        </w:rPr>
        <w:t>a posteriori</w:t>
      </w:r>
      <w:r w:rsidRPr="000C0613">
        <w:t>, sendo o Brasil um dos poucos</w:t>
      </w:r>
      <w:r w:rsidR="00FB1A7E">
        <w:t xml:space="preserve"> países</w:t>
      </w:r>
      <w:r w:rsidRPr="000C0613">
        <w:t xml:space="preserve"> a adotar esta regra </w:t>
      </w:r>
      <w:r w:rsidRPr="000C0613">
        <w:fldChar w:fldCharType="begin" w:fldLock="1"/>
      </w:r>
      <w:r w:rsidRPr="000C0613">
        <w:instrText>ADDIN CSL_CITATION {"citationItems":[{"id":"ITEM-1","itemData":{"author":[{"dropping-particle":"","family":"Bruna Souza","given":"Silveira","non-dropping-particle":"","parse-names":false,"suffix":""}],"container-title":"Revista Discente DIREITO GV","id":"ITEM-1","issued":{"date-parts":[["2012"]]},"page":"pp. 026 - 038","title":"A nova lei de defesa da concorrência - lei 12.529/2011","type":"article-journal","volume":"55"},"uris":["http://www.mendeley.com/documents/?uuid=5b2934a8-8c08-4120-8e9a-6347fcdec303"]}],"mendeley":{"formattedCitation":"(BRUNA SOUZA, 2012)","plainTextFormattedCitation":"(BRUNA SOUZA, 2012)","previouslyFormattedCitation":"(BRUNA SOUZA, 2012)"},"properties":{"noteIndex":0},"schema":"https://github.com/citation-style-language/schema/raw/master/csl-citation.json"}</w:instrText>
      </w:r>
      <w:r w:rsidRPr="000C0613">
        <w:fldChar w:fldCharType="separate"/>
      </w:r>
      <w:r w:rsidRPr="000C0613">
        <w:rPr>
          <w:noProof/>
        </w:rPr>
        <w:t>(BRUNA SOUZA, 2012)</w:t>
      </w:r>
      <w:r w:rsidRPr="000C0613">
        <w:fldChar w:fldCharType="end"/>
      </w:r>
    </w:p>
    <w:p w14:paraId="467B70B8" w14:textId="2031DDD0" w:rsidR="00FD2795" w:rsidRPr="000C0613" w:rsidRDefault="00FB662D" w:rsidP="00FB662D">
      <w:pPr>
        <w:spacing w:line="360" w:lineRule="auto"/>
        <w:ind w:firstLine="851"/>
        <w:jc w:val="both"/>
      </w:pPr>
      <w:r w:rsidRPr="000C0613">
        <w:t xml:space="preserve">No entanto, à época, uma das principais preocupações acerca desta legislação eram as ineficiências econômicas e operacionais que uma avaliação </w:t>
      </w:r>
      <w:r w:rsidRPr="00043848">
        <w:rPr>
          <w:i/>
        </w:rPr>
        <w:t>a posteriori</w:t>
      </w:r>
      <w:r w:rsidRPr="000C0613">
        <w:t xml:space="preserve"> de atos de concentração</w:t>
      </w:r>
      <w:r w:rsidR="00043848">
        <w:t xml:space="preserve"> geraria</w:t>
      </w:r>
      <w:r w:rsidR="00FD2795" w:rsidRPr="000C0613">
        <w:t xml:space="preserve">. De fato, no regime de notificação posterior </w:t>
      </w:r>
      <w:r w:rsidR="00600245">
        <w:t>geravam</w:t>
      </w:r>
      <w:r w:rsidR="00FD2795" w:rsidRPr="000C0613">
        <w:t xml:space="preserve"> incentivos </w:t>
      </w:r>
      <w:r w:rsidR="00FD2795" w:rsidRPr="000C0613">
        <w:lastRenderedPageBreak/>
        <w:t>à</w:t>
      </w:r>
      <w:r w:rsidR="00F329B6">
        <w:t>s</w:t>
      </w:r>
      <w:r w:rsidR="00FD2795" w:rsidRPr="000C0613">
        <w:t xml:space="preserve"> empresas interessadas para protelar a decisão final do processo, uma vez que quanto mais consolidada a operação estava</w:t>
      </w:r>
      <w:r w:rsidR="00633820">
        <w:t>,</w:t>
      </w:r>
      <w:r w:rsidR="00FD2795" w:rsidRPr="000C0613">
        <w:t xml:space="preserve"> maiores seriam os custos de uma reprovação do ato de concentração </w:t>
      </w:r>
      <w:r w:rsidR="00FD2795" w:rsidRPr="000C0613">
        <w:fldChar w:fldCharType="begin" w:fldLock="1"/>
      </w:r>
      <w:r w:rsidR="009156FC">
        <w:instrText>ADDIN CSL_CITATION {"citationItems":[{"id":"ITEM-1","itemData":{"author":[{"dropping-particle":"de","family":"Carvalho","given":"Julia Mendes","non-dropping-particle":"","parse-names":false,"suffix":""}],"container-title":"RDC","id":"ITEM-1","issue":"2","issued":{"date-parts":[["2013"]]},"page":"134-148","title":"A nova lei da concorrência e o impacto de suas mudanças nas análises de atos de concentração pelo Cade","type":"article-journal","volume":"1"},"uris":["http://www.mendeley.com/documents/?uuid=92eb9070-7823-48a6-9e46-5767db25d590"]}],"mendeley":{"formattedCitation":"(CARVALHO, 2013)","plainTextFormattedCitation":"(CARVALHO, 2013)","previouslyFormattedCitation":"(CARVALHO, 2013)"},"properties":{"noteIndex":0},"schema":"https://github.com/citation-style-language/schema/raw/master/csl-citation.json"}</w:instrText>
      </w:r>
      <w:r w:rsidR="00FD2795" w:rsidRPr="000C0613">
        <w:fldChar w:fldCharType="separate"/>
      </w:r>
      <w:r w:rsidR="009156FC" w:rsidRPr="009156FC">
        <w:rPr>
          <w:noProof/>
        </w:rPr>
        <w:t>(CARVALHO, 2013)</w:t>
      </w:r>
      <w:r w:rsidR="00FD2795" w:rsidRPr="000C0613">
        <w:fldChar w:fldCharType="end"/>
      </w:r>
      <w:r w:rsidRPr="000C0613">
        <w:t>.</w:t>
      </w:r>
      <w:r w:rsidR="003D27D7">
        <w:t xml:space="preserve"> Assim, </w:t>
      </w:r>
      <w:r w:rsidR="003D27D7">
        <w:rPr>
          <w:rFonts w:ascii="TimesNewRomanPSMT" w:hAnsi="TimesNewRomanPSMT"/>
          <w:color w:val="000000"/>
        </w:rPr>
        <w:t>inexistia</w:t>
      </w:r>
      <w:r w:rsidR="00A61B09">
        <w:rPr>
          <w:rFonts w:ascii="TimesNewRomanPSMT" w:hAnsi="TimesNewRomanPSMT"/>
          <w:color w:val="000000"/>
        </w:rPr>
        <w:t>m</w:t>
      </w:r>
      <w:r w:rsidR="003D27D7">
        <w:rPr>
          <w:rFonts w:ascii="TimesNewRomanPSMT" w:hAnsi="TimesNewRomanPSMT"/>
          <w:color w:val="000000"/>
        </w:rPr>
        <w:t xml:space="preserve"> </w:t>
      </w:r>
      <w:r w:rsidR="003D27D7" w:rsidRPr="003D27D7">
        <w:rPr>
          <w:rFonts w:ascii="TimesNewRomanPSMT" w:hAnsi="TimesNewRomanPSMT"/>
          <w:color w:val="000000"/>
        </w:rPr>
        <w:t>incentivos para que as empresas cooperassem plenamente com as</w:t>
      </w:r>
      <w:r w:rsidR="00043848">
        <w:rPr>
          <w:rFonts w:ascii="TimesNewRomanPSMT" w:hAnsi="TimesNewRomanPSMT"/>
          <w:color w:val="000000"/>
        </w:rPr>
        <w:t xml:space="preserve"> </w:t>
      </w:r>
      <w:r w:rsidR="003D27D7">
        <w:rPr>
          <w:rFonts w:ascii="TimesNewRomanPSMT" w:hAnsi="TimesNewRomanPSMT"/>
          <w:color w:val="000000"/>
        </w:rPr>
        <w:t xml:space="preserve">autoridades, bem como </w:t>
      </w:r>
      <w:r w:rsidR="008F1913">
        <w:rPr>
          <w:rFonts w:ascii="TimesNewRomanPSMT" w:hAnsi="TimesNewRomanPSMT"/>
          <w:color w:val="000000"/>
        </w:rPr>
        <w:t xml:space="preserve">se </w:t>
      </w:r>
      <w:r w:rsidR="003D27D7">
        <w:rPr>
          <w:rFonts w:ascii="TimesNewRomanPSMT" w:hAnsi="TimesNewRomanPSMT"/>
          <w:color w:val="000000"/>
        </w:rPr>
        <w:t xml:space="preserve">dificultava a </w:t>
      </w:r>
      <w:r w:rsidR="003D27D7" w:rsidRPr="003D27D7">
        <w:rPr>
          <w:rFonts w:ascii="TimesNewRomanPSMT" w:hAnsi="TimesNewRomanPSMT"/>
          <w:color w:val="000000"/>
        </w:rPr>
        <w:t>implementação de remédios às operações</w:t>
      </w:r>
      <w:r w:rsidR="003D27D7">
        <w:rPr>
          <w:rFonts w:ascii="TimesNewRomanPSMT" w:hAnsi="TimesNewRomanPSMT"/>
          <w:color w:val="000000"/>
        </w:rPr>
        <w:t xml:space="preserve"> </w:t>
      </w:r>
      <w:r w:rsidR="003D27D7">
        <w:rPr>
          <w:rFonts w:ascii="TimesNewRomanPSMT" w:hAnsi="TimesNewRomanPSMT"/>
          <w:color w:val="000000"/>
        </w:rPr>
        <w:fldChar w:fldCharType="begin" w:fldLock="1"/>
      </w:r>
      <w:r w:rsidR="00E04906">
        <w:rPr>
          <w:rFonts w:ascii="TimesNewRomanPSMT" w:hAnsi="TimesNewRomanPSMT"/>
          <w:color w:val="000000"/>
        </w:rPr>
        <w:instrText>ADDIN CSL_CITATION {"citationItems":[{"id":"ITEM-1","itemData":{"author":[{"dropping-particle":"","family":"Ragazzo","given":"Carlos Emmanuel Joppert","non-dropping-particle":"","parse-names":false,"suffix":""},{"dropping-particle":"de","family":"Carvalho","given":"Vinicius Marques","non-dropping-particle":"","parse-names":false,"suffix":""}],"chapter-number":"1","container-title":"5 anos Lei de Defesa da Concorr</w:instrText>
      </w:r>
      <w:r w:rsidR="00E04906">
        <w:rPr>
          <w:rFonts w:ascii="TimesNewRomanPSMT" w:hAnsi="TimesNewRomanPSMT" w:hint="eastAsia"/>
          <w:color w:val="000000"/>
        </w:rPr>
        <w:instrText>ê</w:instrText>
      </w:r>
      <w:r w:rsidR="00E04906">
        <w:rPr>
          <w:rFonts w:ascii="TimesNewRomanPSMT" w:hAnsi="TimesNewRomanPSMT"/>
          <w:color w:val="000000"/>
        </w:rPr>
        <w:instrText>ncia: g</w:instrText>
      </w:r>
      <w:r w:rsidR="00E04906">
        <w:rPr>
          <w:rFonts w:ascii="TimesNewRomanPSMT" w:hAnsi="TimesNewRomanPSMT" w:hint="eastAsia"/>
          <w:color w:val="000000"/>
        </w:rPr>
        <w:instrText>ê</w:instrText>
      </w:r>
      <w:r w:rsidR="00E04906">
        <w:rPr>
          <w:rFonts w:ascii="TimesNewRomanPSMT" w:hAnsi="TimesNewRomanPSMT"/>
          <w:color w:val="000000"/>
        </w:rPr>
        <w:instrText>nese, jurisprud</w:instrText>
      </w:r>
      <w:r w:rsidR="00E04906">
        <w:rPr>
          <w:rFonts w:ascii="TimesNewRomanPSMT" w:hAnsi="TimesNewRomanPSMT" w:hint="eastAsia"/>
          <w:color w:val="000000"/>
        </w:rPr>
        <w:instrText>ê</w:instrText>
      </w:r>
      <w:r w:rsidR="00E04906">
        <w:rPr>
          <w:rFonts w:ascii="TimesNewRomanPSMT" w:hAnsi="TimesNewRomanPSMT"/>
          <w:color w:val="000000"/>
        </w:rPr>
        <w:instrText>ncia e desafios para o futuro","editor":[{"dropping-particle":"","family":"Eduardo Caminati Anders","given":"Guilherme Favaro Corvo Ribas","non-dropping-particle":"","parse-names":false,"suffix":""},{"dropping-particle":"","family":"Mariana Villela, Pedro Paulo Salles Cristofaro","given":"Vicente Bagnoli","non-dropping-particle":"","parse-names":false,"suffix":""}],"id":"ITEM-1","issued":{"date-parts":[["2017"]]},"page":"22-34","publisher":"IBRAC","title":"A Evolu</w:instrText>
      </w:r>
      <w:r w:rsidR="00E04906">
        <w:rPr>
          <w:rFonts w:ascii="TimesNewRomanPSMT" w:hAnsi="TimesNewRomanPSMT" w:hint="eastAsia"/>
          <w:color w:val="000000"/>
        </w:rPr>
        <w:instrText>çã</w:instrText>
      </w:r>
      <w:r w:rsidR="00E04906">
        <w:rPr>
          <w:rFonts w:ascii="TimesNewRomanPSMT" w:hAnsi="TimesNewRomanPSMT"/>
          <w:color w:val="000000"/>
        </w:rPr>
        <w:instrText>o do Antitruste no Brasil - A Pol</w:instrText>
      </w:r>
      <w:r w:rsidR="00E04906">
        <w:rPr>
          <w:rFonts w:ascii="TimesNewRomanPSMT" w:hAnsi="TimesNewRomanPSMT" w:hint="eastAsia"/>
          <w:color w:val="000000"/>
        </w:rPr>
        <w:instrText>í</w:instrText>
      </w:r>
      <w:r w:rsidR="00E04906">
        <w:rPr>
          <w:rFonts w:ascii="TimesNewRomanPSMT" w:hAnsi="TimesNewRomanPSMT"/>
          <w:color w:val="000000"/>
        </w:rPr>
        <w:instrText>tica de Defesa da Concorr</w:instrText>
      </w:r>
      <w:r w:rsidR="00E04906">
        <w:rPr>
          <w:rFonts w:ascii="TimesNewRomanPSMT" w:hAnsi="TimesNewRomanPSMT" w:hint="eastAsia"/>
          <w:color w:val="000000"/>
        </w:rPr>
        <w:instrText>ê</w:instrText>
      </w:r>
      <w:r w:rsidR="00E04906">
        <w:rPr>
          <w:rFonts w:ascii="TimesNewRomanPSMT" w:hAnsi="TimesNewRomanPSMT"/>
          <w:color w:val="000000"/>
        </w:rPr>
        <w:instrText>ncia sob a Lei 12.529/11","type":"chapter"},"uris":["http://www.mendeley.com/documents/?uuid=9b8f307a-5492-4633-a05b-3e8ae3fcf221"]}],"mendeley":{"formattedCitation":"(RAGAZZO; CARVALHO, 2017)","plainTextFormattedCitation":"(RAGAZZO; CARVALHO, 2017)","previouslyFormattedCitation":"(RAGAZZO; CARVALHO, 2017)"},"properties":{"noteIndex":0},"schema":"https://github.com/citation-style-language/schema/raw/master/csl-citation.json"}</w:instrText>
      </w:r>
      <w:r w:rsidR="003D27D7">
        <w:rPr>
          <w:rFonts w:ascii="TimesNewRomanPSMT" w:hAnsi="TimesNewRomanPSMT"/>
          <w:color w:val="000000"/>
        </w:rPr>
        <w:fldChar w:fldCharType="separate"/>
      </w:r>
      <w:r w:rsidR="003D27D7" w:rsidRPr="003D27D7">
        <w:rPr>
          <w:rFonts w:ascii="TimesNewRomanPSMT" w:hAnsi="TimesNewRomanPSMT"/>
          <w:noProof/>
          <w:color w:val="000000"/>
        </w:rPr>
        <w:t>(RAGAZZO; CARVALHO, 2017)</w:t>
      </w:r>
      <w:r w:rsidR="003D27D7">
        <w:rPr>
          <w:rFonts w:ascii="TimesNewRomanPSMT" w:hAnsi="TimesNewRomanPSMT"/>
          <w:color w:val="000000"/>
        </w:rPr>
        <w:fldChar w:fldCharType="end"/>
      </w:r>
      <w:r w:rsidR="003D27D7">
        <w:rPr>
          <w:rFonts w:ascii="TimesNewRomanPSMT" w:hAnsi="TimesNewRomanPSMT"/>
          <w:color w:val="000000"/>
        </w:rPr>
        <w:t>.</w:t>
      </w:r>
      <w:r w:rsidR="003D27D7" w:rsidRPr="003D27D7">
        <w:t xml:space="preserve"> </w:t>
      </w:r>
      <w:r w:rsidRPr="000C0613">
        <w:t xml:space="preserve"> </w:t>
      </w:r>
    </w:p>
    <w:p w14:paraId="1FE0019F" w14:textId="7BFDCD71" w:rsidR="00657D08" w:rsidRDefault="00FB662D" w:rsidP="00FB662D">
      <w:pPr>
        <w:spacing w:line="360" w:lineRule="auto"/>
        <w:ind w:firstLine="851"/>
        <w:jc w:val="both"/>
      </w:pPr>
      <w:r w:rsidRPr="000C0613">
        <w:t xml:space="preserve">Argumenta-se, neste trabalho, que esta regra </w:t>
      </w:r>
      <w:r w:rsidR="00A61B09">
        <w:t>gerava</w:t>
      </w:r>
      <w:r w:rsidR="00FD2795" w:rsidRPr="000C0613">
        <w:t xml:space="preserve"> outro problema</w:t>
      </w:r>
      <w:r w:rsidR="00B07E49" w:rsidRPr="000C0613">
        <w:t>:</w:t>
      </w:r>
      <w:r w:rsidR="00FD2795" w:rsidRPr="000C0613">
        <w:t xml:space="preserve"> </w:t>
      </w:r>
      <w:r w:rsidR="00B07E49" w:rsidRPr="000C0613">
        <w:t>a</w:t>
      </w:r>
      <w:r w:rsidRPr="000C0613">
        <w:t xml:space="preserve"> insegurança jurídica</w:t>
      </w:r>
      <w:r w:rsidR="00FD2795" w:rsidRPr="000C0613">
        <w:t xml:space="preserve">. </w:t>
      </w:r>
      <w:r w:rsidR="00ED4339" w:rsidRPr="000C0613">
        <w:t xml:space="preserve">A </w:t>
      </w:r>
      <w:r w:rsidR="009A7DF6">
        <w:t>hipótese</w:t>
      </w:r>
      <w:r w:rsidR="00ED4339" w:rsidRPr="000C0613">
        <w:t xml:space="preserve"> que este trabalho pretende averiguar é </w:t>
      </w:r>
      <w:r w:rsidR="00633820">
        <w:t>se esta</w:t>
      </w:r>
      <w:r w:rsidR="00ED4339" w:rsidRPr="000C0613">
        <w:t xml:space="preserve"> </w:t>
      </w:r>
      <w:r w:rsidRPr="000C0613">
        <w:t>insegurança não estaria restrita somente às empresas nacionais, tendo efeitos também nas empresas estrangeiras que demonstrasse</w:t>
      </w:r>
      <w:r w:rsidR="00633820">
        <w:t>m</w:t>
      </w:r>
      <w:r w:rsidRPr="000C0613">
        <w:t xml:space="preserve"> interesse em entrar no mercado brasileiro via fusões e aquisições de empresas nacionais</w:t>
      </w:r>
      <w:r w:rsidR="00633820">
        <w:t xml:space="preserve">. Ou seja, </w:t>
      </w:r>
      <w:r w:rsidRPr="000C0613">
        <w:t xml:space="preserve">as empresas estrangeiras não enfrentariam os riscos e os custos associados a uma operação de aquisição e fusão devido ao receio </w:t>
      </w:r>
      <w:r w:rsidR="00B07E49" w:rsidRPr="000C0613">
        <w:t xml:space="preserve">de que a operação fosse </w:t>
      </w:r>
      <w:r w:rsidR="005240AF">
        <w:t>investigada</w:t>
      </w:r>
      <w:r w:rsidR="007D46C1">
        <w:t xml:space="preserve"> posteriormente ao ato de aquisição</w:t>
      </w:r>
      <w:r w:rsidRPr="000C0613">
        <w:t>.</w:t>
      </w:r>
    </w:p>
    <w:p w14:paraId="704BE1F4" w14:textId="0FD8B85D" w:rsidR="00732363" w:rsidRDefault="00E04F9E" w:rsidP="00FB662D">
      <w:pPr>
        <w:spacing w:line="360" w:lineRule="auto"/>
        <w:ind w:firstLine="851"/>
        <w:jc w:val="both"/>
      </w:pPr>
      <w:r>
        <w:t xml:space="preserve">No </w:t>
      </w:r>
      <w:r w:rsidR="005240AF">
        <w:t>e</w:t>
      </w:r>
      <w:r>
        <w:t xml:space="preserve">ntanto, </w:t>
      </w:r>
      <w:r w:rsidR="00732363">
        <w:t>em sentido contrário ao sistema de notificação prévia,</w:t>
      </w:r>
      <w:r>
        <w:t xml:space="preserve"> </w:t>
      </w:r>
      <w:r w:rsidR="00732363">
        <w:t>segundo Castro</w:t>
      </w:r>
      <w:r>
        <w:t xml:space="preserve"> (</w:t>
      </w:r>
      <w:r w:rsidRPr="00E04F9E">
        <w:t>2012</w:t>
      </w:r>
      <w:r>
        <w:t xml:space="preserve">) </w:t>
      </w:r>
      <w:r w:rsidR="00732363">
        <w:t>citado por</w:t>
      </w:r>
      <w:r>
        <w:t xml:space="preserve"> </w:t>
      </w:r>
      <w:proofErr w:type="spellStart"/>
      <w:r>
        <w:t>Voronkoff</w:t>
      </w:r>
      <w:proofErr w:type="spellEnd"/>
      <w:r w:rsidR="00732363">
        <w:t xml:space="preserve"> </w:t>
      </w:r>
      <w:r>
        <w:fldChar w:fldCharType="begin" w:fldLock="1"/>
      </w:r>
      <w:r>
        <w:instrText>ADDIN CSL_CITATION {"citationItems":[{"id":"ITEM-1","itemData":{"abstract":"The scope of this article is to analyze the changes introduced by the new law of the Brazilian Antitrust System - Law No. 12.529/11, with main focus on its administrative structure changes and in the analysis prior of the merger procedure, performing a study under a legalistic bias. Indeed, it analyzes the advantages and disadvantages that the new law led to the whole antitrust system and to the modus operandi of the main Brazilian institution to protect competition in the country. In this sense, empirical data from the first year of operation of the Conselho Administrativo de Defesa Econômica and the results that the proposed amendments by Law No. 12.529/11 brought are demonstrated. Therefore, this study provides a better understanding of the role of antitrust agencies and the procedure that involves the operations of market concentration, as also demonstrate the advantages and disadvantages that permeate the current antitrust system.","author":[{"dropping-particle":"","family":"Voronkoff","given":"Igor","non-dropping-particle":"","parse-names":false,"suffix":""}],"container-title":"Revista de Defesa da Concorrência","id":"ITEM-1","issue":"12","issued":{"date-parts":[["2014"]]},"page":"144-179","title":"O novo sistema brasileiro de defesa da concorrência : estrutura administrativa e análise prévia dos atos de concentração","type":"article-journal","volume":"2"},"uris":["http://www.mendeley.com/documents/?uuid=7610ac19-93ff-471f-b018-196a9ef00204"]}],"mendeley":{"formattedCitation":"(VORONKOFF, 2014)","manualFormatting":"(2014)","plainTextFormattedCitation":"(VORONKOFF, 2014)","previouslyFormattedCitation":"(VORONKOFF, 2014)"},"properties":{"noteIndex":0},"schema":"https://github.com/citation-style-language/schema/raw/master/csl-citation.json"}</w:instrText>
      </w:r>
      <w:r>
        <w:fldChar w:fldCharType="separate"/>
      </w:r>
      <w:r>
        <w:rPr>
          <w:noProof/>
        </w:rPr>
        <w:t>(</w:t>
      </w:r>
      <w:r w:rsidRPr="00E04F9E">
        <w:rPr>
          <w:noProof/>
        </w:rPr>
        <w:t>2014)</w:t>
      </w:r>
      <w:r>
        <w:fldChar w:fldCharType="end"/>
      </w:r>
      <w:r>
        <w:t xml:space="preserve">, não haveria preocupação sobre a segurança jurídica do </w:t>
      </w:r>
      <w:r w:rsidR="00732363">
        <w:t xml:space="preserve">sistema de análise posterior, uma vez que as empresas já sabiam que restrições poderiam ser impostas pelo </w:t>
      </w:r>
      <w:proofErr w:type="spellStart"/>
      <w:r w:rsidR="00732363">
        <w:t>Cade</w:t>
      </w:r>
      <w:proofErr w:type="spellEnd"/>
      <w:r w:rsidR="00732363">
        <w:t>, podendo, inclusive, reprovar um ato de concentração de forma integral. Ainda segundo o autor citado,</w:t>
      </w:r>
      <w:r w:rsidR="007B4460">
        <w:t xml:space="preserve"> </w:t>
      </w:r>
      <w:r w:rsidR="00732363">
        <w:t xml:space="preserve">a Lei nº 8.884/94 </w:t>
      </w:r>
      <w:r w:rsidR="007B4460">
        <w:t xml:space="preserve">estabelecia </w:t>
      </w:r>
      <w:r w:rsidR="00732363">
        <w:t>instrumentos legais hábeis para o restabelecimento da situação anterior</w:t>
      </w:r>
      <w:r w:rsidR="007B4460">
        <w:t xml:space="preserve"> antes de efetuar a operação.</w:t>
      </w:r>
    </w:p>
    <w:p w14:paraId="08A01EA2" w14:textId="73269400" w:rsidR="00FB662D" w:rsidRDefault="007B4460" w:rsidP="00FB662D">
      <w:pPr>
        <w:spacing w:line="360" w:lineRule="auto"/>
        <w:ind w:firstLine="851"/>
        <w:jc w:val="both"/>
        <w:rPr>
          <w:rStyle w:val="tlid-translation"/>
          <w:lang w:val="pt-PT"/>
        </w:rPr>
      </w:pPr>
      <w:r>
        <w:t>Além disso, o</w:t>
      </w:r>
      <w:r w:rsidR="00657D08">
        <w:t xml:space="preserve"> </w:t>
      </w:r>
      <w:r w:rsidR="00657D08" w:rsidRPr="00657D08">
        <w:t xml:space="preserve">controle </w:t>
      </w:r>
      <w:r w:rsidR="009A7DF6">
        <w:t>pós-fusão provavelmente reduziria</w:t>
      </w:r>
      <w:r w:rsidR="00657D08" w:rsidRPr="00657D08">
        <w:t xml:space="preserve"> os erros de decisão graças à disponibilidade de informações </w:t>
      </w:r>
      <w:proofErr w:type="spellStart"/>
      <w:r w:rsidR="00657D08" w:rsidRPr="00657D08">
        <w:rPr>
          <w:i/>
        </w:rPr>
        <w:t>ex</w:t>
      </w:r>
      <w:proofErr w:type="spellEnd"/>
      <w:r w:rsidR="00657D08" w:rsidRPr="00657D08">
        <w:rPr>
          <w:i/>
        </w:rPr>
        <w:t xml:space="preserve"> post</w:t>
      </w:r>
      <w:r w:rsidR="00657D08" w:rsidRPr="00657D08">
        <w:t xml:space="preserve">, </w:t>
      </w:r>
      <w:r w:rsidR="00363624">
        <w:t>ou seja,</w:t>
      </w:r>
      <w:r w:rsidR="00363624">
        <w:rPr>
          <w:rStyle w:val="tlid-translation"/>
          <w:lang w:val="pt-PT"/>
        </w:rPr>
        <w:t xml:space="preserve"> </w:t>
      </w:r>
      <w:r w:rsidR="00251F6D">
        <w:rPr>
          <w:rStyle w:val="tlid-translation"/>
          <w:lang w:val="pt-PT"/>
        </w:rPr>
        <w:t>neste caso</w:t>
      </w:r>
      <w:r w:rsidR="00363624">
        <w:rPr>
          <w:rStyle w:val="tlid-translation"/>
          <w:lang w:val="pt-PT"/>
        </w:rPr>
        <w:t xml:space="preserve"> tem-se uma avaliação mais precisa do verdadeiro efeito da fusão, fazendo co</w:t>
      </w:r>
      <w:r w:rsidR="003D27D7">
        <w:rPr>
          <w:rStyle w:val="tlid-translation"/>
          <w:lang w:val="pt-PT"/>
        </w:rPr>
        <w:t>m</w:t>
      </w:r>
      <w:r w:rsidR="00363624">
        <w:rPr>
          <w:rStyle w:val="tlid-translation"/>
          <w:lang w:val="pt-PT"/>
        </w:rPr>
        <w:t xml:space="preserve"> que a </w:t>
      </w:r>
      <w:r w:rsidR="009A7DF6">
        <w:rPr>
          <w:rStyle w:val="tlid-translation"/>
          <w:lang w:val="pt-PT"/>
        </w:rPr>
        <w:t>autoridade a</w:t>
      </w:r>
      <w:r w:rsidR="00363624">
        <w:rPr>
          <w:rStyle w:val="tlid-translation"/>
          <w:lang w:val="pt-PT"/>
        </w:rPr>
        <w:t>ntitrust</w:t>
      </w:r>
      <w:r w:rsidR="00E95009">
        <w:rPr>
          <w:rStyle w:val="tlid-translation"/>
          <w:lang w:val="pt-PT"/>
        </w:rPr>
        <w:t>e</w:t>
      </w:r>
      <w:r w:rsidR="00363624">
        <w:rPr>
          <w:rStyle w:val="tlid-translation"/>
          <w:lang w:val="pt-PT"/>
        </w:rPr>
        <w:t xml:space="preserve"> possa se concentrar em remediar as fusões com efeitos anticompetitivos. Assim, por exemplo, verificar as evidências sobre os ganhos de eficiência seria mais vantajoso num controle posterior, uma vez que os dados que serão levantados são factuais.</w:t>
      </w:r>
      <w:r w:rsidR="00531B2B">
        <w:rPr>
          <w:rStyle w:val="tlid-translation"/>
          <w:lang w:val="pt-PT"/>
        </w:rPr>
        <w:t xml:space="preserve"> Com isso, </w:t>
      </w:r>
      <w:r w:rsidR="00E95009">
        <w:rPr>
          <w:rStyle w:val="tlid-translation"/>
          <w:lang w:val="pt-PT"/>
        </w:rPr>
        <w:t xml:space="preserve">em </w:t>
      </w:r>
      <w:r w:rsidR="00531B2B">
        <w:rPr>
          <w:rStyle w:val="tlid-translation"/>
          <w:lang w:val="pt-PT"/>
        </w:rPr>
        <w:t xml:space="preserve">um sistema de notificação </w:t>
      </w:r>
      <w:r w:rsidR="00531B2B" w:rsidRPr="009A7DF6">
        <w:rPr>
          <w:rStyle w:val="tlid-translation"/>
          <w:i/>
          <w:lang w:val="pt-PT"/>
        </w:rPr>
        <w:t>ex-ante</w:t>
      </w:r>
      <w:r w:rsidR="00531B2B">
        <w:rPr>
          <w:rStyle w:val="tlid-translation"/>
          <w:lang w:val="pt-PT"/>
        </w:rPr>
        <w:t xml:space="preserve">, </w:t>
      </w:r>
      <w:r w:rsidR="00E95009">
        <w:rPr>
          <w:rStyle w:val="tlid-translation"/>
          <w:lang w:val="pt-PT"/>
        </w:rPr>
        <w:t xml:space="preserve">onde há </w:t>
      </w:r>
      <w:r w:rsidR="00531B2B">
        <w:rPr>
          <w:rStyle w:val="tlid-translation"/>
          <w:lang w:val="pt-PT"/>
        </w:rPr>
        <w:t>falta de d</w:t>
      </w:r>
      <w:r w:rsidR="009A7DF6">
        <w:rPr>
          <w:rStyle w:val="tlid-translation"/>
          <w:lang w:val="pt-PT"/>
        </w:rPr>
        <w:t xml:space="preserve">ados pré-operação – </w:t>
      </w:r>
      <w:r w:rsidR="00531B2B">
        <w:rPr>
          <w:rStyle w:val="tlid-translation"/>
          <w:lang w:val="pt-PT"/>
        </w:rPr>
        <w:t>com decisões</w:t>
      </w:r>
      <w:r w:rsidR="00E95009">
        <w:rPr>
          <w:rStyle w:val="tlid-translation"/>
          <w:lang w:val="pt-PT"/>
        </w:rPr>
        <w:t xml:space="preserve"> basedas em estimativas</w:t>
      </w:r>
      <w:r w:rsidR="009A7DF6">
        <w:rPr>
          <w:rStyle w:val="tlid-translation"/>
          <w:lang w:val="pt-PT"/>
        </w:rPr>
        <w:t xml:space="preserve"> – </w:t>
      </w:r>
      <w:r w:rsidR="00E95009">
        <w:rPr>
          <w:rStyle w:val="tlid-translation"/>
          <w:lang w:val="pt-PT"/>
        </w:rPr>
        <w:t xml:space="preserve">poderia </w:t>
      </w:r>
      <w:r w:rsidR="00531B2B">
        <w:rPr>
          <w:rStyle w:val="tlid-translation"/>
          <w:lang w:val="pt-PT"/>
        </w:rPr>
        <w:t xml:space="preserve">enviesar o julgamento da </w:t>
      </w:r>
      <w:r w:rsidR="009A7DF6">
        <w:rPr>
          <w:rStyle w:val="tlid-translation"/>
          <w:lang w:val="pt-PT"/>
        </w:rPr>
        <w:t>autoridade antitruste</w:t>
      </w:r>
      <w:r w:rsidR="00531B2B">
        <w:rPr>
          <w:rStyle w:val="tlid-translation"/>
          <w:lang w:val="pt-PT"/>
        </w:rPr>
        <w:t>.</w:t>
      </w:r>
    </w:p>
    <w:p w14:paraId="01BD637D" w14:textId="235B7885" w:rsidR="003D27D7" w:rsidRDefault="003D27D7" w:rsidP="003D27D7">
      <w:pPr>
        <w:spacing w:line="360" w:lineRule="auto"/>
        <w:ind w:firstLine="851"/>
        <w:jc w:val="both"/>
        <w:rPr>
          <w:rStyle w:val="tlid-translation"/>
          <w:lang w:val="pt-PT"/>
        </w:rPr>
      </w:pPr>
      <w:r>
        <w:rPr>
          <w:rStyle w:val="tlid-translation"/>
          <w:lang w:val="pt-PT"/>
        </w:rPr>
        <w:t xml:space="preserve">Todavia, como descrito nos parágrafos acima, existia </w:t>
      </w:r>
      <w:r w:rsidRPr="003D27D7">
        <w:rPr>
          <w:rStyle w:val="tlid-translation"/>
          <w:lang w:val="pt-PT"/>
        </w:rPr>
        <w:t>uma dificuldade na negociação de</w:t>
      </w:r>
      <w:r>
        <w:rPr>
          <w:rStyle w:val="tlid-translation"/>
          <w:lang w:val="pt-PT"/>
        </w:rPr>
        <w:t xml:space="preserve"> </w:t>
      </w:r>
      <w:r w:rsidRPr="003D27D7">
        <w:rPr>
          <w:rStyle w:val="tlid-translation"/>
          <w:lang w:val="pt-PT"/>
        </w:rPr>
        <w:t>remédios estruturais</w:t>
      </w:r>
      <w:r w:rsidR="0041156F">
        <w:rPr>
          <w:rStyle w:val="tlid-translation"/>
          <w:lang w:val="pt-PT"/>
        </w:rPr>
        <w:t xml:space="preserve"> no regime de análise </w:t>
      </w:r>
      <w:r w:rsidR="0041156F" w:rsidRPr="00043848">
        <w:rPr>
          <w:rStyle w:val="tlid-translation"/>
          <w:i/>
          <w:lang w:val="pt-PT"/>
        </w:rPr>
        <w:t>ex-post</w:t>
      </w:r>
      <w:r w:rsidRPr="003D27D7">
        <w:rPr>
          <w:rStyle w:val="tlid-translation"/>
          <w:lang w:val="pt-PT"/>
        </w:rPr>
        <w:t xml:space="preserve">. </w:t>
      </w:r>
      <w:r w:rsidR="0040249B">
        <w:rPr>
          <w:rStyle w:val="tlid-translation"/>
          <w:lang w:val="pt-PT"/>
        </w:rPr>
        <w:t>Como a</w:t>
      </w:r>
      <w:r w:rsidRPr="003D27D7">
        <w:rPr>
          <w:rStyle w:val="tlid-translation"/>
          <w:lang w:val="pt-PT"/>
        </w:rPr>
        <w:t xml:space="preserve"> operação</w:t>
      </w:r>
      <w:r>
        <w:rPr>
          <w:rStyle w:val="tlid-translation"/>
          <w:lang w:val="pt-PT"/>
        </w:rPr>
        <w:t xml:space="preserve"> </w:t>
      </w:r>
      <w:r w:rsidR="0040249B">
        <w:rPr>
          <w:rStyle w:val="tlid-translation"/>
          <w:lang w:val="pt-PT"/>
        </w:rPr>
        <w:t xml:space="preserve">já </w:t>
      </w:r>
      <w:r w:rsidRPr="003D27D7">
        <w:rPr>
          <w:rStyle w:val="tlid-translation"/>
          <w:lang w:val="pt-PT"/>
        </w:rPr>
        <w:t>estava consumada</w:t>
      </w:r>
      <w:r w:rsidR="0040249B">
        <w:rPr>
          <w:rStyle w:val="tlid-translation"/>
          <w:lang w:val="pt-PT"/>
        </w:rPr>
        <w:t>,</w:t>
      </w:r>
      <w:r w:rsidR="009A7DF6">
        <w:rPr>
          <w:rStyle w:val="tlid-translation"/>
          <w:lang w:val="pt-PT"/>
        </w:rPr>
        <w:t xml:space="preserve"> </w:t>
      </w:r>
      <w:r w:rsidRPr="003D27D7">
        <w:rPr>
          <w:rStyle w:val="tlid-translation"/>
          <w:lang w:val="pt-PT"/>
        </w:rPr>
        <w:t xml:space="preserve">a autoridade se via frente a </w:t>
      </w:r>
      <w:r w:rsidR="0040249B">
        <w:rPr>
          <w:rStyle w:val="tlid-translation"/>
          <w:lang w:val="pt-PT"/>
        </w:rPr>
        <w:t>um dilema</w:t>
      </w:r>
      <w:r w:rsidRPr="003D27D7">
        <w:rPr>
          <w:rStyle w:val="tlid-translation"/>
          <w:lang w:val="pt-PT"/>
        </w:rPr>
        <w:t xml:space="preserve">: </w:t>
      </w:r>
      <w:r w:rsidR="0040249B">
        <w:rPr>
          <w:rStyle w:val="tlid-translation"/>
          <w:lang w:val="pt-PT"/>
        </w:rPr>
        <w:t>“</w:t>
      </w:r>
      <w:r w:rsidRPr="003D27D7">
        <w:rPr>
          <w:rStyle w:val="tlid-translation"/>
          <w:lang w:val="pt-PT"/>
        </w:rPr>
        <w:t>optar pela manutenção</w:t>
      </w:r>
      <w:r>
        <w:rPr>
          <w:rStyle w:val="tlid-translation"/>
          <w:lang w:val="pt-PT"/>
        </w:rPr>
        <w:t xml:space="preserve"> </w:t>
      </w:r>
      <w:r w:rsidRPr="003D27D7">
        <w:rPr>
          <w:rStyle w:val="tlid-translation"/>
          <w:lang w:val="pt-PT"/>
        </w:rPr>
        <w:t xml:space="preserve">dos efeitos do negócio no mercado ou pela imposição de solução que, no limite, não levaria </w:t>
      </w:r>
      <w:r w:rsidRPr="003D27D7">
        <w:rPr>
          <w:rStyle w:val="tlid-translation"/>
          <w:lang w:val="pt-PT"/>
        </w:rPr>
        <w:lastRenderedPageBreak/>
        <w:t>ao</w:t>
      </w:r>
      <w:r>
        <w:rPr>
          <w:rStyle w:val="tlid-translation"/>
          <w:lang w:val="pt-PT"/>
        </w:rPr>
        <w:t xml:space="preserve"> </w:t>
      </w:r>
      <w:r w:rsidRPr="0040249B">
        <w:rPr>
          <w:rStyle w:val="tlid-translation"/>
          <w:i/>
          <w:lang w:val="pt-PT"/>
        </w:rPr>
        <w:t>status quo ante</w:t>
      </w:r>
      <w:r w:rsidRPr="003D27D7">
        <w:rPr>
          <w:rStyle w:val="tlid-translation"/>
          <w:lang w:val="pt-PT"/>
        </w:rPr>
        <w:t>, uma vez que este nem existia mais</w:t>
      </w:r>
      <w:r w:rsidR="0040249B">
        <w:rPr>
          <w:rStyle w:val="tlid-translation"/>
          <w:lang w:val="pt-PT"/>
        </w:rPr>
        <w:t xml:space="preserve">” </w:t>
      </w:r>
      <w:r w:rsidR="0040249B">
        <w:rPr>
          <w:rStyle w:val="tlid-translation"/>
          <w:lang w:val="pt-PT"/>
        </w:rPr>
        <w:fldChar w:fldCharType="begin" w:fldLock="1"/>
      </w:r>
      <w:r w:rsidR="00E04906">
        <w:rPr>
          <w:rStyle w:val="tlid-translation"/>
          <w:lang w:val="pt-PT"/>
        </w:rPr>
        <w:instrText>ADDIN CSL_CITATION {"citationItems":[{"id":"ITEM-1","itemData":{"author":[{"dropping-particle":"","family":"Ragazzo","given":"Carlos Emmanuel Joppert","non-dropping-particle":"","parse-names":false,"suffix":""},{"dropping-particle":"de","family":"Carvalho","given":"Vinicius Marques","non-dropping-particle":"","parse-names":false,"suffix":""}],"chapter-number":"1","container-title":"5 anos Lei de Defesa da Concorrência: gênese, jurisprudência e desafios para o futuro","editor":[{"dropping-particle":"","family":"Eduardo Caminati Anders","given":"Guilherme Favaro Corvo Ribas","non-dropping-particle":"","parse-names":false,"suffix":""},{"dropping-particle":"","family":"Mariana Villela, Pedro Paulo Salles Cristofaro","given":"Vicente Bagnoli","non-dropping-particle":"","parse-names":false,"suffix":""}],"id":"ITEM-1","issued":{"date-parts":[["2017"]]},"page":"22-34","publisher":"IBRAC","title":"A Evolução do Antitruste no Brasil - A Política de Defesa da Concorrência sob a Lei 12.529/11","type":"chapter"},"uris":["http://www.mendeley.com/documents/?uuid=9b8f307a-5492-4633-a05b-3e8ae3fcf221"]}],"mendeley":{"formattedCitation":"(RAGAZZO; CARVALHO, 2017)","plainTextFormattedCitation":"(RAGAZZO; CARVALHO, 2017)","previouslyFormattedCitation":"(RAGAZZO; CARVALHO, 2017)"},"properties":{"noteIndex":0},"schema":"https://github.com/citation-style-language/schema/raw/master/csl-citation.json"}</w:instrText>
      </w:r>
      <w:r w:rsidR="0040249B">
        <w:rPr>
          <w:rStyle w:val="tlid-translation"/>
          <w:lang w:val="pt-PT"/>
        </w:rPr>
        <w:fldChar w:fldCharType="separate"/>
      </w:r>
      <w:r w:rsidR="0040249B" w:rsidRPr="0040249B">
        <w:rPr>
          <w:rStyle w:val="tlid-translation"/>
          <w:noProof/>
          <w:lang w:val="pt-PT"/>
        </w:rPr>
        <w:t>(RAGAZZO; CARVALHO, 2017)</w:t>
      </w:r>
      <w:r w:rsidR="0040249B">
        <w:rPr>
          <w:rStyle w:val="tlid-translation"/>
          <w:lang w:val="pt-PT"/>
        </w:rPr>
        <w:fldChar w:fldCharType="end"/>
      </w:r>
      <w:r w:rsidRPr="003D27D7">
        <w:rPr>
          <w:rStyle w:val="tlid-translation"/>
          <w:lang w:val="pt-PT"/>
        </w:rPr>
        <w:t xml:space="preserve">. </w:t>
      </w:r>
    </w:p>
    <w:p w14:paraId="7748CA51" w14:textId="2A08C6E7" w:rsidR="00043848" w:rsidRDefault="001253A6" w:rsidP="009A7DF6">
      <w:pPr>
        <w:spacing w:line="360" w:lineRule="auto"/>
        <w:ind w:firstLine="851"/>
        <w:jc w:val="both"/>
        <w:rPr>
          <w:rStyle w:val="tlid-translation"/>
          <w:lang w:val="pt-PT"/>
        </w:rPr>
      </w:pPr>
      <w:r>
        <w:rPr>
          <w:rStyle w:val="tlid-translation"/>
          <w:lang w:val="pt-PT"/>
        </w:rPr>
        <w:t>Considerando as argumentações acima</w:t>
      </w:r>
      <w:r w:rsidR="006156EE">
        <w:rPr>
          <w:rStyle w:val="tlid-translation"/>
          <w:lang w:val="pt-PT"/>
        </w:rPr>
        <w:t xml:space="preserve">, </w:t>
      </w:r>
      <w:r>
        <w:rPr>
          <w:rStyle w:val="tlid-translation"/>
          <w:lang w:val="pt-PT"/>
        </w:rPr>
        <w:t>a hipótese deste trabalho se manté</w:t>
      </w:r>
      <w:r w:rsidR="006156EE">
        <w:rPr>
          <w:rStyle w:val="tlid-translation"/>
          <w:lang w:val="pt-PT"/>
        </w:rPr>
        <w:t>m</w:t>
      </w:r>
      <w:r w:rsidR="009A7DF6">
        <w:rPr>
          <w:rStyle w:val="tlid-translation"/>
          <w:lang w:val="pt-PT"/>
        </w:rPr>
        <w:t xml:space="preserve">. O Brasil </w:t>
      </w:r>
      <w:r>
        <w:rPr>
          <w:rStyle w:val="tlid-translation"/>
          <w:lang w:val="pt-PT"/>
        </w:rPr>
        <w:t>detém</w:t>
      </w:r>
      <w:r w:rsidR="009A7DF6">
        <w:rPr>
          <w:rStyle w:val="tlid-translation"/>
          <w:lang w:val="pt-PT"/>
        </w:rPr>
        <w:t xml:space="preserve"> um alto grau de inseguraç</w:t>
      </w:r>
      <w:r w:rsidR="0055338F">
        <w:rPr>
          <w:rStyle w:val="tlid-translation"/>
          <w:lang w:val="pt-PT"/>
        </w:rPr>
        <w:t>a</w:t>
      </w:r>
      <w:r w:rsidR="0041156F">
        <w:rPr>
          <w:rStyle w:val="tlid-translation"/>
          <w:lang w:val="pt-PT"/>
        </w:rPr>
        <w:t xml:space="preserve"> jurídica em diversos aspectos, e, p</w:t>
      </w:r>
      <w:r w:rsidR="009A7DF6">
        <w:rPr>
          <w:rStyle w:val="tlid-translation"/>
          <w:lang w:val="pt-PT"/>
        </w:rPr>
        <w:t>ortanto,</w:t>
      </w:r>
      <w:r w:rsidR="0041156F">
        <w:rPr>
          <w:rStyle w:val="tlid-translation"/>
          <w:lang w:val="pt-PT"/>
        </w:rPr>
        <w:t xml:space="preserve"> </w:t>
      </w:r>
      <w:r w:rsidR="00FE7CE9">
        <w:rPr>
          <w:rStyle w:val="tlid-translation"/>
          <w:lang w:val="pt-PT"/>
        </w:rPr>
        <w:t>uma legislação que fosse</w:t>
      </w:r>
      <w:r w:rsidR="009A7DF6">
        <w:rPr>
          <w:rStyle w:val="tlid-translation"/>
          <w:lang w:val="pt-PT"/>
        </w:rPr>
        <w:t xml:space="preserve"> elaborada </w:t>
      </w:r>
      <w:r w:rsidR="004D5E21">
        <w:rPr>
          <w:rStyle w:val="tlid-translation"/>
          <w:lang w:val="pt-PT"/>
        </w:rPr>
        <w:t>para dar segurança jurídica às operações de fusões e aquisições</w:t>
      </w:r>
      <w:r w:rsidR="009A7DF6">
        <w:rPr>
          <w:rStyle w:val="tlid-translation"/>
          <w:lang w:val="pt-PT"/>
        </w:rPr>
        <w:t xml:space="preserve">, poderia, em tese, </w:t>
      </w:r>
      <w:r w:rsidR="004D5E21">
        <w:rPr>
          <w:rStyle w:val="tlid-translation"/>
          <w:lang w:val="pt-PT"/>
        </w:rPr>
        <w:t>funcionar como uma sinalização positiva para possíveis investidores externos</w:t>
      </w:r>
      <w:r w:rsidR="00043848">
        <w:rPr>
          <w:rStyle w:val="tlid-translation"/>
          <w:lang w:val="pt-PT"/>
        </w:rPr>
        <w:t>.</w:t>
      </w:r>
    </w:p>
    <w:p w14:paraId="3896495B" w14:textId="464E499C" w:rsidR="009A7DF6" w:rsidRPr="00FE7CE9" w:rsidRDefault="00043848" w:rsidP="009A7DF6">
      <w:pPr>
        <w:spacing w:line="360" w:lineRule="auto"/>
        <w:ind w:firstLine="851"/>
        <w:jc w:val="both"/>
        <w:rPr>
          <w:rStyle w:val="tlid-translation"/>
          <w:color w:val="FF0000"/>
          <w:lang w:val="pt-PT"/>
        </w:rPr>
      </w:pPr>
      <w:r>
        <w:rPr>
          <w:rStyle w:val="tlid-translation"/>
          <w:lang w:val="pt-PT"/>
        </w:rPr>
        <w:t xml:space="preserve">Importante destacar que a hipótese é abrangente, uma vez que abarca operações que poderiam ser notificadas quanto para aquelas não precisariam de comunicação ao Cade. </w:t>
      </w:r>
      <w:r w:rsidR="00343927">
        <w:rPr>
          <w:rStyle w:val="tlid-translation"/>
          <w:lang w:val="pt-PT"/>
        </w:rPr>
        <w:t xml:space="preserve">Embora esse trabalho escolha a mudança de atos do controle de atos de concentração para delimitar a intervenção de política pública. A Lei </w:t>
      </w:r>
      <w:r w:rsidR="00343927" w:rsidRPr="000C0613">
        <w:t>Lei 12.529/11</w:t>
      </w:r>
      <w:r w:rsidR="00343927">
        <w:t xml:space="preserve"> </w:t>
      </w:r>
      <w:r w:rsidR="00343927">
        <w:rPr>
          <w:rStyle w:val="tlid-translation"/>
          <w:lang w:val="pt-PT"/>
        </w:rPr>
        <w:t>aprimorou de modo geral diversos outros tópicos referente à política antitrute brasileira, reduzindo as incertezas das empresas estrangeiras em relação ao marco regulátorio brasileiro.</w:t>
      </w:r>
    </w:p>
    <w:p w14:paraId="01C3F3E3" w14:textId="7E6A7788" w:rsidR="00FB662D" w:rsidRPr="000C0613" w:rsidRDefault="00783770" w:rsidP="007E5B65">
      <w:pPr>
        <w:spacing w:line="360" w:lineRule="auto"/>
        <w:ind w:firstLine="851"/>
        <w:jc w:val="both"/>
      </w:pPr>
      <w:r w:rsidRPr="000C0613">
        <w:t>De todo modo</w:t>
      </w:r>
      <w:r w:rsidR="00343927">
        <w:t>, a</w:t>
      </w:r>
      <w:r w:rsidR="00FB662D" w:rsidRPr="000C0613">
        <w:t xml:space="preserve"> questão</w:t>
      </w:r>
      <w:r w:rsidR="00ED4339" w:rsidRPr="000C0613">
        <w:t xml:space="preserve"> sobre o controle prévio de atos de concentração</w:t>
      </w:r>
      <w:r w:rsidR="0041156F">
        <w:t xml:space="preserve"> </w:t>
      </w:r>
      <w:r w:rsidR="00FB662D" w:rsidRPr="000C0613">
        <w:t>foi resolvida</w:t>
      </w:r>
      <w:r w:rsidR="0041156F">
        <w:t xml:space="preserve"> </w:t>
      </w:r>
      <w:r w:rsidR="00ED4339" w:rsidRPr="000C0613">
        <w:t>em 2011. A</w:t>
      </w:r>
      <w:r w:rsidR="007E5B65" w:rsidRPr="000C0613">
        <w:t xml:space="preserve"> Nova Lei Antitruste Brasileira (Lei 12.529/11) foi promulgada na intenção de cobrir lacunas e inserir inovações na legislação antitruste. A nova lei estabeleceu uma nova estrutura e aumentou as atribuições do </w:t>
      </w:r>
      <w:proofErr w:type="spellStart"/>
      <w:r w:rsidR="007E5B65" w:rsidRPr="000C0613">
        <w:t>Cade</w:t>
      </w:r>
      <w:proofErr w:type="spellEnd"/>
      <w:r w:rsidR="007E5B65" w:rsidRPr="000C0613">
        <w:t>, que passou</w:t>
      </w:r>
      <w:r w:rsidR="00ED4339" w:rsidRPr="000C0613">
        <w:t>, assim,</w:t>
      </w:r>
      <w:r w:rsidR="007E5B65" w:rsidRPr="000C0613">
        <w:t xml:space="preserve"> a fazer controle prévio dos atos de concentração. </w:t>
      </w:r>
    </w:p>
    <w:p w14:paraId="5570066F" w14:textId="77777777" w:rsidR="008507A9" w:rsidRPr="000C0613" w:rsidRDefault="00FB662D" w:rsidP="007E5B65">
      <w:pPr>
        <w:spacing w:line="360" w:lineRule="auto"/>
        <w:ind w:firstLine="851"/>
        <w:jc w:val="both"/>
      </w:pPr>
      <w:r w:rsidRPr="000C0613">
        <w:t>Além disso, a</w:t>
      </w:r>
      <w:r w:rsidR="007E5B65" w:rsidRPr="000C0613">
        <w:t>s funções de instrução e de julgamento de processos</w:t>
      </w:r>
      <w:r w:rsidRPr="000C0613">
        <w:t xml:space="preserve"> que eram compartilhadas com a Secretaria de Acompanhamento Econômico (SEAE) e a Superintendência de Direito Econômico (SDE)</w:t>
      </w:r>
      <w:r w:rsidR="007E5B65" w:rsidRPr="000C0613">
        <w:t xml:space="preserve"> ficaram</w:t>
      </w:r>
      <w:r w:rsidRPr="000C0613">
        <w:t xml:space="preserve"> exclusivamente</w:t>
      </w:r>
      <w:r w:rsidR="007E5B65" w:rsidRPr="000C0613">
        <w:t xml:space="preserve"> a cargo do </w:t>
      </w:r>
      <w:proofErr w:type="spellStart"/>
      <w:r w:rsidR="007E5B65" w:rsidRPr="000C0613">
        <w:t>Cade</w:t>
      </w:r>
      <w:proofErr w:type="spellEnd"/>
      <w:r w:rsidR="007E5B65" w:rsidRPr="000C0613">
        <w:t xml:space="preserve">, composto pelo Tribunal Administrativo de Defesa Econômica, a Superintendência-Geral e ao </w:t>
      </w:r>
      <w:r w:rsidR="00615DEF" w:rsidRPr="000C0613">
        <w:t>recém-criado</w:t>
      </w:r>
      <w:r w:rsidR="007E5B65" w:rsidRPr="000C0613">
        <w:t xml:space="preserve"> Departamento de Estudos Econômicos (DEE).  </w:t>
      </w:r>
    </w:p>
    <w:p w14:paraId="184C192B" w14:textId="5E3F528A" w:rsidR="00ED4339" w:rsidRPr="000C0613" w:rsidRDefault="007E5B65" w:rsidP="00633820">
      <w:pPr>
        <w:spacing w:line="360" w:lineRule="auto"/>
        <w:ind w:firstLine="851"/>
        <w:jc w:val="both"/>
      </w:pPr>
      <w:r w:rsidRPr="000C0613">
        <w:t>Assim, o novo marco legal estabeleceu</w:t>
      </w:r>
      <w:r w:rsidR="00633820">
        <w:t xml:space="preserve"> </w:t>
      </w:r>
      <w:r w:rsidRPr="000C0613">
        <w:t xml:space="preserve">uma nova estrutura e modificou as atribuições do </w:t>
      </w:r>
      <w:proofErr w:type="spellStart"/>
      <w:r w:rsidRPr="000C0613">
        <w:t>Cade</w:t>
      </w:r>
      <w:proofErr w:type="spellEnd"/>
      <w:r w:rsidRPr="000C0613">
        <w:t>, que passou a fazer controle prévio dos atos de concentração</w:t>
      </w:r>
      <w:r w:rsidR="002E2A91" w:rsidRPr="000C0613">
        <w:t>, bem como unificou os processos unicamente dentro do fluxo processual da autarquia</w:t>
      </w:r>
      <w:r w:rsidRPr="000C0613">
        <w:t>.</w:t>
      </w:r>
      <w:r w:rsidR="00633820">
        <w:t xml:space="preserve"> </w:t>
      </w:r>
      <w:r w:rsidR="000064B7" w:rsidRPr="000C0613">
        <w:t xml:space="preserve">Quanto </w:t>
      </w:r>
      <w:r w:rsidR="00455066" w:rsidRPr="000C0613">
        <w:t>às</w:t>
      </w:r>
      <w:r w:rsidR="000064B7" w:rsidRPr="000C0613">
        <w:t xml:space="preserve"> mudanças processuais, </w:t>
      </w:r>
      <w:r w:rsidR="00ED4339" w:rsidRPr="000C0613">
        <w:t>o controle dos atos de concentração deve ser realizado em, no máximo 240 dias, a contar do protocolo da petição ou da sua emenda.  O prazo de 240 dias pode ser prorrogado por até 60 dias, mediante pedido das requerentes envolvidas na operação; ou por até 90 dias, mediante decisão fundamentada do Tribunal Administrativo de Defesa Econômica</w:t>
      </w:r>
      <w:r w:rsidR="00B07E49" w:rsidRPr="000C0613">
        <w:t>.</w:t>
      </w:r>
    </w:p>
    <w:p w14:paraId="07890623" w14:textId="4A155603" w:rsidR="005C38AD" w:rsidRPr="000C0613" w:rsidRDefault="005C38AD" w:rsidP="007E5B65">
      <w:pPr>
        <w:spacing w:line="360" w:lineRule="auto"/>
        <w:ind w:firstLine="851"/>
        <w:jc w:val="both"/>
      </w:pPr>
    </w:p>
    <w:p w14:paraId="343B85C9" w14:textId="70249730" w:rsidR="00E47EAA" w:rsidRPr="00290949" w:rsidRDefault="00E47EAA" w:rsidP="00290949">
      <w:pPr>
        <w:pStyle w:val="PargrafodaLista"/>
        <w:numPr>
          <w:ilvl w:val="1"/>
          <w:numId w:val="12"/>
        </w:numPr>
        <w:spacing w:line="360" w:lineRule="auto"/>
        <w:jc w:val="both"/>
        <w:outlineLvl w:val="1"/>
        <w:rPr>
          <w:rFonts w:ascii="Times New Roman" w:hAnsi="Times New Roman" w:cs="Times New Roman"/>
          <w:b/>
          <w:smallCaps/>
          <w:sz w:val="24"/>
          <w:szCs w:val="24"/>
        </w:rPr>
      </w:pPr>
      <w:bookmarkStart w:id="3" w:name="_Toc51774594"/>
      <w:r w:rsidRPr="00290949">
        <w:rPr>
          <w:rFonts w:ascii="Times New Roman" w:hAnsi="Times New Roman" w:cs="Times New Roman"/>
          <w:b/>
          <w:smallCaps/>
          <w:sz w:val="24"/>
          <w:szCs w:val="24"/>
        </w:rPr>
        <w:lastRenderedPageBreak/>
        <w:t>Método de Controle Sintético</w:t>
      </w:r>
      <w:bookmarkEnd w:id="3"/>
    </w:p>
    <w:p w14:paraId="6A884702" w14:textId="77777777" w:rsidR="008507A9" w:rsidRPr="000C0613" w:rsidRDefault="008507A9" w:rsidP="00C570E0">
      <w:pPr>
        <w:spacing w:line="360" w:lineRule="auto"/>
        <w:ind w:firstLine="851"/>
        <w:jc w:val="both"/>
      </w:pPr>
      <w:r w:rsidRPr="000C0613">
        <w:t>Na maioria dos estudos de efeito causal ou de análise de impacto de uma política pública, o grupo de controle e o grupo de tratamento são</w:t>
      </w:r>
      <w:r w:rsidR="00EC08A0" w:rsidRPr="000C0613">
        <w:t xml:space="preserve"> usualmente</w:t>
      </w:r>
      <w:r w:rsidRPr="000C0613">
        <w:t xml:space="preserve"> definidos como</w:t>
      </w:r>
      <w:r w:rsidR="00EC08A0" w:rsidRPr="000C0613">
        <w:t xml:space="preserve"> unidades individuais, como por exemplo, os indivíduos que participaram ou não de alguma política governamental ou que se elegeram ou não em um determinado processo seletivo.</w:t>
      </w:r>
    </w:p>
    <w:p w14:paraId="09191383" w14:textId="72F7EC8D" w:rsidR="008507A9" w:rsidRPr="000C0613" w:rsidRDefault="00EC08A0" w:rsidP="00C570E0">
      <w:pPr>
        <w:spacing w:line="360" w:lineRule="auto"/>
        <w:ind w:firstLine="851"/>
        <w:jc w:val="both"/>
        <w:rPr>
          <w:b/>
          <w:smallCaps/>
        </w:rPr>
      </w:pPr>
      <w:r w:rsidRPr="000C0613">
        <w:t>De fato</w:t>
      </w:r>
      <w:r w:rsidR="008507A9" w:rsidRPr="000C0613">
        <w:t>, há</w:t>
      </w:r>
      <w:r w:rsidR="00633820">
        <w:t xml:space="preserve"> </w:t>
      </w:r>
      <w:r w:rsidR="008507A9" w:rsidRPr="000C0613">
        <w:t xml:space="preserve">estudos com modelos de diferenças em diferenças com entidades agregadas com poucas ou uma unidade de tratamento </w:t>
      </w:r>
      <w:r w:rsidR="008507A9" w:rsidRPr="000C0613">
        <w:fldChar w:fldCharType="begin" w:fldLock="1"/>
      </w:r>
      <w:r w:rsidR="0073186F" w:rsidRPr="000C0613">
        <w:instrText>ADDIN CSL_CITATION {"citationItems":[{"id":"ITEM-1","itemData":{"author":[{"dropping-particle":"","family":"Conley","given":"Timothy","non-dropping-particle":"","parse-names":false,"suffix":""},{"dropping-particle":"","family":"Taber","given":"Christopher","non-dropping-particle":"","parse-names":false,"suffix":""}],"container-title":"NBER, technical Working Paper Series","id":"ITEM-1","issue":"Ses 9905720","issued":{"date-parts":[["2002"]]},"title":"Inference with \"Difference in Differences\" with a Small of Policy Changes","type":"article-journal"},"uris":["http://www.mendeley.com/documents/?uuid=a5784b7b-32a9-4b80-a8e9-f9907391d139"]}],"mendeley":{"formattedCitation":"(CONLEY; TABER, 2002)","plainTextFormattedCitation":"(CONLEY; TABER, 2002)","previouslyFormattedCitation":"(CONLEY; TABER, 2002)"},"properties":{"noteIndex":0},"schema":"https://github.com/citation-style-language/schema/raw/master/csl-citation.json"}</w:instrText>
      </w:r>
      <w:r w:rsidR="008507A9" w:rsidRPr="000C0613">
        <w:fldChar w:fldCharType="separate"/>
      </w:r>
      <w:r w:rsidR="0073186F" w:rsidRPr="000C0613">
        <w:rPr>
          <w:noProof/>
        </w:rPr>
        <w:t>(CONLEY; TABER, 2002)</w:t>
      </w:r>
      <w:r w:rsidR="008507A9" w:rsidRPr="000C0613">
        <w:fldChar w:fldCharType="end"/>
      </w:r>
      <w:r w:rsidR="008507A9" w:rsidRPr="000C0613">
        <w:t xml:space="preserve">, bem como o debate sobre a validade da inferência estatísticas destes modelos, conforme é apresentado nos trabalhos de em </w:t>
      </w:r>
      <w:proofErr w:type="spellStart"/>
      <w:r w:rsidR="008507A9" w:rsidRPr="000C0613">
        <w:t>Conley</w:t>
      </w:r>
      <w:proofErr w:type="spellEnd"/>
      <w:r w:rsidR="008507A9" w:rsidRPr="000C0613">
        <w:t xml:space="preserve"> &amp; </w:t>
      </w:r>
      <w:proofErr w:type="spellStart"/>
      <w:r w:rsidR="008507A9" w:rsidRPr="000C0613">
        <w:t>Taber</w:t>
      </w:r>
      <w:proofErr w:type="spellEnd"/>
      <w:r w:rsidR="008507A9" w:rsidRPr="000C0613">
        <w:t xml:space="preserve">  </w:t>
      </w:r>
      <w:r w:rsidR="008507A9" w:rsidRPr="000C0613">
        <w:fldChar w:fldCharType="begin" w:fldLock="1"/>
      </w:r>
      <w:r w:rsidR="008507A9" w:rsidRPr="000C0613">
        <w:instrText>ADDIN CSL_CITATION {"citationItems":[{"id":"ITEM-1","itemData":{"DOI":"10.1162/REST_a_00049","ISSN":"00346535","abstract":"In difference-in-differences applications, identification of the key parameter often arises from changes in policy by a small number of groups. In contrast, typical inference assumes that the number of groups changing policy is large. We present an alternative inference approach for a small (finite) number of policy changers, using information from a large sample of nonchanging groups. Treatment effect point estimators are not consistent, but we can consistently estimate their asymptotic distribution under any point null hypothesis about the treatment. Thus, treatment point estimators can be used as test statistics, and confidence intervals can be constructed using test statistic inversion. © 2011 by the President and Fellows of Harvard College and the Massachusetts Institute of Technology.","author":[{"dropping-particle":"","family":"Conley","given":"Timothy G.","non-dropping-particle":"","parse-names":false,"suffix":""},{"dropping-particle":"","family":"Taber","given":"Christopher R.","non-dropping-particle":"","parse-names":false,"suffix":""}],"container-title":"Review of Economics and Statistics","id":"ITEM-1","issue":"1","issued":{"date-parts":[["2011"]]},"page":"113-125","title":"Inference with \"difference in differences\" with a small number of policy changes","type":"article-journal","volume":"93"},"suppress-author":1,"uris":["http://www.mendeley.com/documents/?uuid=5429152a-381a-4d26-a626-27582f2c4e95"]}],"mendeley":{"formattedCitation":"(2011)","plainTextFormattedCitation":"(2011)","previouslyFormattedCitation":"(2011)"},"properties":{"noteIndex":0},"schema":"https://github.com/citation-style-language/schema/raw/master/csl-citation.json"}</w:instrText>
      </w:r>
      <w:r w:rsidR="008507A9" w:rsidRPr="000C0613">
        <w:fldChar w:fldCharType="separate"/>
      </w:r>
      <w:r w:rsidR="008507A9" w:rsidRPr="000C0613">
        <w:rPr>
          <w:noProof/>
        </w:rPr>
        <w:t>(2011)</w:t>
      </w:r>
      <w:r w:rsidR="008507A9" w:rsidRPr="000C0613">
        <w:fldChar w:fldCharType="end"/>
      </w:r>
      <w:r w:rsidR="008507A9" w:rsidRPr="000C0613">
        <w:t xml:space="preserve"> e em </w:t>
      </w:r>
      <w:proofErr w:type="spellStart"/>
      <w:r w:rsidR="008507A9" w:rsidRPr="000C0613">
        <w:t>Ferman</w:t>
      </w:r>
      <w:proofErr w:type="spellEnd"/>
      <w:r w:rsidR="008507A9" w:rsidRPr="000C0613">
        <w:t xml:space="preserve"> &amp; Pinto </w:t>
      </w:r>
      <w:r w:rsidR="008507A9" w:rsidRPr="000C0613">
        <w:fldChar w:fldCharType="begin" w:fldLock="1"/>
      </w:r>
      <w:r w:rsidR="00AA20C1" w:rsidRPr="000C0613">
        <w:instrText>ADDIN CSL_CITATION {"citationItems":[{"id":"ITEM-1","itemData":{"DOI":"10.1162/rest_a_00759","ISSN":"15309142","abstract":"—We derive an inference method that works in differences-in-differences settings with few treated and many control groups in the presence of heteroskedasticity. As a leading example, we provide theoretical justification and empirical evidence that heteroskedasticity generated by variation in group sizes can invalidate existing inference methods, even in data sets with a large number of observations per group. In contrast, our inference method remains valid in this case. Our test can also be combined with feasible generalized least squares, providing a safeguard against misspecification of the serial correlation.","author":[{"dropping-particle":"","family":"Ferman","given":"Bruno","non-dropping-particle":"","parse-names":false,"suffix":""},{"dropping-particle":"","family":"Pinto","given":"Cristine","non-dropping-particle":"","parse-names":false,"suffix":""}],"container-title":"Review of Economics and Statistics","id":"ITEM-1","issue":"3","issued":{"date-parts":[["2019"]]},"page":"452-467","title":"Inference in differences-in-differences with few treated groups and heteroskedasticity","type":"article-journal","volume":"101"},"suppress-author":1,"uris":["http://www.mendeley.com/documents/?uuid=925aaf52-bf64-4f8a-bd65-8e59ecee7963"]}],"mendeley":{"formattedCitation":"(2019)","plainTextFormattedCitation":"(2019)","previouslyFormattedCitation":"(2019)"},"properties":{"noteIndex":0},"schema":"https://github.com/citation-style-language/schema/raw/master/csl-citation.json"}</w:instrText>
      </w:r>
      <w:r w:rsidR="008507A9" w:rsidRPr="000C0613">
        <w:fldChar w:fldCharType="separate"/>
      </w:r>
      <w:r w:rsidR="00AA20C1" w:rsidRPr="000C0613">
        <w:rPr>
          <w:noProof/>
        </w:rPr>
        <w:t>(2019)</w:t>
      </w:r>
      <w:r w:rsidR="008507A9" w:rsidRPr="000C0613">
        <w:fldChar w:fldCharType="end"/>
      </w:r>
      <w:r w:rsidR="008507A9" w:rsidRPr="000C0613">
        <w:t>.</w:t>
      </w:r>
    </w:p>
    <w:p w14:paraId="220E3EC4" w14:textId="06610CE3" w:rsidR="007C6FD8" w:rsidRPr="000C0613" w:rsidRDefault="007C6FD8" w:rsidP="00C570E0">
      <w:pPr>
        <w:spacing w:line="360" w:lineRule="auto"/>
        <w:ind w:firstLine="851"/>
        <w:jc w:val="both"/>
      </w:pPr>
      <w:r w:rsidRPr="000C0613">
        <w:t>É</w:t>
      </w:r>
      <w:r w:rsidR="00EC08A0" w:rsidRPr="000C0613">
        <w:t xml:space="preserve"> diante deste </w:t>
      </w:r>
      <w:r w:rsidR="00736E39" w:rsidRPr="000C0613">
        <w:t>debate metodológico e econométrico que surge o Método de Controle Sintético</w:t>
      </w:r>
      <w:r w:rsidR="00EC08A0" w:rsidRPr="000C0613">
        <w:t>. Este</w:t>
      </w:r>
      <w:r w:rsidR="0016786B" w:rsidRPr="000C0613">
        <w:t xml:space="preserve"> método foi originalmente </w:t>
      </w:r>
      <w:r w:rsidR="00D47C89" w:rsidRPr="000C0613">
        <w:t>pr</w:t>
      </w:r>
      <w:r w:rsidR="00D47C89">
        <w:t>o</w:t>
      </w:r>
      <w:r w:rsidR="00D47C89" w:rsidRPr="000C0613">
        <w:t>posto</w:t>
      </w:r>
      <w:r w:rsidR="009E1F43" w:rsidRPr="000C0613">
        <w:t xml:space="preserve"> por Abadie e </w:t>
      </w:r>
      <w:proofErr w:type="spellStart"/>
      <w:r w:rsidR="009E1F43" w:rsidRPr="000C0613">
        <w:t>Gardeazabal</w:t>
      </w:r>
      <w:proofErr w:type="spellEnd"/>
      <w:r w:rsidR="009E1F43" w:rsidRPr="000C0613">
        <w:t xml:space="preserve"> </w:t>
      </w:r>
      <w:r w:rsidR="009E1F43" w:rsidRPr="000C0613">
        <w:fldChar w:fldCharType="begin" w:fldLock="1"/>
      </w:r>
      <w:r w:rsidR="009E1F43" w:rsidRPr="000C0613">
        <w:instrText>ADDIN CSL_CITATION {"citationItems":[{"id":"ITEM-1","itemData":{"DOI":"10.1257/000282803321455188","ISSN":"00028282","abstract":"This article investigates the economic effects of conflict, using the terrorist conflict in the Basque Country as a case study. We find that, after the outbreak of terrorism in the late 1960's, per capita GDP in the Basque Country declined about 10 percentage points relative to a synthetic control region without terrorism. In addition, we use the 1998-1999 truce as a natural experiment. We find that stocks of firms with a significant part of their business in the Basque Country showed a positive relative performance when truce became credible, and a negative relative performance at the end of the cease-fire.","author":[{"dropping-particle":"","family":"Abadie","given":"Alberto","non-dropping-particle":"","parse-names":false,"suffix":""},{"dropping-particle":"","family":"Gardeazabal","given":"Javier","non-dropping-particle":"","parse-names":false,"suffix":""}],"container-title":"American Economic Review","id":"ITEM-1","issue":"1","issued":{"date-parts":[["2003"]]},"page":"113-132","title":"The economic costs of conflict: A case study of the Basque country","type":"article-journal","volume":"93"},"suppress-author":1,"uris":["http://www.mendeley.com/documents/?uuid=dde319c1-7ef6-46c7-8610-96ee645d11cb"]}],"mendeley":{"formattedCitation":"(2003)","plainTextFormattedCitation":"(2003)","previouslyFormattedCitation":"(2003)"},"properties":{"noteIndex":0},"schema":"https://github.com/citation-style-language/schema/raw/master/csl-citation.json"}</w:instrText>
      </w:r>
      <w:r w:rsidR="009E1F43" w:rsidRPr="000C0613">
        <w:fldChar w:fldCharType="separate"/>
      </w:r>
      <w:r w:rsidR="009E1F43" w:rsidRPr="000C0613">
        <w:rPr>
          <w:noProof/>
        </w:rPr>
        <w:t>(2003)</w:t>
      </w:r>
      <w:r w:rsidR="009E1F43" w:rsidRPr="000C0613">
        <w:fldChar w:fldCharType="end"/>
      </w:r>
      <w:r w:rsidR="0016786B" w:rsidRPr="000C0613">
        <w:t xml:space="preserve">, mas </w:t>
      </w:r>
      <w:r w:rsidR="00EC08A0" w:rsidRPr="000C0613">
        <w:t>ganhou expressão a partir da</w:t>
      </w:r>
      <w:r w:rsidR="0016786B" w:rsidRPr="000C0613">
        <w:t xml:space="preserve"> publicação de Abadie et</w:t>
      </w:r>
      <w:r w:rsidR="009E1F43" w:rsidRPr="000C0613">
        <w:t xml:space="preserve"> al. </w:t>
      </w:r>
      <w:r w:rsidR="009E1F43" w:rsidRPr="000C0613">
        <w:fldChar w:fldCharType="begin" w:fldLock="1"/>
      </w:r>
      <w:r w:rsidR="0039383D" w:rsidRPr="000C0613">
        <w:instrText>ADDIN CSL_CITATION {"citationItems":[{"id":"ITEM-1","itemData":{"DOI":"10.1198/jasa.2009.ap08746","ISSN":"01621459","abstract":"Building on an idea in Abadie and Gardeazabal (2003), this article investigates the application of synthetic control methods to comparative case studies. We discuss the advantages of these methods and apply them to study the effects of Proposition 99, a large-scale tobacco control program that California implemented in 1988. We demonstrate that, following Proposition 99, tobacco consumption fell markedly in California relative to a comparable synthetic control region. We estimate that by the year 2000 annual per-capita cigarette sales in California were about 26 packs lower than what they would have been in the absence of Proposition 99. Using new inferential methods proposed in this article, we demonstrate the significance of our estimates. Given that many policy interventions and events of interest in social sciences take place at an aggregate level (countries, regions, cities, etc.) and affect a small number of aggregate units, the potential applicability of synthetic control methods to comparative case studies is very large, especially in situations where traditional regression methods are not appropriate. © 2010 American Statistical Association.","author":[{"dropping-particle":"","family":"Abadie","given":"Alberto","non-dropping-particle":"","parse-names":false,"suffix":""},{"dropping-particle":"","family":"Diamond","given":"Alexis","non-dropping-particle":"","parse-names":false,"suffix":""},{"dropping-particle":"","family":"Hainmueller","given":"And Jens","non-dropping-particle":"","parse-names":false,"suffix":""}],"container-title":"Journal of the American Statistical Association","id":"ITEM-1","issue":"490","issued":{"date-parts":[["2010"]]},"page":"493-505","title":"Synthetic control methods for comparative case studies: Estimating the effect of California's Tobacco control program","type":"article-journal","volume":"105"},"suppress-author":1,"uris":["http://www.mendeley.com/documents/?uuid=f2448c27-1ec1-4de9-ac75-dc76c8cb83a1"]}],"mendeley":{"formattedCitation":"(2010)","plainTextFormattedCitation":"(2010)","previouslyFormattedCitation":"(2010)"},"properties":{"noteIndex":0},"schema":"https://github.com/citation-style-language/schema/raw/master/csl-citation.json"}</w:instrText>
      </w:r>
      <w:r w:rsidR="009E1F43" w:rsidRPr="000C0613">
        <w:fldChar w:fldCharType="separate"/>
      </w:r>
      <w:r w:rsidR="009E1F43" w:rsidRPr="000C0613">
        <w:rPr>
          <w:noProof/>
        </w:rPr>
        <w:t>(2010)</w:t>
      </w:r>
      <w:r w:rsidR="009E1F43" w:rsidRPr="000C0613">
        <w:fldChar w:fldCharType="end"/>
      </w:r>
      <w:r w:rsidR="0016786B" w:rsidRPr="000C0613">
        <w:t>.</w:t>
      </w:r>
      <w:r w:rsidR="00B97834" w:rsidRPr="000C0613">
        <w:t xml:space="preserve"> </w:t>
      </w:r>
      <w:r w:rsidR="004B76AA">
        <w:t xml:space="preserve">  O o</w:t>
      </w:r>
      <w:r w:rsidR="0016786B" w:rsidRPr="000C0613">
        <w:t>bjetivo do método é o de</w:t>
      </w:r>
      <w:r w:rsidR="00B97834" w:rsidRPr="000C0613">
        <w:t xml:space="preserve"> estimar </w:t>
      </w:r>
      <w:r w:rsidR="009E3610" w:rsidRPr="000C0613">
        <w:t>os efeitos causais</w:t>
      </w:r>
      <w:r w:rsidR="0016786B" w:rsidRPr="000C0613">
        <w:t xml:space="preserve"> de intervenções em um pequeno número de unidades</w:t>
      </w:r>
      <w:r w:rsidR="00892D8F" w:rsidRPr="000C0613">
        <w:t xml:space="preserve"> agregadas</w:t>
      </w:r>
      <w:r w:rsidR="00EC08A0" w:rsidRPr="000C0613">
        <w:t xml:space="preserve"> tal como são os </w:t>
      </w:r>
      <w:r w:rsidR="00B97834" w:rsidRPr="000C0613">
        <w:t>países, estados</w:t>
      </w:r>
      <w:r w:rsidR="00EC08A0" w:rsidRPr="000C0613">
        <w:t xml:space="preserve"> cidades</w:t>
      </w:r>
      <w:r w:rsidR="00B97834" w:rsidRPr="000C0613">
        <w:t xml:space="preserve"> ou regiões, ou seja, o método busca estimar o efeito das intervenções </w:t>
      </w:r>
      <w:proofErr w:type="gramStart"/>
      <w:r w:rsidR="00B97834" w:rsidRPr="000C0613">
        <w:t>implementadas</w:t>
      </w:r>
      <w:proofErr w:type="gramEnd"/>
      <w:r w:rsidR="00B97834" w:rsidRPr="000C0613">
        <w:t xml:space="preserve"> a nível agregado afetando um pequeno número de entidades</w:t>
      </w:r>
      <w:r w:rsidR="00EC08A0" w:rsidRPr="000C0613">
        <w:t>.</w:t>
      </w:r>
      <w:r w:rsidR="009E3610" w:rsidRPr="000C0613">
        <w:t xml:space="preserve"> </w:t>
      </w:r>
      <w:r w:rsidR="009E3610" w:rsidRPr="000C0613">
        <w:fldChar w:fldCharType="begin" w:fldLock="1"/>
      </w:r>
      <w:r w:rsidR="0073186F" w:rsidRPr="000C0613">
        <w:instrText>ADDIN CSL_CITATION {"citationItems":[{"id":"ITEM-1","itemData":{"author":[{"dropping-particle":"","family":"Abadie","given":"Alberto","non-dropping-particle":"","parse-names":false,"suffix":""}],"container-title":"Journal of Economic Literature","id":"ITEM-1","issued":{"date-parts":[["2019"]]},"title":"Using Synthetic Controls : Feasibility , Data Requirements , and Methodological Aspects","type":"article-journal"},"uris":["http://www.mendeley.com/documents/?uuid=3c28d8df-8149-44c9-b903-0c116d280886"]}],"mendeley":{"formattedCitation":"(ABADIE, 2019)","plainTextFormattedCitation":"(ABADIE, 2019)","previouslyFormattedCitation":"(ABADIE, 2019)"},"properties":{"noteIndex":0},"schema":"https://github.com/citation-style-language/schema/raw/master/csl-citation.json"}</w:instrText>
      </w:r>
      <w:r w:rsidR="009E3610" w:rsidRPr="000C0613">
        <w:fldChar w:fldCharType="separate"/>
      </w:r>
      <w:r w:rsidR="0073186F" w:rsidRPr="000C0613">
        <w:rPr>
          <w:noProof/>
        </w:rPr>
        <w:t>(ABADIE, 2019)</w:t>
      </w:r>
      <w:r w:rsidR="009E3610" w:rsidRPr="000C0613">
        <w:fldChar w:fldCharType="end"/>
      </w:r>
      <w:r w:rsidR="009E3610" w:rsidRPr="000C0613">
        <w:t>.</w:t>
      </w:r>
      <w:r w:rsidRPr="000C0613">
        <w:t xml:space="preserve"> </w:t>
      </w:r>
    </w:p>
    <w:p w14:paraId="178AA532" w14:textId="77777777" w:rsidR="00892D8F" w:rsidRPr="000C0613" w:rsidRDefault="007C6FD8" w:rsidP="00C570E0">
      <w:pPr>
        <w:spacing w:line="360" w:lineRule="auto"/>
        <w:ind w:firstLine="851"/>
        <w:jc w:val="both"/>
      </w:pPr>
      <w:r w:rsidRPr="000C0613">
        <w:t xml:space="preserve">De maneira </w:t>
      </w:r>
      <w:r w:rsidR="004B3209" w:rsidRPr="000C0613">
        <w:t>clara</w:t>
      </w:r>
      <w:r w:rsidRPr="000C0613">
        <w:t>, supondo uma intervenção em uma determinada região, o método tenta resolver o problema contraf</w:t>
      </w:r>
      <w:r w:rsidR="004B3209" w:rsidRPr="000C0613">
        <w:t>a</w:t>
      </w:r>
      <w:r w:rsidRPr="000C0613">
        <w:t>ctual comparando a tendência na região atingida pelo choque ou pela política com a tendência em uma região sintética composta a partir de diversas regiões observadas</w:t>
      </w:r>
      <w:r w:rsidR="005A2870" w:rsidRPr="000C0613">
        <w:t xml:space="preserve"> </w:t>
      </w:r>
      <w:r w:rsidR="005A2870" w:rsidRPr="000C0613">
        <w:fldChar w:fldCharType="begin" w:fldLock="1"/>
      </w:r>
      <w:r w:rsidR="002C442C" w:rsidRPr="000C0613">
        <w:instrText>ADDIN CSL_CITATION {"citationItems":[{"id":"ITEM-1","itemData":{"author":[{"dropping-particle":"","family":"Abadie","given":"Alberto","non-dropping-particle":"","parse-names":false,"suffix":""}],"container-title":"Journal of Economic Literature","id":"ITEM-1","issued":{"date-parts":[["2019"]]},"title":"Using Synthetic Controls : Feasibility , Data Requirements , and Methodological Aspects","type":"article-journal"},"uris":["http://www.mendeley.com/documents/?uuid=3c28d8df-8149-44c9-b903-0c116d280886"]}],"mendeley":{"formattedCitation":"(ABADIE, 2019)","plainTextFormattedCitation":"(ABADIE, 2019)","previouslyFormattedCitation":"(ABADIE, 2019)"},"properties":{"noteIndex":0},"schema":"https://github.com/citation-style-language/schema/raw/master/csl-citation.json"}</w:instrText>
      </w:r>
      <w:r w:rsidR="005A2870" w:rsidRPr="000C0613">
        <w:fldChar w:fldCharType="separate"/>
      </w:r>
      <w:r w:rsidR="005A2870" w:rsidRPr="000C0613">
        <w:rPr>
          <w:noProof/>
        </w:rPr>
        <w:t>(ABADIE, 2019)</w:t>
      </w:r>
      <w:r w:rsidR="005A2870" w:rsidRPr="000C0613">
        <w:fldChar w:fldCharType="end"/>
      </w:r>
      <w:r w:rsidR="004B3209" w:rsidRPr="000C0613">
        <w:t>.</w:t>
      </w:r>
    </w:p>
    <w:p w14:paraId="3CF02749" w14:textId="2D260D2D" w:rsidR="0016786B" w:rsidRPr="000C0613" w:rsidRDefault="0016786B" w:rsidP="00C570E0">
      <w:pPr>
        <w:spacing w:line="360" w:lineRule="auto"/>
        <w:ind w:firstLine="851"/>
        <w:jc w:val="both"/>
      </w:pPr>
      <w:r w:rsidRPr="000C0613">
        <w:t>Diante disso, o método de controle sintético baseia-se na id</w:t>
      </w:r>
      <w:r w:rsidR="00633820">
        <w:t>e</w:t>
      </w:r>
      <w:r w:rsidRPr="000C0613">
        <w:t xml:space="preserve">ia de que, quando as unidades de observação são um pequeno número de entidades agregadas, uma combinação de unidades não afetadas geralmente fornece comparação </w:t>
      </w:r>
      <w:r w:rsidR="00125289" w:rsidRPr="000C0613">
        <w:t xml:space="preserve">mais </w:t>
      </w:r>
      <w:r w:rsidRPr="000C0613">
        <w:t xml:space="preserve">apropriada do que qualquer unidade </w:t>
      </w:r>
      <w:r w:rsidR="00125289" w:rsidRPr="000C0613">
        <w:t>de tratamento</w:t>
      </w:r>
      <w:r w:rsidRPr="000C0613">
        <w:t xml:space="preserve"> </w:t>
      </w:r>
      <w:r w:rsidR="00340F6B">
        <w:t>isolada</w:t>
      </w:r>
      <w:r w:rsidR="00633820" w:rsidRPr="000C0613">
        <w:t xml:space="preserve"> </w:t>
      </w:r>
      <w:r w:rsidR="00B21005" w:rsidRPr="000C0613">
        <w:fldChar w:fldCharType="begin" w:fldLock="1"/>
      </w:r>
      <w:r w:rsidR="008918B3" w:rsidRPr="000C0613">
        <w:instrText>ADDIN CSL_CITATION {"citationItems":[{"id":"ITEM-1","itemData":{"DOI":"10.1111/ajps.12116","ISSN":"15405907","abstract":"In recent years, a widespread consensus has emerged about the necessity of establishing bridges between quantitative and qualitative approaches to empirical research in political science. In this article, we discuss the use of the synthetic control method as a way to bridge the quantitative/qualitative divide in comparative politics. The synthetic control method provides a systematic way to choose comparison units in comparative case studies. This systematization opens the door to precise quantitative inference in small-sample comparative studies, without precluding the application of qualitative approaches. Borrowing the expression from Sidney Tarrow, the synthetic control method allows researchers to put \"qualitative flesh on quantitative bones.\" We illustrate the main ideas behind the synthetic control method by estimating the economic impact of the 1990 German reunification on West Germany.","author":[{"dropping-particle":"","family":"Abadie","given":"Alberto","non-dropping-particle":"","parse-names":false,"suffix":""},{"dropping-particle":"","family":"Diamond","given":"Alexis","non-dropping-particle":"","parse-names":false,"suffix":""},{"dropping-particle":"","family":"Hainmueller","given":"Jens","non-dropping-particle":"","parse-names":false,"suffix":""}],"container-title":"American Journal of Political Science","id":"ITEM-1","issue":"2","issued":{"date-parts":[["2015"]]},"page":"495-510","title":"Comparative Politics and the Synthetic Control Method","type":"article-journal","volume":"59"},"uris":["http://www.mendeley.com/documents/?uuid=7acb4008-94c1-46b6-ada7-c5683ce3ec42"]}],"mendeley":{"formattedCitation":"(ABADIE; DIAMOND; HAINMUELLER, 2015)","plainTextFormattedCitation":"(ABADIE; DIAMOND; HAINMUELLER, 2015)","previouslyFormattedCitation":"(ABADIE; DIAMOND; HAINMUELLER, 2015)"},"properties":{"noteIndex":0},"schema":"https://github.com/citation-style-language/schema/raw/master/csl-citation.json"}</w:instrText>
      </w:r>
      <w:r w:rsidR="00B21005" w:rsidRPr="000C0613">
        <w:fldChar w:fldCharType="separate"/>
      </w:r>
      <w:r w:rsidR="00B21005" w:rsidRPr="000C0613">
        <w:rPr>
          <w:noProof/>
        </w:rPr>
        <w:t>(ABADIE; DIAMOND; HAINMUELLER, 2015)</w:t>
      </w:r>
      <w:r w:rsidR="00B21005" w:rsidRPr="000C0613">
        <w:fldChar w:fldCharType="end"/>
      </w:r>
      <w:r w:rsidRPr="000C0613">
        <w:t>.</w:t>
      </w:r>
      <w:r w:rsidR="00C36D7E">
        <w:t xml:space="preserve"> P</w:t>
      </w:r>
      <w:r w:rsidR="00125289" w:rsidRPr="000C0613">
        <w:t>ortanto, a</w:t>
      </w:r>
      <w:r w:rsidRPr="000C0613">
        <w:t xml:space="preserve"> metodologia de controle sintético busca formalizar a seleção das unidades de comparação usando um procedimento orientado </w:t>
      </w:r>
      <w:r w:rsidR="00125289" w:rsidRPr="000C0613">
        <w:t>aos dados, abrindo o debate sobre a inferência para este tipo de estudo comparativo</w:t>
      </w:r>
      <w:r w:rsidR="00B21005" w:rsidRPr="000C0613">
        <w:t xml:space="preserve"> </w:t>
      </w:r>
      <w:r w:rsidR="00B21005" w:rsidRPr="000C0613">
        <w:fldChar w:fldCharType="begin" w:fldLock="1"/>
      </w:r>
      <w:r w:rsidR="00E57647" w:rsidRPr="000C0613">
        <w:instrText>ADDIN CSL_CITATION {"citationItems":[{"id":"ITEM-1","itemData":{"author":[{"dropping-particle":"","family":"Abadie","given":"Alberto","non-dropping-particle":"","parse-names":false,"suffix":""}],"container-title":"Journal of Economic Literature","id":"ITEM-1","issued":{"date-parts":[["2019"]]},"title":"Using Synthetic Controls : Feasibility , Data Requirements , and Methodological Aspects","type":"article-journal"},"uris":["http://www.mendeley.com/documents/?uuid=3c28d8df-8149-44c9-b903-0c116d280886"]}],"mendeley":{"formattedCitation":"(ABADIE, 2019)","plainTextFormattedCitation":"(ABADIE, 2019)","previouslyFormattedCitation":"(ABADIE, 2019)"},"properties":{"noteIndex":0},"schema":"https://github.com/citation-style-language/schema/raw/master/csl-citation.json"}</w:instrText>
      </w:r>
      <w:r w:rsidR="00B21005" w:rsidRPr="000C0613">
        <w:fldChar w:fldCharType="separate"/>
      </w:r>
      <w:r w:rsidR="00B21005" w:rsidRPr="000C0613">
        <w:rPr>
          <w:noProof/>
        </w:rPr>
        <w:t>(ABADIE, 2019)</w:t>
      </w:r>
      <w:r w:rsidR="00B21005" w:rsidRPr="000C0613">
        <w:fldChar w:fldCharType="end"/>
      </w:r>
      <w:r w:rsidR="00125289" w:rsidRPr="000C0613">
        <w:t>.</w:t>
      </w:r>
    </w:p>
    <w:p w14:paraId="641FF73B" w14:textId="14AA788E" w:rsidR="003D1DA4" w:rsidRPr="000C0613" w:rsidRDefault="009A4148" w:rsidP="00C570E0">
      <w:pPr>
        <w:spacing w:line="360" w:lineRule="auto"/>
        <w:ind w:firstLine="851"/>
        <w:jc w:val="both"/>
      </w:pPr>
      <w:r>
        <w:t>Em outras palavras, a</w:t>
      </w:r>
      <w:r w:rsidR="000B042C" w:rsidRPr="000C0613">
        <w:t xml:space="preserve"> realização do método é feita por uma comparação entre a unidade de tratamento por meio de uma média ponderada das unidades de controle. A unidade sintética é uma combinação convexa das </w:t>
      </w:r>
      <w:r w:rsidR="0052776E" w:rsidRPr="000C0613">
        <w:t>unidades de controle</w:t>
      </w:r>
      <w:r w:rsidR="000B042C" w:rsidRPr="000C0613">
        <w:t xml:space="preserve">, dado </w:t>
      </w:r>
      <w:r w:rsidR="0052776E" w:rsidRPr="000C0613">
        <w:t>uma matriz</w:t>
      </w:r>
      <w:r w:rsidR="000B042C" w:rsidRPr="000C0613">
        <w:t xml:space="preserve"> </w:t>
      </w:r>
      <w:r w:rsidR="000B042C" w:rsidRPr="000C0613">
        <w:lastRenderedPageBreak/>
        <w:t xml:space="preserve">de </w:t>
      </w:r>
      <w:r w:rsidR="0052776E" w:rsidRPr="000C0613">
        <w:t xml:space="preserve">variáveis dependentes. Os pesos que definem esta ponderação </w:t>
      </w:r>
      <w:r w:rsidR="005A2870" w:rsidRPr="000C0613">
        <w:t>são produzidos</w:t>
      </w:r>
      <w:r w:rsidR="0052776E" w:rsidRPr="000C0613">
        <w:t xml:space="preserve"> pela minimização </w:t>
      </w:r>
      <w:r w:rsidR="00501683">
        <w:t>do erro</w:t>
      </w:r>
      <w:r w:rsidR="007525FB">
        <w:t xml:space="preserve"> predito</w:t>
      </w:r>
      <w:r w:rsidR="00501683">
        <w:t xml:space="preserve"> entre</w:t>
      </w:r>
      <w:r w:rsidR="00501683" w:rsidRPr="000C0613">
        <w:t xml:space="preserve"> </w:t>
      </w:r>
      <w:r w:rsidR="0052776E" w:rsidRPr="000C0613">
        <w:t xml:space="preserve">a unidade sintética e a unidade de tratamento real. </w:t>
      </w:r>
    </w:p>
    <w:p w14:paraId="395C78DC" w14:textId="08609A62" w:rsidR="003D1DA4" w:rsidRPr="000C0613" w:rsidRDefault="003D1DA4" w:rsidP="003D1DA4">
      <w:pPr>
        <w:spacing w:line="360" w:lineRule="auto"/>
        <w:ind w:firstLine="851"/>
        <w:jc w:val="both"/>
        <w:rPr>
          <w:rFonts w:eastAsiaTheme="minorEastAsia"/>
        </w:rPr>
      </w:pPr>
      <w:r w:rsidRPr="000C0613">
        <w:t xml:space="preserve">A formalização do método se dá da seguinte forma: suponha uma amostra de </w:t>
      </w:r>
      <m:oMath>
        <m:r>
          <w:rPr>
            <w:rFonts w:ascii="Cambria Math" w:hAnsi="Cambria Math"/>
          </w:rPr>
          <m:t>J+1</m:t>
        </m:r>
      </m:oMath>
      <w:r w:rsidRPr="000C0613">
        <w:rPr>
          <w:rFonts w:eastAsiaTheme="minorEastAsia"/>
        </w:rPr>
        <w:t xml:space="preserve"> unidades, como, por exemplo, países, sendo </w:t>
      </w:r>
      <m:oMath>
        <m:r>
          <m:rPr>
            <m:sty m:val="p"/>
          </m:rPr>
          <w:rPr>
            <w:rFonts w:ascii="Cambria Math" w:eastAsiaTheme="minorEastAsia" w:hAnsi="Cambria Math"/>
          </w:rPr>
          <m:t>j=1</m:t>
        </m:r>
      </m:oMath>
      <w:r w:rsidRPr="000C0613">
        <w:rPr>
          <w:rFonts w:eastAsiaTheme="minorEastAsia"/>
        </w:rPr>
        <w:t xml:space="preserve"> a unidade de tratamento e o restante da amostra são os países candidatos a unidades de comparação, denominados “</w:t>
      </w:r>
      <w:proofErr w:type="spellStart"/>
      <w:r w:rsidRPr="000C0613">
        <w:rPr>
          <w:rFonts w:eastAsiaTheme="minorEastAsia"/>
          <w:i/>
        </w:rPr>
        <w:t>donor</w:t>
      </w:r>
      <w:proofErr w:type="spellEnd"/>
      <w:r w:rsidRPr="000C0613">
        <w:rPr>
          <w:rFonts w:eastAsiaTheme="minorEastAsia"/>
          <w:i/>
        </w:rPr>
        <w:t xml:space="preserve"> pool</w:t>
      </w:r>
      <w:r w:rsidRPr="000C0613">
        <w:rPr>
          <w:rFonts w:eastAsiaTheme="minorEastAsia"/>
        </w:rPr>
        <w:t xml:space="preserve">”. Neste caso em particular, o país que modificou o controle dos atos de concentração foi o Brasil, estão este é considerado a unidade de tratamento e os outros países poderão fazer parte do grupo de comparação para a formação do Brasil </w:t>
      </w:r>
      <w:r w:rsidR="00EA575C">
        <w:rPr>
          <w:rFonts w:eastAsiaTheme="minorEastAsia"/>
        </w:rPr>
        <w:t>sintético</w:t>
      </w:r>
      <w:r w:rsidRPr="000C0613">
        <w:rPr>
          <w:rFonts w:eastAsiaTheme="minorEastAsia"/>
        </w:rPr>
        <w:t>.</w:t>
      </w:r>
    </w:p>
    <w:p w14:paraId="2B957560" w14:textId="4A8524BC" w:rsidR="003D1DA4" w:rsidRPr="000C0613" w:rsidRDefault="003D1DA4" w:rsidP="003D1DA4">
      <w:pPr>
        <w:spacing w:line="360" w:lineRule="auto"/>
        <w:ind w:firstLine="851"/>
        <w:jc w:val="both"/>
        <w:rPr>
          <w:rFonts w:eastAsiaTheme="minorEastAsia"/>
        </w:rPr>
      </w:pPr>
      <w:r w:rsidRPr="000C0613">
        <w:rPr>
          <w:rFonts w:eastAsiaTheme="minorEastAsia"/>
        </w:rPr>
        <w:t xml:space="preserve">A unidade temporal será dado por </w:t>
      </w:r>
      <m:oMath>
        <m:r>
          <w:rPr>
            <w:rFonts w:ascii="Cambria Math" w:eastAsiaTheme="minorEastAsia" w:hAnsi="Cambria Math"/>
          </w:rPr>
          <m:t>t=1,…T</m:t>
        </m:r>
      </m:oMath>
      <w:r w:rsidRPr="000C0613">
        <w:rPr>
          <w:rFonts w:eastAsiaTheme="minorEastAsia"/>
        </w:rPr>
        <w:t xml:space="preserve">, sendo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oMath>
      <w:r w:rsidRPr="000C0613">
        <w:rPr>
          <w:rFonts w:eastAsiaTheme="minorEastAsia"/>
        </w:rPr>
        <w:t xml:space="preserve"> o último período antes da intervenção, de forma que </w:t>
      </w:r>
      <m:oMath>
        <m:r>
          <w:rPr>
            <w:rFonts w:ascii="Cambria Math" w:eastAsiaTheme="minorEastAsia" w:hAnsi="Cambria Math"/>
          </w:rPr>
          <m:t>1&l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0 </m:t>
            </m:r>
          </m:sub>
        </m:sSub>
        <m:r>
          <w:rPr>
            <w:rFonts w:ascii="Cambria Math" w:eastAsiaTheme="minorEastAsia" w:hAnsi="Cambria Math"/>
          </w:rPr>
          <m:t>&lt;T</m:t>
        </m:r>
      </m:oMath>
      <w:r w:rsidRPr="000C0613">
        <w:rPr>
          <w:rFonts w:eastAsiaTheme="minorEastAsia"/>
        </w:rPr>
        <w:t xml:space="preserve">. Suponha ainda que a variável de interesse seja defina por </w:t>
      </w:r>
      <m:oMath>
        <m:r>
          <w:rPr>
            <w:rFonts w:ascii="Cambria Math" w:eastAsiaTheme="minorEastAsia" w:hAnsi="Cambria Math"/>
          </w:rPr>
          <m:t>Y</m:t>
        </m:r>
      </m:oMath>
      <w:r w:rsidRPr="000C0613">
        <w:rPr>
          <w:rFonts w:eastAsiaTheme="minorEastAsia"/>
        </w:rPr>
        <w:t xml:space="preserve"> e qu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t</m:t>
            </m:r>
          </m:sub>
        </m:sSub>
      </m:oMath>
      <w:r w:rsidRPr="000C0613">
        <w:rPr>
          <w:rFonts w:eastAsiaTheme="minorEastAsia"/>
        </w:rPr>
        <w:t xml:space="preserve"> a variável de interesse da unidade </w:t>
      </w:r>
      <m:oMath>
        <m:r>
          <w:rPr>
            <w:rFonts w:ascii="Cambria Math" w:eastAsiaTheme="minorEastAsia" w:hAnsi="Cambria Math"/>
          </w:rPr>
          <m:t>j</m:t>
        </m:r>
      </m:oMath>
      <w:r w:rsidRPr="000C0613">
        <w:rPr>
          <w:rFonts w:eastAsiaTheme="minorEastAsia"/>
        </w:rPr>
        <w:t xml:space="preserve"> no período </w:t>
      </w:r>
      <m:oMath>
        <m:r>
          <w:rPr>
            <w:rFonts w:ascii="Cambria Math" w:eastAsiaTheme="minorEastAsia" w:hAnsi="Cambria Math"/>
          </w:rPr>
          <m:t>t</m:t>
        </m:r>
      </m:oMath>
      <w:r w:rsidRPr="000C0613">
        <w:rPr>
          <w:rFonts w:eastAsiaTheme="minorEastAsia"/>
        </w:rPr>
        <w:t xml:space="preserve">, sendo </w:t>
      </w:r>
      <m:oMath>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jt</m:t>
            </m:r>
          </m:sub>
          <m:sup>
            <m:r>
              <w:rPr>
                <w:rFonts w:ascii="Cambria Math" w:eastAsiaTheme="minorEastAsia" w:hAnsi="Cambria Math"/>
              </w:rPr>
              <m:t>I</m:t>
            </m:r>
          </m:sup>
        </m:sSubSup>
      </m:oMath>
      <w:r w:rsidR="00E8696B" w:rsidRPr="000C0613">
        <w:rPr>
          <w:rFonts w:eastAsiaTheme="minorEastAsia"/>
        </w:rPr>
        <w:t xml:space="preserve"> </w:t>
      </w:r>
      <w:r w:rsidRPr="000C0613">
        <w:rPr>
          <w:rFonts w:eastAsiaTheme="minorEastAsia"/>
        </w:rPr>
        <w:t xml:space="preserve">nas unidades </w:t>
      </w:r>
      <m:oMath>
        <m:r>
          <w:rPr>
            <w:rFonts w:ascii="Cambria Math" w:eastAsiaTheme="minorEastAsia" w:hAnsi="Cambria Math"/>
          </w:rPr>
          <m:t>j</m:t>
        </m:r>
      </m:oMath>
      <w:r w:rsidRPr="000C0613">
        <w:rPr>
          <w:rFonts w:eastAsiaTheme="minorEastAsia"/>
        </w:rPr>
        <w:t xml:space="preserve"> no tempo </w:t>
      </w:r>
      <m:oMath>
        <m:r>
          <w:rPr>
            <w:rFonts w:ascii="Cambria Math" w:eastAsiaTheme="minorEastAsia" w:hAnsi="Cambria Math"/>
          </w:rPr>
          <m:t>t</m:t>
        </m:r>
      </m:oMath>
      <w:r w:rsidRPr="000C0613">
        <w:rPr>
          <w:rFonts w:eastAsiaTheme="minorEastAsia"/>
        </w:rPr>
        <w:t xml:space="preserve"> que sofreram a intervenção e </w:t>
      </w:r>
      <m:oMath>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jt</m:t>
            </m:r>
          </m:sub>
          <m:sup>
            <m:r>
              <w:rPr>
                <w:rFonts w:ascii="Cambria Math" w:eastAsiaTheme="minorEastAsia" w:hAnsi="Cambria Math"/>
              </w:rPr>
              <m:t>N</m:t>
            </m:r>
          </m:sup>
        </m:sSubSup>
      </m:oMath>
      <w:r w:rsidRPr="000C0613">
        <w:rPr>
          <w:rFonts w:eastAsiaTheme="minorEastAsia"/>
        </w:rPr>
        <w:t xml:space="preserve"> as unidades que não sofreram a intervenção. O efeito da intervenção em cada unidade no período </w:t>
      </w:r>
      <m:oMath>
        <m:r>
          <w:rPr>
            <w:rFonts w:ascii="Cambria Math" w:eastAsiaTheme="minorEastAsia" w:hAnsi="Cambria Math"/>
          </w:rPr>
          <m:t>t</m:t>
        </m:r>
      </m:oMath>
      <w:r w:rsidRPr="000C0613">
        <w:rPr>
          <w:rFonts w:eastAsiaTheme="minorEastAsia"/>
        </w:rPr>
        <w:t xml:space="preserve"> é dado por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it</m:t>
            </m:r>
          </m:sub>
          <m:sup>
            <m:r>
              <w:rPr>
                <w:rFonts w:ascii="Cambria Math" w:eastAsiaTheme="minorEastAsia" w:hAnsi="Cambria Math"/>
              </w:rPr>
              <m:t>I</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it</m:t>
            </m:r>
          </m:sub>
          <m:sup>
            <m:r>
              <w:rPr>
                <w:rFonts w:ascii="Cambria Math" w:eastAsiaTheme="minorEastAsia" w:hAnsi="Cambria Math"/>
              </w:rPr>
              <m:t>N</m:t>
            </m:r>
          </m:sup>
        </m:sSubSup>
      </m:oMath>
      <w:r w:rsidRPr="000C0613">
        <w:rPr>
          <w:rFonts w:eastAsiaTheme="minorEastAsia"/>
        </w:rPr>
        <w:t xml:space="preserve">. Sendo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t</m:t>
            </m:r>
          </m:sub>
        </m:sSub>
      </m:oMath>
      <w:r w:rsidRPr="000C0613">
        <w:rPr>
          <w:rFonts w:eastAsiaTheme="minorEastAsia"/>
        </w:rPr>
        <w:t xml:space="preserve"> a variável dummy que indica qual das unidades faz parte do tratamento e controle, temos a seguinte expressão: </w:t>
      </w:r>
    </w:p>
    <w:p w14:paraId="1FC4BB78" w14:textId="77777777" w:rsidR="003D1DA4" w:rsidRPr="000C0613" w:rsidRDefault="006B1E3D" w:rsidP="003D1DA4">
      <w:pPr>
        <w:spacing w:line="360" w:lineRule="auto"/>
        <w:ind w:firstLine="851"/>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it</m:t>
              </m:r>
            </m:sub>
            <m:sup>
              <m:r>
                <w:rPr>
                  <w:rFonts w:ascii="Cambria Math" w:eastAsiaTheme="minorEastAsia" w:hAnsi="Cambria Math"/>
                </w:rPr>
                <m:t>N</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it</m:t>
              </m:r>
            </m:sub>
          </m:sSub>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t</m:t>
              </m:r>
            </m:sub>
          </m:sSub>
        </m:oMath>
      </m:oMathPara>
    </w:p>
    <w:p w14:paraId="5958AB08" w14:textId="77777777" w:rsidR="003D1DA4" w:rsidRPr="000C0613" w:rsidRDefault="003D1DA4" w:rsidP="003D1DA4">
      <w:pPr>
        <w:spacing w:line="360" w:lineRule="auto"/>
        <w:ind w:firstLine="851"/>
        <w:jc w:val="both"/>
        <w:rPr>
          <w:rFonts w:eastAsiaTheme="minorEastAsia"/>
        </w:rPr>
      </w:pPr>
      <w:r w:rsidRPr="000C0613">
        <w:rPr>
          <w:rFonts w:eastAsiaTheme="minorEastAsia"/>
        </w:rPr>
        <w:t xml:space="preserve">Como neste método temos uma unidade de tratamento após o período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oMath>
      <w:r w:rsidRPr="000C0613">
        <w:rPr>
          <w:rFonts w:eastAsiaTheme="minorEastAsia"/>
        </w:rPr>
        <w:t xml:space="preserve">, e como definimos </w:t>
      </w:r>
      <m:oMath>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r>
          <w:rPr>
            <w:rFonts w:ascii="Cambria Math" w:eastAsiaTheme="minorEastAsia" w:hAnsi="Cambria Math"/>
          </w:rPr>
          <m:t>&lt;T</m:t>
        </m:r>
      </m:oMath>
      <w:r w:rsidRPr="000C0613">
        <w:rPr>
          <w:rFonts w:eastAsiaTheme="minorEastAsia"/>
        </w:rPr>
        <w:t>, temos que:</w:t>
      </w:r>
    </w:p>
    <w:p w14:paraId="39A633D7" w14:textId="77777777" w:rsidR="003D1DA4" w:rsidRPr="000C0613" w:rsidRDefault="006B1E3D" w:rsidP="003D1DA4">
      <w:pPr>
        <w:spacing w:line="360" w:lineRule="auto"/>
        <w:ind w:firstLine="851"/>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t</m:t>
              </m:r>
            </m:sub>
          </m:sSub>
          <m:r>
            <w:rPr>
              <w:rFonts w:ascii="Cambria Math" w:eastAsiaTheme="minorEastAsia" w:hAnsi="Cambria Math"/>
            </w:rPr>
            <m:t>=</m:t>
          </m:r>
          <m:r>
            <w:rPr>
              <w:rFonts w:ascii="Cambria Math" w:hAnsi="Cambria Math"/>
            </w:rPr>
            <m:t>f</m:t>
          </m:r>
          <m:d>
            <m:dPr>
              <m:ctrlPr>
                <w:rPr>
                  <w:rFonts w:ascii="Cambria Math" w:eastAsiaTheme="minorEastAsia" w:hAnsi="Cambria Math"/>
                  <w:i/>
                </w:rPr>
              </m:ctrlPr>
            </m:dPr>
            <m:e>
              <m:r>
                <w:rPr>
                  <w:rFonts w:ascii="Cambria Math" w:hAnsi="Cambria Math"/>
                </w:rPr>
                <m:t>x</m:t>
              </m:r>
            </m:e>
          </m:d>
          <m:r>
            <w:rPr>
              <w:rFonts w:ascii="Cambria Math"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hAnsi="Cambria Math"/>
                    </w:rPr>
                    <m:t xml:space="preserve"> 1  ,  </m:t>
                  </m:r>
                  <m:r>
                    <m:rPr>
                      <m:nor/>
                    </m:rPr>
                    <m:t>se</m:t>
                  </m:r>
                  <m:r>
                    <w:rPr>
                      <w:rFonts w:ascii="Cambria Math" w:hAnsi="Cambria Math"/>
                    </w:rPr>
                    <m:t xml:space="preserve"> i=1 </m:t>
                  </m:r>
                  <m:r>
                    <m:rPr>
                      <m:nor/>
                    </m:rPr>
                    <m:t>e</m:t>
                  </m:r>
                  <m:r>
                    <w:rPr>
                      <w:rFonts w:ascii="Cambria Math" w:hAnsi="Cambria Math"/>
                    </w:rPr>
                    <m:t xml:space="preserve"> t&gt;</m:t>
                  </m:r>
                  <m:sSub>
                    <m:sSubPr>
                      <m:ctrlPr>
                        <w:rPr>
                          <w:rFonts w:ascii="Cambria Math" w:hAnsi="Cambria Math"/>
                          <w:i/>
                        </w:rPr>
                      </m:ctrlPr>
                    </m:sSubPr>
                    <m:e>
                      <m:r>
                        <w:rPr>
                          <w:rFonts w:ascii="Cambria Math" w:hAnsi="Cambria Math"/>
                        </w:rPr>
                        <m:t>T</m:t>
                      </m:r>
                    </m:e>
                    <m:sub>
                      <m:r>
                        <w:rPr>
                          <w:rFonts w:ascii="Cambria Math" w:hAnsi="Cambria Math"/>
                        </w:rPr>
                        <m:t>o</m:t>
                      </m:r>
                    </m:sub>
                  </m:sSub>
                </m:e>
                <m:e>
                  <m:r>
                    <w:rPr>
                      <w:rFonts w:ascii="Cambria Math" w:hAnsi="Cambria Math"/>
                    </w:rPr>
                    <m:t xml:space="preserve">0,   </m:t>
                  </m:r>
                  <m:r>
                    <m:rPr>
                      <m:nor/>
                    </m:rPr>
                    <m:t>caso contrário</m:t>
                  </m:r>
                </m:e>
              </m:eqArr>
            </m:e>
          </m:d>
        </m:oMath>
      </m:oMathPara>
    </w:p>
    <w:p w14:paraId="381F8218" w14:textId="77777777" w:rsidR="003D1DA4" w:rsidRPr="000C0613" w:rsidRDefault="003D1DA4" w:rsidP="003D1DA4">
      <w:pPr>
        <w:spacing w:line="360" w:lineRule="auto"/>
        <w:ind w:firstLine="851"/>
        <w:jc w:val="both"/>
        <w:rPr>
          <w:rFonts w:eastAsiaTheme="minorEastAsia"/>
        </w:rPr>
      </w:pPr>
      <w:r w:rsidRPr="000C0613">
        <w:rPr>
          <w:rFonts w:eastAsiaTheme="minorEastAsia"/>
        </w:rPr>
        <w:t xml:space="preserve">Assim, caso </w:t>
      </w:r>
      <m:oMath>
        <m:r>
          <w:rPr>
            <w:rFonts w:ascii="Cambria Math" w:eastAsiaTheme="minorEastAsia" w:hAnsi="Cambria Math"/>
          </w:rPr>
          <m:t xml:space="preserve">D=1, </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1t</m:t>
            </m:r>
          </m:sub>
          <m:sup>
            <m:r>
              <w:rPr>
                <w:rFonts w:ascii="Cambria Math" w:eastAsiaTheme="minorEastAsia" w:hAnsi="Cambria Math"/>
              </w:rPr>
              <m:t>I</m:t>
            </m:r>
          </m:sup>
        </m:sSubSup>
      </m:oMath>
      <w:r w:rsidRPr="000C0613">
        <w:rPr>
          <w:rFonts w:eastAsiaTheme="minorEastAsia"/>
        </w:rPr>
        <w:t xml:space="preserve"> a variável de interesse da a unidade de tratamento com a intervenção como no período </w:t>
      </w:r>
      <m:oMath>
        <m:r>
          <w:rPr>
            <w:rFonts w:ascii="Cambria Math" w:eastAsiaTheme="minorEastAsia" w:hAnsi="Cambria Math"/>
          </w:rPr>
          <m:t>t&g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r>
          <w:rPr>
            <w:rFonts w:ascii="Cambria Math" w:eastAsiaTheme="minorEastAsia" w:hAnsi="Cambria Math"/>
          </w:rPr>
          <m:t xml:space="preserve"> </m:t>
        </m:r>
      </m:oMath>
      <w:r w:rsidRPr="000C0613">
        <w:rPr>
          <w:rFonts w:eastAsiaTheme="minorEastAsia"/>
        </w:rPr>
        <w:t xml:space="preserve">e a unidade de tratamento caso não houve a intervenção é definida pela expressão </w:t>
      </w:r>
      <m:oMath>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1t</m:t>
            </m:r>
          </m:sub>
          <m:sup>
            <m:r>
              <w:rPr>
                <w:rFonts w:ascii="Cambria Math" w:eastAsiaTheme="minorEastAsia" w:hAnsi="Cambria Math"/>
              </w:rPr>
              <m:t>N</m:t>
            </m:r>
          </m:sup>
        </m:sSubSup>
      </m:oMath>
      <w:r w:rsidRPr="000C0613">
        <w:rPr>
          <w:rFonts w:eastAsiaTheme="minorEastAsia"/>
        </w:rPr>
        <w:t>. Sob essas suposições o efeito da intervenção na variável de interesse na unidade de tratamento será:</w:t>
      </w:r>
    </w:p>
    <w:p w14:paraId="2BCE9508" w14:textId="77777777" w:rsidR="003D1DA4" w:rsidRPr="000C0613" w:rsidRDefault="006B1E3D" w:rsidP="003D1DA4">
      <w:pPr>
        <w:spacing w:line="360" w:lineRule="auto"/>
        <w:ind w:firstLine="851"/>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1t</m:t>
              </m:r>
            </m:sub>
            <m:sup>
              <m:r>
                <w:rPr>
                  <w:rFonts w:ascii="Cambria Math" w:eastAsiaTheme="minorEastAsia" w:hAnsi="Cambria Math"/>
                </w:rPr>
                <m:t>I</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1t</m:t>
              </m:r>
            </m:sub>
            <m:sup>
              <m:r>
                <w:rPr>
                  <w:rFonts w:ascii="Cambria Math" w:eastAsiaTheme="minorEastAsia" w:hAnsi="Cambria Math"/>
                </w:rPr>
                <m:t>N</m:t>
              </m:r>
            </m:sup>
          </m:sSubSup>
        </m:oMath>
      </m:oMathPara>
    </w:p>
    <w:p w14:paraId="2F38243B" w14:textId="77452CEE" w:rsidR="003D1DA4" w:rsidRPr="000C0613" w:rsidRDefault="003D1DA4" w:rsidP="003D1DA4">
      <w:pPr>
        <w:spacing w:line="360" w:lineRule="auto"/>
        <w:ind w:firstLine="851"/>
        <w:jc w:val="both"/>
        <w:rPr>
          <w:rFonts w:eastAsiaTheme="minorEastAsia"/>
        </w:rPr>
      </w:pPr>
      <w:r w:rsidRPr="000C0613">
        <w:rPr>
          <w:rFonts w:eastAsiaTheme="minorEastAsia"/>
        </w:rPr>
        <w:t xml:space="preserve">Ou seja, </w:t>
      </w:r>
      <w:r w:rsidR="009811E9">
        <w:rPr>
          <w:rFonts w:eastAsiaTheme="minorEastAsia"/>
        </w:rPr>
        <w:t xml:space="preserve">o efeito da intervenção é </w:t>
      </w:r>
      <w:r w:rsidRPr="000C0613">
        <w:rPr>
          <w:rFonts w:eastAsiaTheme="minorEastAsia"/>
        </w:rPr>
        <w:t>a diferença</w:t>
      </w:r>
      <w:r w:rsidR="00000BFA">
        <w:rPr>
          <w:rFonts w:eastAsiaTheme="minorEastAsia"/>
        </w:rPr>
        <w:t xml:space="preserve"> entre</w:t>
      </w:r>
      <w:r w:rsidRPr="000C0613">
        <w:rPr>
          <w:rFonts w:eastAsiaTheme="minorEastAsia"/>
        </w:rPr>
        <w:t xml:space="preserve"> variável de interesse</w:t>
      </w:r>
      <w:r w:rsidR="00000BFA">
        <w:rPr>
          <w:rFonts w:eastAsiaTheme="minorEastAsia"/>
        </w:rPr>
        <w:t xml:space="preserve"> da unidade de tratamento no cenário real em que ela recebeu a intervenção e a mesma unidade </w:t>
      </w:r>
      <w:r w:rsidRPr="000C0613">
        <w:rPr>
          <w:rFonts w:eastAsiaTheme="minorEastAsia"/>
        </w:rPr>
        <w:t xml:space="preserve">caso não tivesse recebido a intervenção. No caso concreto deste projeto, o numero de fusões e aquisições internacionais observados depois da intervenção é </w:t>
      </w:r>
      <m:oMath>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1t</m:t>
            </m:r>
          </m:sub>
          <m:sup>
            <m:r>
              <w:rPr>
                <w:rFonts w:ascii="Cambria Math" w:eastAsiaTheme="minorEastAsia" w:hAnsi="Cambria Math"/>
              </w:rPr>
              <m:t>I</m:t>
            </m:r>
          </m:sup>
        </m:sSubSup>
      </m:oMath>
      <w:r w:rsidRPr="000C0613">
        <w:rPr>
          <w:rFonts w:eastAsiaTheme="minorEastAsia"/>
        </w:rPr>
        <w:t xml:space="preserve">. E </w:t>
      </w:r>
      <m:oMath>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1t</m:t>
            </m:r>
          </m:sub>
          <m:sup>
            <m:r>
              <w:rPr>
                <w:rFonts w:ascii="Cambria Math" w:eastAsiaTheme="minorEastAsia" w:hAnsi="Cambria Math"/>
              </w:rPr>
              <m:t>N</m:t>
            </m:r>
          </m:sup>
        </m:sSubSup>
      </m:oMath>
      <w:r w:rsidRPr="000C0613">
        <w:rPr>
          <w:rFonts w:eastAsiaTheme="minorEastAsia"/>
        </w:rPr>
        <w:t xml:space="preserve"> é o número de fusões e aquisição caso o Brasil não tivesse alterado a política de notificação de atos de concentração. </w:t>
      </w:r>
    </w:p>
    <w:p w14:paraId="0A48F2BA" w14:textId="0117B124" w:rsidR="003D1DA4" w:rsidRPr="000C0613" w:rsidRDefault="003D1DA4" w:rsidP="003D1DA4">
      <w:pPr>
        <w:spacing w:line="360" w:lineRule="auto"/>
        <w:ind w:firstLine="851"/>
        <w:jc w:val="both"/>
        <w:rPr>
          <w:rFonts w:eastAsiaTheme="minorEastAsia"/>
        </w:rPr>
      </w:pPr>
      <w:r w:rsidRPr="000C0613">
        <w:rPr>
          <w:rFonts w:eastAsiaTheme="minorEastAsia"/>
        </w:rPr>
        <w:t xml:space="preserve">Obviamente, </w:t>
      </w:r>
      <m:oMath>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1t</m:t>
            </m:r>
          </m:sub>
          <m:sup>
            <m:r>
              <w:rPr>
                <w:rFonts w:ascii="Cambria Math" w:eastAsiaTheme="minorEastAsia" w:hAnsi="Cambria Math"/>
              </w:rPr>
              <m:t>N</m:t>
            </m:r>
          </m:sup>
        </m:sSubSup>
        <m:r>
          <w:rPr>
            <w:rFonts w:ascii="Cambria Math" w:eastAsiaTheme="minorEastAsia" w:hAnsi="Cambria Math"/>
          </w:rPr>
          <m:t xml:space="preserve"> </m:t>
        </m:r>
      </m:oMath>
      <w:r w:rsidRPr="000C0613">
        <w:rPr>
          <w:rFonts w:eastAsiaTheme="minorEastAsia"/>
        </w:rPr>
        <w:t xml:space="preserve">não é observado, pois é o objeto do contrafactual que queremos simular. Portanto, o método controle sintético estabelece </w:t>
      </w:r>
      <w:r w:rsidR="007A7A30">
        <w:rPr>
          <w:rFonts w:eastAsiaTheme="minorEastAsia"/>
        </w:rPr>
        <w:t>a</w:t>
      </w:r>
      <w:r w:rsidRPr="000C0613">
        <w:rPr>
          <w:rFonts w:eastAsiaTheme="minorEastAsia"/>
        </w:rPr>
        <w:t xml:space="preserve"> unidade sintética </w:t>
      </w:r>
      <w:r w:rsidRPr="000C0613">
        <w:rPr>
          <w:rFonts w:eastAsiaTheme="minorEastAsia"/>
        </w:rPr>
        <w:lastRenderedPageBreak/>
        <w:t>como uma combinação convexa de todo as unidades de comparação definida</w:t>
      </w:r>
      <w:r w:rsidR="00C36D7E" w:rsidRPr="000C0613">
        <w:rPr>
          <w:rFonts w:eastAsiaTheme="minorEastAsia"/>
        </w:rPr>
        <w:t xml:space="preserve"> </w:t>
      </w:r>
      <w:r w:rsidRPr="000C0613">
        <w:rPr>
          <w:rFonts w:eastAsiaTheme="minorEastAsia"/>
        </w:rPr>
        <w:t xml:space="preserve">pelo vetor </w:t>
      </w:r>
      <m:oMath>
        <m:r>
          <m:rPr>
            <m:sty m:val="bi"/>
          </m:rPr>
          <w:rPr>
            <w:rFonts w:ascii="Cambria Math" w:eastAsiaTheme="minorEastAsia" w:hAnsi="Cambria Math"/>
          </w:rPr>
          <m:t>W=</m:t>
        </m:r>
        <m:r>
          <m:rPr>
            <m:sty m:val="p"/>
          </m:rP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w</m:t>
                    </m:r>
                  </m:e>
                  <m:sub>
                    <m:r>
                      <m:rPr>
                        <m:sty m:val="p"/>
                      </m:rP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1</m:t>
                    </m:r>
                  </m:sub>
                </m:sSub>
                <m:ctrlPr>
                  <w:rPr>
                    <w:rFonts w:ascii="Cambria Math" w:eastAsiaTheme="minorEastAsia" w:hAnsi="Cambria Math"/>
                    <w:i/>
                  </w:rPr>
                </m:ctrlPr>
              </m:e>
            </m:d>
            <m:ctrlPr>
              <w:rPr>
                <w:rFonts w:ascii="Cambria Math" w:eastAsiaTheme="minorEastAsia" w:hAnsi="Cambria Math"/>
              </w:rPr>
            </m:ctrlPr>
          </m:e>
          <m:sup>
            <m:r>
              <w:rPr>
                <w:rFonts w:ascii="Cambria Math" w:eastAsiaTheme="minorEastAsia" w:hAnsi="Cambria Math"/>
              </w:rPr>
              <m:t>'</m:t>
            </m:r>
          </m:sup>
        </m:sSup>
      </m:oMath>
      <w:r w:rsidRPr="000C0613">
        <w:rPr>
          <w:rFonts w:eastAsiaTheme="minorEastAsia"/>
        </w:rPr>
        <w:t xml:space="preserve">, com </w:t>
      </w:r>
      <m:oMath>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r>
          <w:rPr>
            <w:rFonts w:ascii="Cambria Math" w:eastAsiaTheme="minorEastAsia" w:hAnsi="Cambria Math"/>
          </w:rPr>
          <m:t>≤1</m:t>
        </m:r>
      </m:oMath>
      <w:r w:rsidRPr="000C0613">
        <w:rPr>
          <w:rFonts w:eastAsiaTheme="minorEastAsia"/>
        </w:rPr>
        <w:t xml:space="preserve">. Definido os pesos em </w:t>
      </w:r>
      <m:oMath>
        <m:r>
          <m:rPr>
            <m:sty m:val="bi"/>
          </m:rPr>
          <w:rPr>
            <w:rFonts w:ascii="Cambria Math" w:eastAsiaTheme="minorEastAsia" w:hAnsi="Cambria Math"/>
          </w:rPr>
          <m:t>W</m:t>
        </m:r>
      </m:oMath>
      <w:r w:rsidRPr="000C0613">
        <w:rPr>
          <w:rFonts w:eastAsiaTheme="minorEastAsia"/>
        </w:rPr>
        <w:t xml:space="preserve">, o estimador do controle sintético de </w:t>
      </w:r>
      <m:oMath>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1t</m:t>
            </m:r>
          </m:sub>
          <m:sup>
            <m:r>
              <w:rPr>
                <w:rFonts w:ascii="Cambria Math" w:eastAsiaTheme="minorEastAsia" w:hAnsi="Cambria Math"/>
              </w:rPr>
              <m:t>N</m:t>
            </m:r>
          </m:sup>
        </m:sSubSup>
      </m:oMath>
      <w:r w:rsidRPr="000C0613">
        <w:rPr>
          <w:rFonts w:eastAsiaTheme="minorEastAsia"/>
        </w:rPr>
        <w:t xml:space="preserve"> 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t</m:t>
            </m:r>
          </m:sub>
        </m:sSub>
      </m:oMath>
      <w:r w:rsidRPr="000C0613">
        <w:rPr>
          <w:rFonts w:eastAsiaTheme="minorEastAsia"/>
        </w:rPr>
        <w:t xml:space="preserve">, </w:t>
      </w:r>
      <w:r w:rsidR="00C36D7E" w:rsidRPr="000C0613">
        <w:rPr>
          <w:rFonts w:eastAsiaTheme="minorEastAsia"/>
        </w:rPr>
        <w:t>é dado</w:t>
      </w:r>
      <w:r w:rsidRPr="000C0613">
        <w:rPr>
          <w:rFonts w:eastAsiaTheme="minorEastAsia"/>
        </w:rPr>
        <w:t xml:space="preserve"> por:</w:t>
      </w:r>
    </w:p>
    <w:p w14:paraId="2B948E95" w14:textId="77777777" w:rsidR="003D1DA4" w:rsidRPr="000C0613" w:rsidRDefault="003D1DA4" w:rsidP="003D1DA4">
      <w:pPr>
        <w:spacing w:line="360" w:lineRule="auto"/>
        <w:ind w:firstLine="851"/>
        <w:jc w:val="both"/>
        <w:rPr>
          <w:rFonts w:eastAsiaTheme="minorEastAsia"/>
        </w:rPr>
      </w:pPr>
    </w:p>
    <w:p w14:paraId="7D2EA8C4" w14:textId="7E18E69C" w:rsidR="003D1DA4" w:rsidRPr="000C0613" w:rsidRDefault="006B1E3D" w:rsidP="003D1DA4">
      <w:pPr>
        <w:spacing w:line="360" w:lineRule="auto"/>
        <w:ind w:firstLine="851"/>
        <w:jc w:val="both"/>
        <w:rPr>
          <w:rFonts w:eastAsiaTheme="minorEastAsia"/>
        </w:rPr>
      </w:pPr>
      <m:oMathPara>
        <m:oMath>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1t</m:t>
              </m:r>
            </m:sub>
            <m:sup>
              <m:r>
                <w:rPr>
                  <w:rFonts w:ascii="Cambria Math" w:eastAsiaTheme="minorEastAsia" w:hAnsi="Cambria Math"/>
                </w:rPr>
                <m:t>N</m:t>
              </m:r>
            </m:sup>
          </m:sSubSup>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j=2</m:t>
              </m:r>
            </m:sub>
            <m:sup>
              <m:r>
                <w:rPr>
                  <w:rFonts w:ascii="Cambria Math" w:eastAsiaTheme="minorEastAsia" w:hAnsi="Cambria Math"/>
                </w:rPr>
                <m:t>J+1</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t</m:t>
                  </m:r>
                </m:sub>
              </m:sSub>
              <m:r>
                <w:rPr>
                  <w:rFonts w:ascii="Cambria Math" w:eastAsiaTheme="minorEastAsia" w:hAnsi="Cambria Math"/>
                </w:rPr>
                <m:t>,</m:t>
              </m:r>
            </m:e>
          </m:nary>
        </m:oMath>
      </m:oMathPara>
    </w:p>
    <w:p w14:paraId="020D61B7" w14:textId="77777777" w:rsidR="003D1DA4" w:rsidRPr="000C0613" w:rsidRDefault="006B1E3D" w:rsidP="003D1DA4">
      <w:pPr>
        <w:spacing w:line="360" w:lineRule="auto"/>
        <w:ind w:firstLine="851"/>
        <w:jc w:val="both"/>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τ</m:t>
                  </m:r>
                </m:e>
              </m:acc>
            </m:e>
            <m:sub>
              <m:r>
                <w:rPr>
                  <w:rFonts w:ascii="Cambria Math" w:eastAsiaTheme="minorEastAsia" w:hAnsi="Cambria Math"/>
                </w:rPr>
                <m:t>1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t</m:t>
              </m:r>
            </m:sub>
          </m:sSub>
          <m:r>
            <w:rPr>
              <w:rFonts w:ascii="Cambria Math" w:eastAsiaTheme="minorEastAsia" w:hAnsi="Cambria Math"/>
            </w:rPr>
            <m:t xml:space="preserve">- </m:t>
          </m:r>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1t</m:t>
              </m:r>
            </m:sub>
            <m:sup>
              <m:r>
                <w:rPr>
                  <w:rFonts w:ascii="Cambria Math" w:eastAsiaTheme="minorEastAsia" w:hAnsi="Cambria Math"/>
                </w:rPr>
                <m:t>N</m:t>
              </m:r>
            </m:sup>
          </m:sSubSup>
        </m:oMath>
      </m:oMathPara>
    </w:p>
    <w:p w14:paraId="566A5C5B" w14:textId="77777777" w:rsidR="003D1DA4" w:rsidRPr="000C0613" w:rsidRDefault="003D1DA4" w:rsidP="003D1DA4">
      <w:pPr>
        <w:spacing w:line="360" w:lineRule="auto"/>
        <w:ind w:firstLine="851"/>
        <w:jc w:val="both"/>
        <w:rPr>
          <w:rFonts w:eastAsiaTheme="minorEastAsia"/>
        </w:rPr>
      </w:pPr>
    </w:p>
    <w:p w14:paraId="4965F5B6" w14:textId="77777777" w:rsidR="003D1DA4" w:rsidRPr="000C0613" w:rsidRDefault="003D1DA4" w:rsidP="003D1DA4">
      <w:pPr>
        <w:spacing w:line="360" w:lineRule="auto"/>
        <w:ind w:firstLine="851"/>
        <w:jc w:val="both"/>
        <w:rPr>
          <w:rFonts w:eastAsiaTheme="minorEastAsia"/>
        </w:rPr>
      </w:pPr>
    </w:p>
    <w:p w14:paraId="6790321D" w14:textId="77777777" w:rsidR="003D1DA4" w:rsidRPr="000C0613" w:rsidRDefault="003D1DA4" w:rsidP="003D1DA4">
      <w:pPr>
        <w:spacing w:line="360" w:lineRule="auto"/>
        <w:ind w:firstLine="851"/>
        <w:jc w:val="both"/>
        <w:rPr>
          <w:rFonts w:eastAsiaTheme="minorEastAsia"/>
        </w:rPr>
      </w:pPr>
      <w:r w:rsidRPr="000C0613">
        <w:rPr>
          <w:rFonts w:eastAsiaTheme="minorEastAsia"/>
        </w:rPr>
        <w:t xml:space="preserve">Uma vez estabelecido o modelo básico é preciso definir o </w:t>
      </w:r>
      <m:oMath>
        <m:sSup>
          <m:sSupPr>
            <m:ctrlPr>
              <w:rPr>
                <w:rFonts w:ascii="Cambria Math" w:eastAsiaTheme="minorEastAsia" w:hAnsi="Cambria Math"/>
                <w:b/>
                <w:i/>
              </w:rPr>
            </m:ctrlPr>
          </m:sSupPr>
          <m:e>
            <m:r>
              <m:rPr>
                <m:sty m:val="bi"/>
              </m:rPr>
              <w:rPr>
                <w:rFonts w:ascii="Cambria Math" w:eastAsiaTheme="minorEastAsia" w:hAnsi="Cambria Math"/>
              </w:rPr>
              <m:t>W</m:t>
            </m:r>
          </m:e>
          <m:sup>
            <m:r>
              <m:rPr>
                <m:sty m:val="bi"/>
              </m:rPr>
              <w:rPr>
                <w:rFonts w:ascii="Cambria Math" w:eastAsiaTheme="minorEastAsia" w:hAnsi="Cambria Math"/>
              </w:rPr>
              <m:t>*</m:t>
            </m:r>
          </m:sup>
        </m:sSup>
      </m:oMath>
      <w:r w:rsidRPr="000C0613">
        <w:rPr>
          <w:rFonts w:eastAsiaTheme="minorEastAsia"/>
          <w:b/>
        </w:rPr>
        <w:t xml:space="preserve"> </w:t>
      </w:r>
      <w:r w:rsidRPr="000C0613">
        <w:rPr>
          <w:rFonts w:eastAsiaTheme="minorEastAsia"/>
        </w:rPr>
        <w:t xml:space="preserve">que traga o melhor resultado para o estimador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τ</m:t>
                </m:r>
              </m:e>
            </m:acc>
          </m:e>
          <m:sub>
            <m:r>
              <w:rPr>
                <w:rFonts w:ascii="Cambria Math" w:eastAsiaTheme="minorEastAsia" w:hAnsi="Cambria Math"/>
              </w:rPr>
              <m:t>1t</m:t>
            </m:r>
          </m:sub>
        </m:sSub>
      </m:oMath>
      <w:r w:rsidRPr="000C0613">
        <w:rPr>
          <w:rFonts w:eastAsiaTheme="minorEastAsia"/>
        </w:rPr>
        <w:t xml:space="preserve">.  Assim, Seja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sidRPr="000C0613">
        <w:rPr>
          <w:rFonts w:eastAsiaTheme="minorEastAsia"/>
        </w:rPr>
        <w:t xml:space="preserve"> um vetor de dimensão </w:t>
      </w:r>
      <m:oMath>
        <m:r>
          <w:rPr>
            <w:rFonts w:ascii="Cambria Math" w:eastAsiaTheme="minorEastAsia" w:hAnsi="Cambria Math"/>
          </w:rPr>
          <m:t>(k×1)</m:t>
        </m:r>
      </m:oMath>
      <w:r w:rsidRPr="000C0613">
        <w:rPr>
          <w:rFonts w:eastAsiaTheme="minorEastAsia"/>
        </w:rPr>
        <w:t xml:space="preserve"> contanto as caraterísticas da unidade de tratamento 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 xml:space="preserve"> </m:t>
        </m:r>
      </m:oMath>
      <w:r w:rsidRPr="000C0613">
        <w:rPr>
          <w:rFonts w:eastAsiaTheme="minorEastAsia"/>
        </w:rPr>
        <w:t xml:space="preserve">como uma uma matriz </w:t>
      </w:r>
      <m:oMath>
        <m:r>
          <w:rPr>
            <w:rFonts w:ascii="Cambria Math" w:eastAsiaTheme="minorEastAsia" w:hAnsi="Cambria Math"/>
          </w:rPr>
          <m:t xml:space="preserve">k </m:t>
        </m:r>
        <m:r>
          <m:rPr>
            <m:nor/>
          </m:rPr>
          <w:rPr>
            <w:rFonts w:eastAsiaTheme="minorEastAsia"/>
          </w:rPr>
          <m:t>× J</m:t>
        </m:r>
      </m:oMath>
      <w:r w:rsidRPr="000C0613">
        <w:rPr>
          <w:rFonts w:eastAsiaTheme="minorEastAsia"/>
        </w:rPr>
        <w:t xml:space="preserve"> contendo os valores da mesma variável dentre aos candidatos à unidade sintéticas (</w:t>
      </w:r>
      <w:proofErr w:type="spellStart"/>
      <w:r w:rsidRPr="000C0613">
        <w:rPr>
          <w:rFonts w:eastAsiaTheme="minorEastAsia"/>
        </w:rPr>
        <w:t>donor</w:t>
      </w:r>
      <w:proofErr w:type="spellEnd"/>
      <w:r w:rsidRPr="000C0613">
        <w:rPr>
          <w:rFonts w:eastAsiaTheme="minorEastAsia"/>
        </w:rPr>
        <w:t xml:space="preserve"> pool). Assim </w:t>
      </w:r>
      <w:r w:rsidRPr="000C0613">
        <w:t xml:space="preserve">Abadie e </w:t>
      </w:r>
      <w:proofErr w:type="spellStart"/>
      <w:r w:rsidRPr="000C0613">
        <w:t>Gardeazabal</w:t>
      </w:r>
      <w:proofErr w:type="spellEnd"/>
      <w:r w:rsidRPr="000C0613">
        <w:t xml:space="preserve"> </w:t>
      </w:r>
      <w:r w:rsidRPr="000C0613">
        <w:fldChar w:fldCharType="begin" w:fldLock="1"/>
      </w:r>
      <w:r w:rsidRPr="000C0613">
        <w:instrText>ADDIN CSL_CITATION {"citationItems":[{"id":"ITEM-1","itemData":{"DOI":"10.1257/000282803321455188","ISSN":"00028282","abstract":"This article investigates the economic effects of conflict, using the terrorist conflict in the Basque Country as a case study. We find that, after the outbreak of terrorism in the late 1960's, per capita GDP in the Basque Country declined about 10 percentage points relative to a synthetic control region without terrorism. In addition, we use the 1998-1999 truce as a natural experiment. We find that stocks of firms with a significant part of their business in the Basque Country showed a positive relative performance when truce became credible, and a negative relative performance at the end of the cease-fire.","author":[{"dropping-particle":"","family":"Abadie","given":"Alberto","non-dropping-particle":"","parse-names":false,"suffix":""},{"dropping-particle":"","family":"Gardeazabal","given":"Javier","non-dropping-particle":"","parse-names":false,"suffix":""}],"container-title":"American Economic Review","id":"ITEM-1","issue":"1","issued":{"date-parts":[["2003"]]},"page":"113-132","title":"The economic costs of conflict: A case study of the Basque country","type":"article-journal","volume":"93"},"suppress-author":1,"uris":["http://www.mendeley.com/documents/?uuid=dde319c1-7ef6-46c7-8610-96ee645d11cb"]}],"mendeley":{"formattedCitation":"(2003)","plainTextFormattedCitation":"(2003)","previouslyFormattedCitation":"(2003)"},"properties":{"noteIndex":0},"schema":"https://github.com/citation-style-language/schema/raw/master/csl-citation.json"}</w:instrText>
      </w:r>
      <w:r w:rsidRPr="000C0613">
        <w:fldChar w:fldCharType="separate"/>
      </w:r>
      <w:r w:rsidRPr="000C0613">
        <w:rPr>
          <w:noProof/>
        </w:rPr>
        <w:t>(2003)</w:t>
      </w:r>
      <w:r w:rsidRPr="000C0613">
        <w:fldChar w:fldCharType="end"/>
      </w:r>
      <w:r w:rsidRPr="000C0613">
        <w:t xml:space="preserve">, Abadie </w:t>
      </w:r>
      <w:r w:rsidRPr="000C0613">
        <w:rPr>
          <w:i/>
        </w:rPr>
        <w:t>et al</w:t>
      </w:r>
      <w:r w:rsidRPr="000C0613">
        <w:t xml:space="preserve">. </w:t>
      </w:r>
      <w:r w:rsidRPr="000C0613">
        <w:fldChar w:fldCharType="begin" w:fldLock="1"/>
      </w:r>
      <w:r w:rsidRPr="000C0613">
        <w:instrText>ADDIN CSL_CITATION {"citationItems":[{"id":"ITEM-1","itemData":{"DOI":"10.1198/jasa.2009.ap08746","ISSN":"01621459","abstract":"Building on an idea in Abadie and Gardeazabal (2003), this article investigates the application of synthetic control methods to comparative case studies. We discuss the advantages of these methods and apply them to study the effects of Proposition 99, a large-scale tobacco control program that California implemented in 1988. We demonstrate that, following Proposition 99, tobacco consumption fell markedly in California relative to a comparable synthetic control region. We estimate that by the year 2000 annual per-capita cigarette sales in California were about 26 packs lower than what they would have been in the absence of Proposition 99. Using new inferential methods proposed in this article, we demonstrate the significance of our estimates. Given that many policy interventions and events of interest in social sciences take place at an aggregate level (countries, regions, cities, etc.) and affect a small number of aggregate units, the potential applicability of synthetic control methods to comparative case studies is very large, especially in situations where traditional regression methods are not appropriate. © 2010 American Statistical Association.","author":[{"dropping-particle":"","family":"Abadie","given":"Alberto","non-dropping-particle":"","parse-names":false,"suffix":""},{"dropping-particle":"","family":"Diamond","given":"Alexis","non-dropping-particle":"","parse-names":false,"suffix":""},{"dropping-particle":"","family":"Hainmueller","given":"And Jens","non-dropping-particle":"","parse-names":false,"suffix":""}],"container-title":"Journal of the American Statistical Association","id":"ITEM-1","issue":"490","issued":{"date-parts":[["2010"]]},"page":"493-505","title":"Synthetic control methods for comparative case studies: Estimating the effect of California's Tobacco control program","type":"article-journal","volume":"105"},"suppress-author":1,"uris":["http://www.mendeley.com/documents/?uuid=f2448c27-1ec1-4de9-ac75-dc76c8cb83a1"]}],"mendeley":{"formattedCitation":"(2010)","plainTextFormattedCitation":"(2010)","previouslyFormattedCitation":"(2010)"},"properties":{"noteIndex":0},"schema":"https://github.com/citation-style-language/schema/raw/master/csl-citation.json"}</w:instrText>
      </w:r>
      <w:r w:rsidRPr="000C0613">
        <w:fldChar w:fldCharType="separate"/>
      </w:r>
      <w:r w:rsidRPr="000C0613">
        <w:rPr>
          <w:noProof/>
        </w:rPr>
        <w:t>(2010)</w:t>
      </w:r>
      <w:r w:rsidRPr="000C0613">
        <w:fldChar w:fldCharType="end"/>
      </w:r>
      <w:r w:rsidRPr="000C0613">
        <w:t xml:space="preserve"> e Abadie </w:t>
      </w:r>
      <w:r w:rsidRPr="000C0613">
        <w:fldChar w:fldCharType="begin" w:fldLock="1"/>
      </w:r>
      <w:r w:rsidRPr="000C0613">
        <w:instrText>ADDIN CSL_CITATION {"citationItems":[{"id":"ITEM-1","itemData":{"author":[{"dropping-particle":"","family":"Abadie","given":"Alberto","non-dropping-particle":"","parse-names":false,"suffix":""}],"container-title":"Journal of Economic Literature","id":"ITEM-1","issued":{"date-parts":[["2019"]]},"title":"Using Synthetic Controls : Feasibility , Data Requirements , and Methodological Aspects","type":"article-journal"},"label":"chapter","suppress-author":1,"uris":["http://www.mendeley.com/documents/?uuid=3c28d8df-8149-44c9-b903-0c116d280886"]}],"mendeley":{"formattedCitation":"(2019)","plainTextFormattedCitation":"(2019)","previouslyFormattedCitation":"(2019)"},"properties":{"noteIndex":0},"schema":"https://github.com/citation-style-language/schema/raw/master/csl-citation.json"}</w:instrText>
      </w:r>
      <w:r w:rsidRPr="000C0613">
        <w:fldChar w:fldCharType="separate"/>
      </w:r>
      <w:r w:rsidRPr="000C0613">
        <w:rPr>
          <w:noProof/>
        </w:rPr>
        <w:t>(2019)</w:t>
      </w:r>
      <w:r w:rsidRPr="000C0613">
        <w:fldChar w:fldCharType="end"/>
      </w:r>
      <w:r w:rsidRPr="000C0613">
        <w:t xml:space="preserve"> definiram </w:t>
      </w:r>
      <m:oMath>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m:t>
            </m:r>
          </m:sup>
        </m:sSup>
      </m:oMath>
      <w:r w:rsidRPr="000C0613">
        <w:rPr>
          <w:rFonts w:eastAsiaTheme="minorEastAsia"/>
          <w:b/>
        </w:rPr>
        <w:t xml:space="preserve"> </w:t>
      </w:r>
      <w:r w:rsidRPr="000C0613">
        <w:rPr>
          <w:rFonts w:eastAsiaTheme="minorEastAsia"/>
        </w:rPr>
        <w:t xml:space="preserve">como o valor de </w:t>
      </w:r>
      <m:oMath>
        <m:r>
          <m:rPr>
            <m:sty m:val="bi"/>
          </m:rPr>
          <w:rPr>
            <w:rFonts w:ascii="Cambria Math" w:eastAsiaTheme="minorEastAsia" w:hAnsi="Cambria Math"/>
          </w:rPr>
          <m:t>W</m:t>
        </m:r>
      </m:oMath>
      <w:r w:rsidRPr="000C0613">
        <w:rPr>
          <w:rFonts w:eastAsiaTheme="minorEastAsia"/>
          <w:b/>
        </w:rPr>
        <w:t xml:space="preserve"> </w:t>
      </w:r>
      <w:r w:rsidRPr="000C0613">
        <w:rPr>
          <w:rFonts w:eastAsiaTheme="minorEastAsia"/>
        </w:rPr>
        <w:t>que minimiza a expressão:</w:t>
      </w:r>
    </w:p>
    <w:p w14:paraId="21DF6B10" w14:textId="77777777" w:rsidR="003D1DA4" w:rsidRPr="000C0613" w:rsidRDefault="006B1E3D" w:rsidP="003D1DA4">
      <w:pPr>
        <w:spacing w:line="360" w:lineRule="auto"/>
        <w:ind w:firstLine="851"/>
        <w:jc w:val="both"/>
        <w:rPr>
          <w:rFonts w:eastAsiaTheme="minorEastAsia"/>
        </w:rPr>
      </w:pPr>
      <m:oMathPara>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W</m:t>
              </m:r>
            </m:e>
          </m:d>
          <m:r>
            <w:rPr>
              <w:rFonts w:ascii="Cambria Math" w:eastAsiaTheme="minorEastAsia" w:hAnsi="Cambria Math"/>
            </w:rPr>
            <m:t xml:space="preserve">V= </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W</m:t>
                      </m:r>
                    </m:e>
                  </m:d>
                </m:e>
                <m:sup>
                  <m:r>
                    <w:rPr>
                      <w:rFonts w:ascii="Cambria Math" w:eastAsiaTheme="minorEastAsia" w:hAnsi="Cambria Math"/>
                    </w:rPr>
                    <m:t>'</m:t>
                  </m:r>
                </m:sup>
              </m:sSup>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W)</m:t>
              </m:r>
            </m:e>
          </m:rad>
        </m:oMath>
      </m:oMathPara>
    </w:p>
    <w:p w14:paraId="131B0734" w14:textId="77777777" w:rsidR="00BF2565" w:rsidRPr="000C0613" w:rsidRDefault="003D1DA4" w:rsidP="003D1DA4">
      <w:pPr>
        <w:spacing w:line="360" w:lineRule="auto"/>
        <w:ind w:firstLine="851"/>
        <w:jc w:val="both"/>
        <w:rPr>
          <w:rFonts w:eastAsiaTheme="minorEastAsia"/>
        </w:rPr>
      </w:pPr>
      <w:r w:rsidRPr="000C0613">
        <w:rPr>
          <w:rFonts w:eastAsiaTheme="minorEastAsia"/>
        </w:rPr>
        <w:t xml:space="preserve">Sendo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k</m:t>
            </m:r>
            <m:r>
              <m:rPr>
                <m:nor/>
              </m:rPr>
              <w:rPr>
                <w:rFonts w:eastAsiaTheme="minorEastAsia"/>
              </w:rPr>
              <m:t>×</m:t>
            </m:r>
            <m:r>
              <w:rPr>
                <w:rFonts w:ascii="Cambria Math" w:eastAsiaTheme="minorEastAsia" w:hAnsi="Cambria Math"/>
              </w:rPr>
              <m:t>k</m:t>
            </m:r>
          </m:sub>
        </m:sSub>
      </m:oMath>
      <w:r w:rsidRPr="000C0613">
        <w:rPr>
          <w:rFonts w:eastAsiaTheme="minorEastAsia"/>
        </w:rPr>
        <w:t xml:space="preserve"> uma matriz simétrica e </w:t>
      </w:r>
      <w:proofErr w:type="spellStart"/>
      <w:r w:rsidRPr="000C0613">
        <w:rPr>
          <w:rFonts w:eastAsiaTheme="minorEastAsia"/>
        </w:rPr>
        <w:t>semidefinida</w:t>
      </w:r>
      <w:proofErr w:type="spellEnd"/>
      <w:r w:rsidRPr="000C0613">
        <w:rPr>
          <w:rFonts w:eastAsiaTheme="minorEastAsia"/>
        </w:rPr>
        <w:t xml:space="preserve"> que tem função de atribuir os pesos em casa variável na distância entr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 xml:space="preserve"> </m:t>
        </m:r>
        <m:r>
          <m:rPr>
            <m:nor/>
          </m:rPr>
          <w:rPr>
            <w:rFonts w:eastAsiaTheme="minorEastAsia"/>
          </w:rPr>
          <m:t>e</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W</m:t>
        </m:r>
      </m:oMath>
      <w:r w:rsidRPr="000C0613">
        <w:rPr>
          <w:rFonts w:eastAsiaTheme="minorEastAsia"/>
        </w:rPr>
        <w:t xml:space="preserve">. Os autores escolheram </w:t>
      </w:r>
      <m:oMath>
        <m:r>
          <w:rPr>
            <w:rFonts w:ascii="Cambria Math" w:eastAsiaTheme="minorEastAsia" w:hAnsi="Cambria Math"/>
          </w:rPr>
          <m:t>V</m:t>
        </m:r>
      </m:oMath>
      <w:r w:rsidRPr="000C0613">
        <w:rPr>
          <w:rFonts w:eastAsiaTheme="minorEastAsia"/>
        </w:rPr>
        <w:t xml:space="preserve"> como uma combinação linear das variáveis em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 xml:space="preserve"> </m:t>
        </m:r>
        <m:r>
          <m:rPr>
            <m:nor/>
          </m:rPr>
          <w:rPr>
            <w:rFonts w:eastAsiaTheme="minorEastAsia"/>
          </w:rPr>
          <m:t>e</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oMath>
      <w:r w:rsidRPr="000C0613">
        <w:rPr>
          <w:rFonts w:eastAsiaTheme="minorEastAsia"/>
        </w:rPr>
        <w:t xml:space="preserve"> que minimiza o erro quadrático médio do estimador de controle sintético.</w:t>
      </w:r>
      <w:r w:rsidR="00266B66" w:rsidRPr="000C0613">
        <w:rPr>
          <w:rFonts w:eastAsiaTheme="minorEastAsia"/>
        </w:rPr>
        <w:t xml:space="preserve"> </w:t>
      </w:r>
    </w:p>
    <w:p w14:paraId="0EF006D2" w14:textId="7D0F53CD" w:rsidR="00A24DE1" w:rsidRPr="000C0613" w:rsidRDefault="00E87CD0" w:rsidP="003D1DA4">
      <w:pPr>
        <w:spacing w:line="360" w:lineRule="auto"/>
        <w:ind w:firstLine="851"/>
        <w:jc w:val="both"/>
        <w:rPr>
          <w:rFonts w:eastAsiaTheme="minorEastAsia"/>
        </w:rPr>
      </w:pPr>
      <w:r w:rsidRPr="000C0613">
        <w:rPr>
          <w:rFonts w:eastAsiaTheme="minorEastAsia"/>
        </w:rPr>
        <w:t>Já</w:t>
      </w:r>
      <w:r w:rsidR="00266B66" w:rsidRPr="000C0613">
        <w:rPr>
          <w:rFonts w:eastAsiaTheme="minorEastAsia"/>
        </w:rPr>
        <w:t xml:space="preserve"> </w:t>
      </w:r>
      <w:r w:rsidR="00BF2565" w:rsidRPr="000C0613">
        <w:rPr>
          <w:rFonts w:eastAsiaTheme="minorEastAsia"/>
        </w:rPr>
        <w:t>a inferência sobre os efeitos estimados</w:t>
      </w:r>
      <w:r w:rsidR="00266B66" w:rsidRPr="000C0613">
        <w:rPr>
          <w:rFonts w:eastAsiaTheme="minorEastAsia"/>
        </w:rPr>
        <w:t xml:space="preserve"> pode ser testada por </w:t>
      </w:r>
      <w:r w:rsidR="00BF2565" w:rsidRPr="000C0613">
        <w:rPr>
          <w:rFonts w:eastAsiaTheme="minorEastAsia"/>
        </w:rPr>
        <w:t>testes de placebos</w:t>
      </w:r>
      <w:r w:rsidR="00AA6FD6" w:rsidRPr="000C0613">
        <w:rPr>
          <w:rFonts w:eastAsiaTheme="minorEastAsia"/>
        </w:rPr>
        <w:t xml:space="preserve">. Um dos procedimentos </w:t>
      </w:r>
      <w:r w:rsidR="00AD05EE" w:rsidRPr="000C0613">
        <w:rPr>
          <w:rFonts w:eastAsiaTheme="minorEastAsia"/>
        </w:rPr>
        <w:t>é o</w:t>
      </w:r>
      <w:r w:rsidR="00AA6FD6" w:rsidRPr="000C0613">
        <w:rPr>
          <w:rFonts w:eastAsiaTheme="minorEastAsia"/>
        </w:rPr>
        <w:t xml:space="preserve"> teste de permutação,</w:t>
      </w:r>
      <w:r w:rsidR="00AD05EE" w:rsidRPr="000C0613">
        <w:rPr>
          <w:rFonts w:eastAsiaTheme="minorEastAsia"/>
        </w:rPr>
        <w:t xml:space="preserve"> isto é,</w:t>
      </w:r>
      <w:r w:rsidR="00AA6FD6" w:rsidRPr="000C0613">
        <w:rPr>
          <w:rFonts w:eastAsiaTheme="minorEastAsia"/>
        </w:rPr>
        <w:t xml:space="preserve"> testar para cada unidade de controle uma unidade sintética e calcular a </w:t>
      </w:r>
      <w:r w:rsidR="008122C3">
        <w:rPr>
          <w:rFonts w:eastAsiaTheme="minorEastAsia"/>
        </w:rPr>
        <w:t>r</w:t>
      </w:r>
      <w:r w:rsidR="00C36D7E">
        <w:rPr>
          <w:rFonts w:eastAsiaTheme="minorEastAsia"/>
        </w:rPr>
        <w:t>azão</w:t>
      </w:r>
      <w:r w:rsidR="003D01F2" w:rsidRPr="000C0613">
        <w:rPr>
          <w:rFonts w:eastAsiaTheme="minorEastAsia"/>
        </w:rPr>
        <w:t xml:space="preserve"> </w:t>
      </w:r>
      <w:r w:rsidR="00AA6FD6" w:rsidRPr="000C0613">
        <w:rPr>
          <w:rFonts w:eastAsiaTheme="minorEastAsia"/>
        </w:rPr>
        <w:t>do erro médio quadrático de previsão</w:t>
      </w:r>
      <w:r w:rsidR="00ED34D8" w:rsidRPr="000C0613">
        <w:rPr>
          <w:rFonts w:eastAsiaTheme="minorEastAsia"/>
        </w:rPr>
        <w:t xml:space="preserve">, ou na sigla em inglês, </w:t>
      </w:r>
      <w:r w:rsidR="00C36D7E">
        <w:rPr>
          <w:rFonts w:eastAsiaTheme="minorEastAsia"/>
        </w:rPr>
        <w:t xml:space="preserve">razão </w:t>
      </w:r>
      <w:r w:rsidR="00A24DE1" w:rsidRPr="000C0613">
        <w:rPr>
          <w:rFonts w:eastAsiaTheme="minorEastAsia"/>
        </w:rPr>
        <w:t>MSPE</w:t>
      </w:r>
      <w:r w:rsidR="00C36D7E">
        <w:rPr>
          <w:rFonts w:eastAsiaTheme="minorEastAsia"/>
        </w:rPr>
        <w:t xml:space="preserve"> ou RMSPE</w:t>
      </w:r>
      <w:r w:rsidR="00AA6FD6" w:rsidRPr="000C0613">
        <w:rPr>
          <w:rFonts w:eastAsiaTheme="minorEastAsia"/>
        </w:rPr>
        <w:t xml:space="preserve"> (</w:t>
      </w:r>
      <w:proofErr w:type="spellStart"/>
      <w:r w:rsidR="00AF4840">
        <w:rPr>
          <w:rFonts w:eastAsiaTheme="minorEastAsia"/>
          <w:i/>
        </w:rPr>
        <w:t>ratio</w:t>
      </w:r>
      <w:proofErr w:type="spellEnd"/>
      <w:r w:rsidR="00AF4840">
        <w:rPr>
          <w:rFonts w:eastAsiaTheme="minorEastAsia"/>
          <w:i/>
        </w:rPr>
        <w:t xml:space="preserve"> </w:t>
      </w:r>
      <w:proofErr w:type="spellStart"/>
      <w:r w:rsidR="00AF4840">
        <w:rPr>
          <w:rFonts w:eastAsiaTheme="minorEastAsia"/>
          <w:i/>
        </w:rPr>
        <w:t>of</w:t>
      </w:r>
      <w:proofErr w:type="spellEnd"/>
      <w:r w:rsidR="003D01F2" w:rsidRPr="000C0613">
        <w:rPr>
          <w:rFonts w:eastAsiaTheme="minorEastAsia"/>
          <w:i/>
        </w:rPr>
        <w:t xml:space="preserve"> </w:t>
      </w:r>
      <w:proofErr w:type="spellStart"/>
      <w:r w:rsidR="003D01F2" w:rsidRPr="000C0613">
        <w:rPr>
          <w:rFonts w:eastAsiaTheme="minorEastAsia"/>
          <w:i/>
        </w:rPr>
        <w:t>mean</w:t>
      </w:r>
      <w:proofErr w:type="spellEnd"/>
      <w:r w:rsidR="003D01F2" w:rsidRPr="000C0613">
        <w:rPr>
          <w:rFonts w:eastAsiaTheme="minorEastAsia"/>
          <w:i/>
        </w:rPr>
        <w:t xml:space="preserve"> </w:t>
      </w:r>
      <w:proofErr w:type="spellStart"/>
      <w:r w:rsidR="003D01F2" w:rsidRPr="000C0613">
        <w:rPr>
          <w:rFonts w:eastAsiaTheme="minorEastAsia"/>
          <w:i/>
        </w:rPr>
        <w:t>square</w:t>
      </w:r>
      <w:proofErr w:type="spellEnd"/>
      <w:r w:rsidR="003D01F2" w:rsidRPr="000C0613">
        <w:rPr>
          <w:rFonts w:eastAsiaTheme="minorEastAsia"/>
          <w:i/>
        </w:rPr>
        <w:t xml:space="preserve"> </w:t>
      </w:r>
      <w:proofErr w:type="spellStart"/>
      <w:r w:rsidR="003D01F2" w:rsidRPr="000C0613">
        <w:rPr>
          <w:rFonts w:eastAsiaTheme="minorEastAsia"/>
          <w:i/>
        </w:rPr>
        <w:t>prediction</w:t>
      </w:r>
      <w:proofErr w:type="spellEnd"/>
      <w:r w:rsidR="003D01F2" w:rsidRPr="000C0613">
        <w:rPr>
          <w:rFonts w:eastAsiaTheme="minorEastAsia"/>
          <w:i/>
        </w:rPr>
        <w:t xml:space="preserve"> </w:t>
      </w:r>
      <w:proofErr w:type="spellStart"/>
      <w:r w:rsidR="003D01F2" w:rsidRPr="000C0613">
        <w:rPr>
          <w:rFonts w:eastAsiaTheme="minorEastAsia"/>
          <w:i/>
        </w:rPr>
        <w:t>error</w:t>
      </w:r>
      <w:proofErr w:type="spellEnd"/>
      <w:r w:rsidR="00AA6FD6" w:rsidRPr="000C0613">
        <w:rPr>
          <w:rFonts w:eastAsiaTheme="minorEastAsia"/>
        </w:rPr>
        <w:t>).</w:t>
      </w:r>
      <w:r w:rsidR="003D01F2" w:rsidRPr="000C0613">
        <w:rPr>
          <w:rFonts w:eastAsiaTheme="minorEastAsia"/>
        </w:rPr>
        <w:t xml:space="preserve"> </w:t>
      </w:r>
      <w:r w:rsidR="00ED34D8" w:rsidRPr="000C0613">
        <w:rPr>
          <w:rFonts w:eastAsiaTheme="minorEastAsia"/>
        </w:rPr>
        <w:t>Portanto,</w:t>
      </w:r>
      <w:r w:rsidR="00AA6FD6" w:rsidRPr="000C0613">
        <w:rPr>
          <w:rFonts w:eastAsiaTheme="minorEastAsia"/>
        </w:rPr>
        <w:t xml:space="preserve"> </w:t>
      </w:r>
      <w:r w:rsidR="00ED34D8" w:rsidRPr="000C0613">
        <w:rPr>
          <w:rFonts w:eastAsiaTheme="minorEastAsia"/>
        </w:rPr>
        <w:t>o efeito do tratamento na unidade afetada pela intervenção é considerado significativo quando sua magnitude é extrema em relação à distribuição da permutação</w:t>
      </w:r>
      <w:r w:rsidR="00AD05EE" w:rsidRPr="000C0613">
        <w:rPr>
          <w:rFonts w:eastAsiaTheme="minorEastAsia"/>
        </w:rPr>
        <w:t xml:space="preserve"> (ABADIE, ET AL. 2010)</w:t>
      </w:r>
      <w:r w:rsidR="00ED34D8" w:rsidRPr="000C0613">
        <w:rPr>
          <w:rFonts w:eastAsiaTheme="minorEastAsia"/>
        </w:rPr>
        <w:t>.</w:t>
      </w:r>
    </w:p>
    <w:p w14:paraId="29427138" w14:textId="77777777" w:rsidR="003D01F2" w:rsidRPr="000C0613" w:rsidRDefault="00C36D7E" w:rsidP="007D7548">
      <w:pPr>
        <w:spacing w:line="360" w:lineRule="auto"/>
        <w:ind w:firstLine="851"/>
        <w:jc w:val="both"/>
        <w:rPr>
          <w:rFonts w:eastAsiaTheme="minorEastAsia"/>
        </w:rPr>
      </w:pPr>
      <w:r>
        <w:rPr>
          <w:rFonts w:eastAsiaTheme="minorEastAsia"/>
        </w:rPr>
        <w:t xml:space="preserve"> No entanto, a magnitude da </w:t>
      </w:r>
      <w:r w:rsidR="00A24DE1" w:rsidRPr="000C0613">
        <w:rPr>
          <w:rFonts w:eastAsiaTheme="minorEastAsia"/>
        </w:rPr>
        <w:t>MSPE, dependendo do período de tempo escolhido, pode mostrar discrepância que podem invalidar o teste de hipótese. Nesse sentido, Abadie (2015</w:t>
      </w:r>
      <w:r>
        <w:rPr>
          <w:rFonts w:eastAsiaTheme="minorEastAsia"/>
        </w:rPr>
        <w:t xml:space="preserve">) propuseram uma razão entre o </w:t>
      </w:r>
      <w:r w:rsidR="00A24DE1" w:rsidRPr="000C0613">
        <w:rPr>
          <w:rFonts w:eastAsiaTheme="minorEastAsia"/>
        </w:rPr>
        <w:t xml:space="preserve">MPSE </w:t>
      </w:r>
      <w:r w:rsidR="00680F44" w:rsidRPr="000C0613">
        <w:rPr>
          <w:rFonts w:eastAsiaTheme="minorEastAsia"/>
        </w:rPr>
        <w:t>pós-intervenção</w:t>
      </w:r>
      <w:r>
        <w:rPr>
          <w:rFonts w:eastAsiaTheme="minorEastAsia"/>
        </w:rPr>
        <w:t xml:space="preserve"> e </w:t>
      </w:r>
      <w:r w:rsidR="00A24DE1" w:rsidRPr="000C0613">
        <w:rPr>
          <w:rFonts w:eastAsiaTheme="minorEastAsia"/>
        </w:rPr>
        <w:t xml:space="preserve">MSPE </w:t>
      </w:r>
      <w:proofErr w:type="spellStart"/>
      <w:r w:rsidR="006E5436" w:rsidRPr="000C0613">
        <w:rPr>
          <w:rFonts w:eastAsiaTheme="minorEastAsia"/>
        </w:rPr>
        <w:t>pré</w:t>
      </w:r>
      <w:proofErr w:type="spellEnd"/>
      <w:r w:rsidR="006E5436" w:rsidRPr="000C0613">
        <w:rPr>
          <w:rFonts w:eastAsiaTheme="minorEastAsia"/>
        </w:rPr>
        <w:t>-intervenção</w:t>
      </w:r>
      <w:r w:rsidR="00A24DE1" w:rsidRPr="000C0613">
        <w:rPr>
          <w:rFonts w:eastAsiaTheme="minorEastAsia"/>
        </w:rPr>
        <w:t xml:space="preserve"> </w:t>
      </w:r>
      <w:r w:rsidR="00E87CD0" w:rsidRPr="000C0613">
        <w:rPr>
          <w:rFonts w:eastAsiaTheme="minorEastAsia"/>
        </w:rPr>
        <w:t xml:space="preserve">tanto </w:t>
      </w:r>
      <w:r w:rsidR="00A24DE1" w:rsidRPr="000C0613">
        <w:rPr>
          <w:rFonts w:eastAsiaTheme="minorEastAsia"/>
        </w:rPr>
        <w:t>para as unidades de tratamento quanto para as unidades de controle.</w:t>
      </w:r>
      <w:r w:rsidR="006E5436" w:rsidRPr="000C0613">
        <w:rPr>
          <w:rFonts w:eastAsiaTheme="minorEastAsia"/>
        </w:rPr>
        <w:t xml:space="preserve"> Assim, quanto</w:t>
      </w:r>
      <w:r w:rsidR="00E87CD0" w:rsidRPr="000C0613">
        <w:rPr>
          <w:rFonts w:eastAsiaTheme="minorEastAsia"/>
        </w:rPr>
        <w:t xml:space="preserve"> maior </w:t>
      </w:r>
      <w:r w:rsidR="006E5436" w:rsidRPr="000C0613">
        <w:rPr>
          <w:rFonts w:eastAsiaTheme="minorEastAsia"/>
        </w:rPr>
        <w:t>essa razão</w:t>
      </w:r>
      <w:r w:rsidR="00E87CD0" w:rsidRPr="000C0613">
        <w:rPr>
          <w:rFonts w:eastAsiaTheme="minorEastAsia"/>
        </w:rPr>
        <w:t>, maior a evidência</w:t>
      </w:r>
      <w:r w:rsidR="007D7548" w:rsidRPr="000C0613">
        <w:rPr>
          <w:rFonts w:eastAsiaTheme="minorEastAsia"/>
        </w:rPr>
        <w:t xml:space="preserve"> do efeito da intervenção.</w:t>
      </w:r>
    </w:p>
    <w:p w14:paraId="74FE3D65" w14:textId="77777777" w:rsidR="007D7548" w:rsidRPr="000C0613" w:rsidRDefault="007227FB" w:rsidP="007D7548">
      <w:pPr>
        <w:spacing w:line="360" w:lineRule="auto"/>
        <w:ind w:firstLine="851"/>
        <w:jc w:val="both"/>
        <w:rPr>
          <w:rFonts w:eastAsiaTheme="minorEastAsia"/>
        </w:rPr>
      </w:pPr>
      <w:r w:rsidRPr="000C0613">
        <w:rPr>
          <w:rFonts w:eastAsiaTheme="minorEastAsia"/>
        </w:rPr>
        <w:lastRenderedPageBreak/>
        <w:t>A formalização</w:t>
      </w:r>
      <w:r w:rsidR="00E87CD0" w:rsidRPr="000C0613">
        <w:rPr>
          <w:rFonts w:eastAsiaTheme="minorEastAsia"/>
        </w:rPr>
        <w:t xml:space="preserve"> da razão</w:t>
      </w:r>
      <w:r w:rsidRPr="000C0613">
        <w:rPr>
          <w:rFonts w:eastAsiaTheme="minorEastAsia"/>
        </w:rPr>
        <w:t xml:space="preserve"> RMPSE desenvolvida por Abadie (2010) pode ser melhor sintetizada de forma mais clara de acordo com o trabalho de </w:t>
      </w:r>
      <w:proofErr w:type="spellStart"/>
      <w:r w:rsidRPr="000C0613">
        <w:rPr>
          <w:rFonts w:eastAsiaTheme="minorEastAsia"/>
        </w:rPr>
        <w:t>Possebom</w:t>
      </w:r>
      <w:proofErr w:type="spellEnd"/>
      <w:r w:rsidR="007D7548" w:rsidRPr="000C0613">
        <w:rPr>
          <w:rFonts w:eastAsiaTheme="minorEastAsia"/>
        </w:rPr>
        <w:t xml:space="preserve"> </w:t>
      </w:r>
      <w:r w:rsidRPr="000C0613">
        <w:rPr>
          <w:rFonts w:eastAsiaTheme="minorEastAsia"/>
        </w:rPr>
        <w:fldChar w:fldCharType="begin" w:fldLock="1"/>
      </w:r>
      <w:r w:rsidR="003C41E2" w:rsidRPr="000C0613">
        <w:rPr>
          <w:rFonts w:eastAsiaTheme="minorEastAsia"/>
        </w:rPr>
        <w:instrText>ADDIN CSL_CITATION {"citationItems":[{"id":"ITEM-1","itemData":{"DOI":"10.5935/0034-7140.20170011","ISSN":"00347140","abstract":"I apply the synthetic control method to Brazilian city-level data during the twentieth century in order to evaluate the economic impact of the Free Trade Zone of Manaus (FTZM). I find that this enterprise zone had significantly positive effects on real GDP per capita and Services Total Production per capita, but it also had significantly negative effects on Agriculture Total Production per capita. My results suggest that this subsidy policy achieved its goal of promoting regional economic growth at the cost of creating mis-allocation of resources among economic sectors. They also reject the view that an industrialization policy will benefit all economic sectors due to positive spill-overs from the manufacturing sector that are strong enough to compensate for the negative effect of the mis-allocation of resources.","author":[{"dropping-particle":"","family":"Possebom","given":"Vítor","non-dropping-particle":"","parse-names":false,"suffix":""}],"container-title":"Revista Brasileira de Economia","id":"ITEM-1","issue":"2","issued":{"date-parts":[["2017"]]},"page":"217-231","title":"Free trade zone of manaus: An impact evaluation using the synthetic control method","type":"article-journal","volume":"71"},"uris":["http://www.mendeley.com/documents/?uuid=a9fac5a7-76a9-4f9d-9cec-55f310522221"]}],"mendeley":{"formattedCitation":"(POSSEBOM, 2017)","manualFormatting":"(2017)","plainTextFormattedCitation":"(POSSEBOM, 2017)","previouslyFormattedCitation":"(POSSEBOM, 2017)"},"properties":{"noteIndex":0},"schema":"https://github.com/citation-style-language/schema/raw/master/csl-citation.json"}</w:instrText>
      </w:r>
      <w:r w:rsidRPr="000C0613">
        <w:rPr>
          <w:rFonts w:eastAsiaTheme="minorEastAsia"/>
        </w:rPr>
        <w:fldChar w:fldCharType="separate"/>
      </w:r>
      <w:r w:rsidRPr="000C0613">
        <w:rPr>
          <w:rFonts w:eastAsiaTheme="minorEastAsia"/>
          <w:noProof/>
        </w:rPr>
        <w:t>(2017)</w:t>
      </w:r>
      <w:r w:rsidRPr="000C0613">
        <w:rPr>
          <w:rFonts w:eastAsiaTheme="minorEastAsia"/>
        </w:rPr>
        <w:fldChar w:fldCharType="end"/>
      </w:r>
      <w:r w:rsidRPr="000C0613">
        <w:rPr>
          <w:rFonts w:eastAsiaTheme="minorEastAsia"/>
        </w:rPr>
        <w:t>:</w:t>
      </w:r>
    </w:p>
    <w:p w14:paraId="5886338A" w14:textId="77FA2AD4" w:rsidR="007227FB" w:rsidRPr="004701A5" w:rsidRDefault="006B1E3D" w:rsidP="007D7548">
      <w:pPr>
        <w:spacing w:line="360" w:lineRule="auto"/>
        <w:ind w:firstLine="851"/>
        <w:jc w:val="both"/>
        <w:rPr>
          <w:rFonts w:eastAsiaTheme="minorEastAsia"/>
          <w:lang w:val="en-US"/>
        </w:rPr>
      </w:pPr>
      <m:oMathPara>
        <m:oMath>
          <m:sSub>
            <m:sSubPr>
              <m:ctrlPr>
                <w:rPr>
                  <w:rFonts w:ascii="Cambria Math" w:eastAsiaTheme="minorEastAsia" w:hAnsi="Cambria Math"/>
                  <w:i/>
                </w:rPr>
              </m:ctrlPr>
            </m:sSubPr>
            <m:e>
              <m:r>
                <m:rPr>
                  <m:nor/>
                </m:rPr>
                <w:rPr>
                  <w:rFonts w:eastAsiaTheme="minorEastAsia"/>
                  <w:lang w:val="en-US"/>
                </w:rPr>
                <m:t>RMSPE</m:t>
              </m:r>
              <m:ctrlPr>
                <w:rPr>
                  <w:rFonts w:ascii="Cambria Math" w:eastAsiaTheme="minorEastAsia" w:hAnsi="Cambria Math"/>
                </w:rPr>
              </m:ctrlPr>
            </m:e>
            <m:sub>
              <m:r>
                <w:rPr>
                  <w:rFonts w:ascii="Cambria Math" w:eastAsiaTheme="minorEastAsia" w:hAnsi="Cambria Math"/>
                </w:rPr>
                <m:t>j</m:t>
              </m:r>
            </m:sub>
          </m:sSub>
          <m:r>
            <w:rPr>
              <w:rFonts w:ascii="Cambria Math" w:eastAsiaTheme="minorEastAsia" w:hAnsi="Cambria Math" w:hint="eastAsia"/>
              <w:lang w:val="en-US"/>
            </w:rPr>
            <m:t xml:space="preserve">=  </m:t>
          </m:r>
          <m:f>
            <m:fPr>
              <m:ctrlPr>
                <w:rPr>
                  <w:rFonts w:ascii="Cambria Math" w:eastAsiaTheme="minorEastAsia" w:hAnsi="Cambria Math"/>
                  <w:i/>
                </w:rPr>
              </m:ctrlPr>
            </m:fPr>
            <m:num>
              <m:f>
                <m:fPr>
                  <m:type m:val="skw"/>
                  <m:ctrlPr>
                    <w:rPr>
                      <w:rFonts w:ascii="Cambria Math" w:eastAsiaTheme="minorEastAsia" w:hAnsi="Cambria Math"/>
                      <w:i/>
                    </w:rPr>
                  </m:ctrlPr>
                </m:fPr>
                <m:num>
                  <m:nary>
                    <m:naryPr>
                      <m:chr m:val="∑"/>
                      <m:limLoc m:val="subSup"/>
                      <m:ctrlPr>
                        <w:rPr>
                          <w:rFonts w:ascii="Cambria Math" w:eastAsiaTheme="minorEastAsia" w:hAnsi="Cambria Math"/>
                          <w:i/>
                        </w:rPr>
                      </m:ctrlPr>
                    </m:naryPr>
                    <m:sub>
                      <m:r>
                        <w:rPr>
                          <w:rFonts w:ascii="Cambria Math" w:eastAsiaTheme="minorEastAsia" w:hAnsi="Cambria Math"/>
                        </w:rPr>
                        <m:t>t</m:t>
                      </m:r>
                      <m:r>
                        <w:rPr>
                          <w:rFonts w:ascii="Cambria Math" w:eastAsiaTheme="minorEastAsia" w:hAnsi="Cambria Math" w:hint="eastAsia"/>
                          <w:lang w:val="en-US"/>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r>
                        <w:rPr>
                          <w:rFonts w:ascii="Cambria Math" w:eastAsiaTheme="minorEastAsia" w:hAnsi="Cambria Math" w:hint="eastAsia"/>
                          <w:lang w:val="en-US"/>
                        </w:rPr>
                        <m:t>+1</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hint="eastAsia"/>
                                  <w:lang w:val="en-US"/>
                                </w:rPr>
                                <m:t xml:space="preserv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m:t>
                                  </m:r>
                                  <m:r>
                                    <w:rPr>
                                      <w:rFonts w:ascii="Cambria Math" w:eastAsiaTheme="minorEastAsia" w:hAnsi="Cambria Math" w:hint="eastAsia"/>
                                      <w:lang w:val="en-US"/>
                                    </w:rPr>
                                    <m:t>,</m:t>
                                  </m:r>
                                  <m:r>
                                    <w:rPr>
                                      <w:rFonts w:ascii="Cambria Math" w:eastAsiaTheme="minorEastAsia" w:hAnsi="Cambria Math"/>
                                    </w:rPr>
                                    <m:t>t</m:t>
                                  </m:r>
                                </m:sub>
                              </m:sSub>
                              <m:r>
                                <w:rPr>
                                  <w:rFonts w:ascii="Cambria Math" w:eastAsiaTheme="minorEastAsia" w:hAnsi="Cambria Math"/>
                                  <w:lang w:val="en-US"/>
                                </w:rPr>
                                <m:t>-</m:t>
                              </m:r>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j</m:t>
                                  </m:r>
                                  <m:r>
                                    <w:rPr>
                                      <w:rFonts w:ascii="Cambria Math" w:eastAsiaTheme="minorEastAsia" w:hAnsi="Cambria Math" w:hint="eastAsia"/>
                                      <w:lang w:val="en-US"/>
                                    </w:rPr>
                                    <m:t>,</m:t>
                                  </m:r>
                                  <m:r>
                                    <w:rPr>
                                      <w:rFonts w:ascii="Cambria Math" w:eastAsiaTheme="minorEastAsia" w:hAnsi="Cambria Math"/>
                                    </w:rPr>
                                    <m:t>t</m:t>
                                  </m:r>
                                </m:sub>
                                <m:sup>
                                  <m:r>
                                    <w:rPr>
                                      <w:rFonts w:ascii="Cambria Math" w:eastAsiaTheme="minorEastAsia" w:hAnsi="Cambria Math"/>
                                    </w:rPr>
                                    <m:t>N</m:t>
                                  </m:r>
                                </m:sup>
                              </m:sSubSup>
                            </m:e>
                          </m:d>
                        </m:e>
                        <m:sup>
                          <m:r>
                            <w:rPr>
                              <w:rFonts w:ascii="Cambria Math" w:eastAsiaTheme="minorEastAsia" w:hAnsi="Cambria Math" w:hint="eastAsia"/>
                              <w:lang w:val="en-US"/>
                            </w:rPr>
                            <m:t>2</m:t>
                          </m:r>
                        </m:sup>
                      </m:sSup>
                    </m:e>
                  </m:nary>
                </m:num>
                <m:den>
                  <m:d>
                    <m:dPr>
                      <m:ctrlPr>
                        <w:rPr>
                          <w:rFonts w:ascii="Cambria Math" w:eastAsiaTheme="minorEastAsia" w:hAnsi="Cambria Math"/>
                          <w:i/>
                        </w:rPr>
                      </m:ctrlPr>
                    </m:dPr>
                    <m:e>
                      <m:r>
                        <w:rPr>
                          <w:rFonts w:ascii="Cambria Math" w:eastAsiaTheme="minorEastAsia" w:hAnsi="Cambria Math"/>
                        </w:rPr>
                        <m:t>T</m:t>
                      </m:r>
                      <m:r>
                        <w:rPr>
                          <w:rFonts w:ascii="Cambria Math" w:eastAsiaTheme="minorEastAsia" w:hAnsi="Cambria Math"/>
                          <w:lang w:val="en-US"/>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hint="eastAsia"/>
                              <w:lang w:val="en-US"/>
                            </w:rPr>
                            <m:t>0</m:t>
                          </m:r>
                        </m:sub>
                      </m:sSub>
                    </m:e>
                  </m:d>
                </m:den>
              </m:f>
            </m:num>
            <m:den>
              <m:f>
                <m:fPr>
                  <m:type m:val="skw"/>
                  <m:ctrlPr>
                    <w:rPr>
                      <w:rFonts w:ascii="Cambria Math" w:eastAsiaTheme="minorEastAsia" w:hAnsi="Cambria Math"/>
                      <w:i/>
                    </w:rPr>
                  </m:ctrlPr>
                </m:fPr>
                <m:num>
                  <m:nary>
                    <m:naryPr>
                      <m:chr m:val="∑"/>
                      <m:limLoc m:val="subSup"/>
                      <m:ctrlPr>
                        <w:rPr>
                          <w:rFonts w:ascii="Cambria Math" w:eastAsiaTheme="minorEastAsia" w:hAnsi="Cambria Math"/>
                          <w:i/>
                        </w:rPr>
                      </m:ctrlPr>
                    </m:naryPr>
                    <m:sub>
                      <m:r>
                        <w:rPr>
                          <w:rFonts w:ascii="Cambria Math" w:eastAsiaTheme="minorEastAsia" w:hAnsi="Cambria Math"/>
                        </w:rPr>
                        <m:t>t</m:t>
                      </m:r>
                      <m:r>
                        <w:rPr>
                          <w:rFonts w:ascii="Cambria Math" w:eastAsiaTheme="minorEastAsia" w:hAnsi="Cambria Math" w:hint="eastAsia"/>
                          <w:lang w:val="en-US"/>
                        </w:rPr>
                        <m:t>=1</m:t>
                      </m:r>
                    </m:sub>
                    <m:sup>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hint="eastAsia"/>
                              <w:lang w:val="en-US"/>
                            </w:rPr>
                            <m:t>0</m:t>
                          </m:r>
                        </m:sub>
                      </m:sSub>
                    </m:sup>
                    <m:e>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hint="eastAsia"/>
                                  <w:lang w:val="en-US"/>
                                </w:rPr>
                                <m:t xml:space="preserv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m:t>
                                  </m:r>
                                  <m:r>
                                    <w:rPr>
                                      <w:rFonts w:ascii="Cambria Math" w:eastAsiaTheme="minorEastAsia" w:hAnsi="Cambria Math" w:hint="eastAsia"/>
                                      <w:lang w:val="en-US"/>
                                    </w:rPr>
                                    <m:t>,</m:t>
                                  </m:r>
                                  <m:r>
                                    <w:rPr>
                                      <w:rFonts w:ascii="Cambria Math" w:eastAsiaTheme="minorEastAsia" w:hAnsi="Cambria Math"/>
                                    </w:rPr>
                                    <m:t>t</m:t>
                                  </m:r>
                                </m:sub>
                              </m:sSub>
                              <m:r>
                                <w:rPr>
                                  <w:rFonts w:ascii="Cambria Math" w:eastAsiaTheme="minorEastAsia" w:hAnsi="Cambria Math"/>
                                  <w:lang w:val="en-US"/>
                                </w:rPr>
                                <m:t>-</m:t>
                              </m:r>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j</m:t>
                                  </m:r>
                                  <m:r>
                                    <w:rPr>
                                      <w:rFonts w:ascii="Cambria Math" w:eastAsiaTheme="minorEastAsia" w:hAnsi="Cambria Math" w:hint="eastAsia"/>
                                      <w:lang w:val="en-US"/>
                                    </w:rPr>
                                    <m:t>,</m:t>
                                  </m:r>
                                  <m:r>
                                    <w:rPr>
                                      <w:rFonts w:ascii="Cambria Math" w:eastAsiaTheme="minorEastAsia" w:hAnsi="Cambria Math"/>
                                    </w:rPr>
                                    <m:t>t</m:t>
                                  </m:r>
                                </m:sub>
                                <m:sup>
                                  <m:r>
                                    <w:rPr>
                                      <w:rFonts w:ascii="Cambria Math" w:eastAsiaTheme="minorEastAsia" w:hAnsi="Cambria Math"/>
                                    </w:rPr>
                                    <m:t>N</m:t>
                                  </m:r>
                                </m:sup>
                              </m:sSubSup>
                            </m:e>
                          </m:d>
                        </m:e>
                        <m:sup>
                          <m:r>
                            <w:rPr>
                              <w:rFonts w:ascii="Cambria Math" w:eastAsiaTheme="minorEastAsia" w:hAnsi="Cambria Math" w:hint="eastAsia"/>
                              <w:lang w:val="en-US"/>
                            </w:rPr>
                            <m:t>2</m:t>
                          </m:r>
                        </m:sup>
                      </m:sSup>
                    </m:e>
                  </m:nary>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hint="eastAsia"/>
                          <w:lang w:val="en-US"/>
                        </w:rPr>
                        <m:t>0</m:t>
                      </m:r>
                    </m:sub>
                  </m:sSub>
                </m:den>
              </m:f>
            </m:den>
          </m:f>
          <m:r>
            <w:rPr>
              <w:rFonts w:ascii="Cambria Math" w:eastAsiaTheme="minorEastAsia" w:hAnsi="Cambria Math" w:hint="eastAsia"/>
              <w:lang w:val="en-US"/>
            </w:rPr>
            <m:t xml:space="preserve"> </m:t>
          </m:r>
        </m:oMath>
      </m:oMathPara>
    </w:p>
    <w:p w14:paraId="2F742C0C" w14:textId="77777777" w:rsidR="00ED34D8" w:rsidRPr="000C0613" w:rsidRDefault="003467D2" w:rsidP="003D1DA4">
      <w:pPr>
        <w:spacing w:line="360" w:lineRule="auto"/>
        <w:ind w:firstLine="851"/>
        <w:jc w:val="both"/>
        <w:rPr>
          <w:rFonts w:eastAsiaTheme="minorEastAsia"/>
        </w:rPr>
      </w:pPr>
      <w:r w:rsidRPr="000C0613">
        <w:rPr>
          <w:rFonts w:eastAsiaTheme="minorEastAsia"/>
        </w:rPr>
        <w:t xml:space="preserve">E para cada </w:t>
      </w:r>
      <m:oMath>
        <m:r>
          <m:rPr>
            <m:sty m:val="p"/>
          </m:rPr>
          <w:rPr>
            <w:rFonts w:ascii="Cambria Math" w:eastAsiaTheme="minorEastAsia" w:hAnsi="Cambria Math"/>
          </w:rPr>
          <m:t>j ∈</m:t>
        </m:r>
        <m:d>
          <m:dPr>
            <m:begChr m:val="{"/>
            <m:endChr m:val="}"/>
            <m:ctrlPr>
              <w:rPr>
                <w:rFonts w:ascii="Cambria Math" w:eastAsiaTheme="minorEastAsia" w:hAnsi="Cambria Math"/>
              </w:rPr>
            </m:ctrlPr>
          </m:dPr>
          <m:e>
            <m:r>
              <m:rPr>
                <m:sty m:val="p"/>
              </m:rPr>
              <w:rPr>
                <w:rFonts w:ascii="Cambria Math" w:eastAsiaTheme="minorEastAsia" w:hAnsi="Cambria Math"/>
              </w:rPr>
              <m:t xml:space="preserve"> 1,…, J+1</m:t>
            </m:r>
          </m:e>
        </m:d>
        <m:r>
          <m:rPr>
            <m:sty m:val="p"/>
          </m:rPr>
          <w:rPr>
            <w:rFonts w:ascii="Cambria Math" w:eastAsiaTheme="minorEastAsia" w:hAnsi="Cambria Math"/>
          </w:rPr>
          <m:t xml:space="preserve">, </m:t>
        </m:r>
      </m:oMath>
      <w:r w:rsidRPr="000C0613">
        <w:rPr>
          <w:rFonts w:eastAsiaTheme="minorEastAsia"/>
        </w:rPr>
        <w:t>calcula-se:</w:t>
      </w:r>
    </w:p>
    <w:p w14:paraId="16CA85F4" w14:textId="77777777" w:rsidR="003467D2" w:rsidRPr="004701A5" w:rsidRDefault="003467D2" w:rsidP="003D1DA4">
      <w:pPr>
        <w:spacing w:line="360" w:lineRule="auto"/>
        <w:ind w:firstLine="851"/>
        <w:jc w:val="both"/>
        <w:rPr>
          <w:rFonts w:eastAsiaTheme="minorEastAsia"/>
          <w:lang w:val="en-US"/>
        </w:rPr>
      </w:pPr>
      <m:oMathPara>
        <m:oMath>
          <m:r>
            <w:rPr>
              <w:rFonts w:ascii="Cambria Math" w:eastAsiaTheme="minorEastAsia" w:hAnsi="Cambria Math"/>
            </w:rPr>
            <m:t>p</m:t>
          </m:r>
          <m:r>
            <w:rPr>
              <w:rFonts w:ascii="Cambria Math" w:eastAsiaTheme="minorEastAsia" w:hAnsi="Cambria Math" w:hint="eastAsia"/>
              <w:lang w:val="en-US"/>
            </w:rPr>
            <m:t xml:space="preserve">= </m:t>
          </m:r>
          <m:f>
            <m:fPr>
              <m:ctrlPr>
                <w:rPr>
                  <w:rFonts w:ascii="Cambria Math" w:eastAsiaTheme="minorEastAsia" w:hAnsi="Cambria Math"/>
                  <w:i/>
                </w:rPr>
              </m:ctrlPr>
            </m:fPr>
            <m:num>
              <m:nary>
                <m:naryPr>
                  <m:chr m:val="∑"/>
                  <m:limLoc m:val="subSup"/>
                  <m:ctrlPr>
                    <w:rPr>
                      <w:rFonts w:ascii="Cambria Math" w:eastAsiaTheme="minorEastAsia" w:hAnsi="Cambria Math"/>
                      <w:i/>
                    </w:rPr>
                  </m:ctrlPr>
                </m:naryPr>
                <m:sub>
                  <m:r>
                    <w:rPr>
                      <w:rFonts w:ascii="Cambria Math" w:eastAsiaTheme="minorEastAsia" w:hAnsi="Cambria Math"/>
                    </w:rPr>
                    <m:t>j</m:t>
                  </m:r>
                  <m:r>
                    <w:rPr>
                      <w:rFonts w:ascii="Cambria Math" w:eastAsiaTheme="minorEastAsia" w:hAnsi="Cambria Math" w:hint="eastAsia"/>
                      <w:lang w:val="en-US"/>
                    </w:rPr>
                    <m:t>=1</m:t>
                  </m:r>
                </m:sub>
                <m:sup>
                  <m:r>
                    <w:rPr>
                      <w:rFonts w:ascii="Cambria Math" w:eastAsiaTheme="minorEastAsia" w:hAnsi="Cambria Math"/>
                    </w:rPr>
                    <m:t>J</m:t>
                  </m:r>
                  <m:r>
                    <w:rPr>
                      <w:rFonts w:ascii="Cambria Math" w:eastAsiaTheme="minorEastAsia" w:hAnsi="Cambria Math" w:hint="eastAsia"/>
                      <w:lang w:val="en-US"/>
                    </w:rPr>
                    <m:t>+1</m:t>
                  </m:r>
                </m:sup>
                <m:e>
                  <m:r>
                    <w:rPr>
                      <w:rFonts w:ascii="Cambria Math" w:eastAsiaTheme="minorEastAsia" w:hAnsi="Cambria Math" w:hint="eastAsia"/>
                      <w:lang w:val="en-US"/>
                    </w:rPr>
                    <m:t>[</m:t>
                  </m:r>
                  <m:sSub>
                    <m:sSubPr>
                      <m:ctrlPr>
                        <w:rPr>
                          <w:rFonts w:ascii="Cambria Math" w:eastAsiaTheme="minorEastAsia" w:hAnsi="Cambria Math"/>
                          <w:i/>
                        </w:rPr>
                      </m:ctrlPr>
                    </m:sSubPr>
                    <m:e>
                      <m:r>
                        <m:rPr>
                          <m:nor/>
                        </m:rPr>
                        <w:rPr>
                          <w:rFonts w:eastAsiaTheme="minorEastAsia"/>
                          <w:lang w:val="en-US"/>
                        </w:rPr>
                        <m:t>RMSPE</m:t>
                      </m:r>
                      <m:ctrlPr>
                        <w:rPr>
                          <w:rFonts w:ascii="Cambria Math" w:eastAsiaTheme="minorEastAsia" w:hAnsi="Cambria Math"/>
                        </w:rPr>
                      </m:ctrlPr>
                    </m:e>
                    <m:sub>
                      <m:r>
                        <w:rPr>
                          <w:rFonts w:ascii="Cambria Math" w:eastAsiaTheme="minorEastAsia" w:hAnsi="Cambria Math"/>
                        </w:rPr>
                        <m:t>j</m:t>
                      </m:r>
                    </m:sub>
                  </m:sSub>
                  <m:r>
                    <w:rPr>
                      <w:rFonts w:ascii="Cambria Math" w:eastAsiaTheme="minorEastAsia" w:hAnsi="Cambria Math"/>
                      <w:lang w:val="en-US"/>
                    </w:rPr>
                    <m:t xml:space="preserve">≥ </m:t>
                  </m:r>
                  <m:sSub>
                    <m:sSubPr>
                      <m:ctrlPr>
                        <w:rPr>
                          <w:rFonts w:ascii="Cambria Math" w:eastAsiaTheme="minorEastAsia" w:hAnsi="Cambria Math"/>
                          <w:i/>
                        </w:rPr>
                      </m:ctrlPr>
                    </m:sSubPr>
                    <m:e>
                      <m:r>
                        <m:rPr>
                          <m:nor/>
                        </m:rPr>
                        <w:rPr>
                          <w:rFonts w:eastAsiaTheme="minorEastAsia"/>
                          <w:lang w:val="en-US"/>
                        </w:rPr>
                        <m:t>RMSPE</m:t>
                      </m:r>
                      <m:ctrlPr>
                        <w:rPr>
                          <w:rFonts w:ascii="Cambria Math" w:eastAsiaTheme="minorEastAsia" w:hAnsi="Cambria Math"/>
                        </w:rPr>
                      </m:ctrlPr>
                    </m:e>
                    <m:sub>
                      <m:r>
                        <w:rPr>
                          <w:rFonts w:ascii="Cambria Math" w:eastAsiaTheme="minorEastAsia" w:hAnsi="Cambria Math" w:hint="eastAsia"/>
                          <w:lang w:val="en-US"/>
                        </w:rPr>
                        <m:t>1</m:t>
                      </m:r>
                    </m:sub>
                  </m:sSub>
                  <m:r>
                    <w:rPr>
                      <w:rFonts w:ascii="Cambria Math" w:eastAsiaTheme="minorEastAsia" w:hAnsi="Cambria Math" w:hint="eastAsia"/>
                      <w:lang w:val="en-US"/>
                    </w:rPr>
                    <m:t>]</m:t>
                  </m:r>
                </m:e>
              </m:nary>
            </m:num>
            <m:den>
              <m:r>
                <w:rPr>
                  <w:rFonts w:ascii="Cambria Math" w:eastAsiaTheme="minorEastAsia" w:hAnsi="Cambria Math"/>
                </w:rPr>
                <m:t>J</m:t>
              </m:r>
              <m:r>
                <w:rPr>
                  <w:rFonts w:ascii="Cambria Math" w:eastAsiaTheme="minorEastAsia" w:hAnsi="Cambria Math" w:hint="eastAsia"/>
                  <w:lang w:val="en-US"/>
                </w:rPr>
                <m:t>+1</m:t>
              </m:r>
            </m:den>
          </m:f>
        </m:oMath>
      </m:oMathPara>
    </w:p>
    <w:p w14:paraId="72089D22" w14:textId="2DDFF3D4" w:rsidR="00C36D7E" w:rsidRPr="000C0613" w:rsidRDefault="00CE6C8B" w:rsidP="003D1DA4">
      <w:pPr>
        <w:spacing w:line="360" w:lineRule="auto"/>
        <w:ind w:firstLine="851"/>
        <w:jc w:val="both"/>
        <w:rPr>
          <w:rFonts w:eastAsiaTheme="minorEastAsia"/>
        </w:rPr>
      </w:pPr>
      <w:r>
        <w:rPr>
          <w:rFonts w:eastAsiaTheme="minorEastAsia"/>
        </w:rPr>
        <w:t xml:space="preserve">Onde </w:t>
      </w:r>
      <m:oMath>
        <m:r>
          <w:rPr>
            <w:rFonts w:ascii="Cambria Math" w:eastAsiaTheme="minorEastAsia" w:hAnsi="Cambria Math"/>
          </w:rPr>
          <m:t>p</m:t>
        </m:r>
      </m:oMath>
      <w:r w:rsidR="000E1428" w:rsidRPr="000C0613">
        <w:rPr>
          <w:rFonts w:eastAsiaTheme="minorEastAsia"/>
        </w:rPr>
        <w:t xml:space="preserve"> é a probabilidade de se obter RMSPE maior que a unidade de intervenção</w:t>
      </w:r>
      <w:r w:rsidR="003C41E2" w:rsidRPr="000C0613">
        <w:rPr>
          <w:rFonts w:eastAsiaTheme="minorEastAsia"/>
        </w:rPr>
        <w:t>.</w:t>
      </w:r>
    </w:p>
    <w:p w14:paraId="1E9CBEE4" w14:textId="4239328D" w:rsidR="00DA2626" w:rsidRPr="000C0613" w:rsidRDefault="008122C3" w:rsidP="00C570E0">
      <w:pPr>
        <w:spacing w:line="360" w:lineRule="auto"/>
        <w:ind w:firstLine="851"/>
        <w:jc w:val="both"/>
      </w:pPr>
      <w:r>
        <w:t xml:space="preserve">Outras contribuições metodológicas notáveis </w:t>
      </w:r>
      <w:r w:rsidR="00C06A9D" w:rsidRPr="000C0613">
        <w:t>for</w:t>
      </w:r>
      <w:r w:rsidR="00C6416F">
        <w:t xml:space="preserve">am publicados </w:t>
      </w:r>
      <w:r>
        <w:t>após o</w:t>
      </w:r>
      <w:r w:rsidR="00C06A9D" w:rsidRPr="000C0613">
        <w:t>s artigos seminais de Abadie et al. (2010;2015).</w:t>
      </w:r>
      <w:r w:rsidR="00C36D7E">
        <w:t xml:space="preserve"> Nesse sentido,</w:t>
      </w:r>
      <w:r w:rsidR="00C06A9D" w:rsidRPr="000C0613">
        <w:t xml:space="preserve"> Be</w:t>
      </w:r>
      <w:r>
        <w:t>n</w:t>
      </w:r>
      <w:r w:rsidR="00C06A9D" w:rsidRPr="000C0613">
        <w:t xml:space="preserve">-Michael, </w:t>
      </w:r>
      <w:proofErr w:type="spellStart"/>
      <w:r w:rsidR="00C06A9D" w:rsidRPr="000C0613">
        <w:t>Feller</w:t>
      </w:r>
      <w:proofErr w:type="spellEnd"/>
      <w:r w:rsidR="00C06A9D" w:rsidRPr="000C0613">
        <w:t xml:space="preserve"> e </w:t>
      </w:r>
      <w:proofErr w:type="spellStart"/>
      <w:r w:rsidR="00C06A9D" w:rsidRPr="000C0613">
        <w:t>Rothstein</w:t>
      </w:r>
      <w:proofErr w:type="spellEnd"/>
      <w:r w:rsidR="00C06A9D" w:rsidRPr="000C0613">
        <w:t xml:space="preserve">  </w:t>
      </w:r>
      <w:r w:rsidR="00C06A9D" w:rsidRPr="000C0613">
        <w:fldChar w:fldCharType="begin" w:fldLock="1"/>
      </w:r>
      <w:r w:rsidR="008A4F44" w:rsidRPr="000C0613">
        <w:instrText>ADDIN CSL_CITATION {"citationItems":[{"id":"ITEM-1","itemData":{"abstract":"The synthetic control method (SCM) is a popular approach for estimating the impact of a treatment on a single unit in panel data settings. The \"synthetic control\" is a weighted average of control units that balances the treated unit's pre-treatment outcomes as closely as possible. A critical feature of the original proposal is to use SCM only when the fit on pre-treatment outcomes is excellent. We propose Augmented SCM to extend SCM to settings where such pre-treatment fit is infeasible. Analogous to bias correction for inexact matching, Augmented SCM uses an outcome model to estimate the bias due to imperfect pre-treatment fit and then de-biases the original SCM estimate. Our main proposal, which uses ridge regression as the outcome model, directly controls pre-treatment fit while minimizing extrapolation from the convex hull. We bound the bias of this approach under a linear factor model and show how regularization helps to avoid over-fitting to noise. We demonstrate gains from Augmented SCM with extensive simulation studies and apply this framework to estimate the impact of the 2012 Kansas tax cuts on economic growth. We implement the proposed method in the new augsynth R package.","author":[{"dropping-particle":"","family":"Ben-Michael","given":"Eli","non-dropping-particle":"","parse-names":false,"suffix":""},{"dropping-particle":"","family":"Feller","given":"Avi","non-dropping-particle":"","parse-names":false,"suffix":""},{"dropping-particle":"","family":"Rothstein","given":"Jesse","non-dropping-particle":"","parse-names":false,"suffix":""}],"id":"ITEM-1","issue":"November","issued":{"date-parts":[["2019"]]},"title":"The Augmented Synthetic Control Method","type":"article-journal"},"label":"chapter","suppress-author":1,"uris":["http://www.mendeley.com/documents/?uuid=afc33760-02a1-42a8-9daa-a33fc1eb5f42"]}],"mendeley":{"formattedCitation":"(2019)","plainTextFormattedCitation":"(2019)","previouslyFormattedCitation":"(2019)"},"properties":{"noteIndex":0},"schema":"https://github.com/citation-style-language/schema/raw/master/csl-citation.json"}</w:instrText>
      </w:r>
      <w:r w:rsidR="00C06A9D" w:rsidRPr="000C0613">
        <w:fldChar w:fldCharType="separate"/>
      </w:r>
      <w:r w:rsidR="00C06A9D" w:rsidRPr="000C0613">
        <w:rPr>
          <w:noProof/>
        </w:rPr>
        <w:t>(2019)</w:t>
      </w:r>
      <w:r w:rsidR="00C06A9D" w:rsidRPr="000C0613">
        <w:fldChar w:fldCharType="end"/>
      </w:r>
      <w:r w:rsidR="00C06A9D" w:rsidRPr="000C0613">
        <w:t xml:space="preserve"> divide</w:t>
      </w:r>
      <w:r>
        <w:t>m</w:t>
      </w:r>
      <w:r w:rsidR="00C06A9D" w:rsidRPr="000C0613">
        <w:t xml:space="preserve"> essas contribuições em três áreas. A primeira delas refere-se ao método de otimização e </w:t>
      </w:r>
      <w:r w:rsidR="005A2870" w:rsidRPr="000C0613">
        <w:t>d</w:t>
      </w:r>
      <w:r w:rsidR="00C06A9D" w:rsidRPr="000C0613">
        <w:t>a definição dos pesos em cada unidade sintética. A segunda linha de pesquisa é de relaxar a hipótese de que os pesos sejam entre zero e um, permitindo inclusive a hipótese de pesos negat</w:t>
      </w:r>
      <w:r w:rsidR="00E87CD0" w:rsidRPr="000C0613">
        <w:t>ivos, como abordado</w:t>
      </w:r>
      <w:r w:rsidR="00C06A9D" w:rsidRPr="000C0613">
        <w:t xml:space="preserve"> por </w:t>
      </w:r>
      <w:proofErr w:type="spellStart"/>
      <w:r w:rsidR="00C06A9D" w:rsidRPr="000C0613">
        <w:t>Imbens</w:t>
      </w:r>
      <w:proofErr w:type="spellEnd"/>
      <w:r w:rsidR="00C06A9D" w:rsidRPr="000C0613">
        <w:t xml:space="preserve"> e </w:t>
      </w:r>
      <w:proofErr w:type="spellStart"/>
      <w:r w:rsidR="00C06A9D" w:rsidRPr="000C0613">
        <w:t>Doudchenko</w:t>
      </w:r>
      <w:proofErr w:type="spellEnd"/>
      <w:r w:rsidR="00C06A9D" w:rsidRPr="000C0613">
        <w:t xml:space="preserve"> </w:t>
      </w:r>
      <w:r w:rsidR="00C06A9D" w:rsidRPr="000C0613">
        <w:fldChar w:fldCharType="begin" w:fldLock="1"/>
      </w:r>
      <w:r w:rsidR="00C06A9D" w:rsidRPr="000C0613">
        <w:instrText>ADDIN CSL_CITATION {"citationItems":[{"id":"ITEM-1","itemData":{"abstract":"In a seminal paper Abadie et al (2010) develop the synthetic control procedure for estimating the effect of a treatment, in the presence of a single treated unit and a number of control units, with pre-treatment outcomes observed for all units. The method constructs a set of weights such that covariates and pre-treatment outcomes of the treated unit are approximately matched by a weighted average of control units. The weights are restricted to be nonnegative and sum to one, which allows the procedure to obtain the weights even when the number of lagged outcomes is modest relative to the number of control units, a setting that is not uncommon in applications. In the current paper we propose a more general class of synthetic control estimators that allows researchers to relax some of the restrictions in the ADH method. We allow the weights to be negative, do not necessarily restrict the sum of the weights, and allow for a permanent additive difference between the treated unit and the controls, similar to difference-indifference procedures. The weights directly minimize the distance between the lagged outcomes for the treated and the control units, using regularization methods to deal with a potentially large number of possible control units.","author":[{"dropping-particle":"","family":"Imbens","given":"Guido W","non-dropping-particle":"","parse-names":false,"suffix":""},{"dropping-particle":"","family":"Doudchenko","given":"Nikolay","non-dropping-particle":"","parse-names":false,"suffix":""}],"id":"ITEM-1","issued":{"date-parts":[["2016"]]},"title":"NBER WORKING PAPER SERIES BALANCING, REGRESSION, DIFFERENCE-IN-DIFFERENCES AND SYNTHETIC CONTROL METHODS: A SYNTHESIS Nikolay Doudchenko","type":"article-journal"},"label":"chapter","suppress-author":1,"uris":["http://www.mendeley.com/documents/?uuid=1acff0a7-8cc6-4e33-b520-d932f002a2bc"]}],"mendeley":{"formattedCitation":"(2016)","plainTextFormattedCitation":"(2016)","previouslyFormattedCitation":"(2016)"},"properties":{"noteIndex":0},"schema":"https://github.com/citation-style-language/schema/raw/master/csl-citation.json"}</w:instrText>
      </w:r>
      <w:r w:rsidR="00C06A9D" w:rsidRPr="000C0613">
        <w:fldChar w:fldCharType="separate"/>
      </w:r>
      <w:r w:rsidR="00C06A9D" w:rsidRPr="000C0613">
        <w:rPr>
          <w:noProof/>
        </w:rPr>
        <w:t>(2016)</w:t>
      </w:r>
      <w:r w:rsidR="00C06A9D" w:rsidRPr="000C0613">
        <w:fldChar w:fldCharType="end"/>
      </w:r>
      <w:r w:rsidR="00C06A9D" w:rsidRPr="000C0613">
        <w:t>. Por fim, outros grupos de publicação estão contribuindo no método projeção das variáveis de interesse para além das definições dos pesos como resultado da minimização ou a interação com outros modelos de análise causal.</w:t>
      </w:r>
      <w:r w:rsidR="008A4F44" w:rsidRPr="000C0613">
        <w:t xml:space="preserve"> Há </w:t>
      </w:r>
      <w:r w:rsidR="005A2870" w:rsidRPr="000C0613">
        <w:t>estudos</w:t>
      </w:r>
      <w:r w:rsidR="008A4F44" w:rsidRPr="000C0613">
        <w:t xml:space="preserve"> em relação </w:t>
      </w:r>
      <w:r w:rsidR="00455066" w:rsidRPr="000C0613">
        <w:t>à</w:t>
      </w:r>
      <w:r w:rsidR="005A2870" w:rsidRPr="000C0613">
        <w:t xml:space="preserve"> i</w:t>
      </w:r>
      <w:r w:rsidR="008A4F44" w:rsidRPr="000C0613">
        <w:t xml:space="preserve">nferência estatística do método de controle sintético como o uso </w:t>
      </w:r>
      <w:r w:rsidR="00FC7ECC" w:rsidRPr="000C0613">
        <w:t>da simulação de Monte C</w:t>
      </w:r>
      <w:r w:rsidR="008A4F44" w:rsidRPr="000C0613">
        <w:t>arlos p</w:t>
      </w:r>
      <w:r w:rsidR="00D8199B">
        <w:t>ara testar a robustez da</w:t>
      </w:r>
      <w:r w:rsidR="008A4F44" w:rsidRPr="000C0613">
        <w:t xml:space="preserve"> RMSPE </w:t>
      </w:r>
      <w:r w:rsidR="008A4F44" w:rsidRPr="000C0613">
        <w:fldChar w:fldCharType="begin" w:fldLock="1"/>
      </w:r>
      <w:r w:rsidR="00E571E2" w:rsidRPr="000C0613">
        <w:instrText>ADDIN CSL_CITATION {"citationItems":[{"id":"ITEM-1","itemData":{"DOI":"10.1515/jci-2016-0026","ISSN":"21933685","abstract":"We extend the inference procedure for the synthetic control method in two ways. First, we propose parametric weights for the p-value that includes the equal weights benchmark of Abadie et al. [1]. By changing the value of this parameter, we can analyze the sensitivity of the test's result to deviations from the equal weights benchmark. Second, we modify the RMSPE statistic to test any sharp null hypothesis, including, as a specifc case, the null hypothesis of no effect whatsoever analyzed by Abadie et al. [1]. Based on this last extension, we invert the test statistic to estimate confdence sets that quickly show the point-estimates' precision, and the test's signifcance and robustness. We also extend these two tools to other test statistics and to problems with multiple outcome variables or multiple treated units. Furthermore, in a Monte Carlo experiment, we fnd that the RMSPE statistic has good properties with respect to size, power and robustness. Finally, we illustrate the usefulness of our proposed tools by reanalyzing the economic impact of ETA's terrorism in the Basque Country, studied frst by Abadie and Gardeazabal [2] and Abadie et al. [3].","author":[{"dropping-particle":"","family":"Firpo","given":"Sergio","non-dropping-particle":"","parse-names":false,"suffix":""},{"dropping-particle":"","family":"Possebom","given":"Vitor","non-dropping-particle":"","parse-names":false,"suffix":""}],"container-title":"Journal of Causal Inference","id":"ITEM-1","issue":"2","issued":{"date-parts":[["2018"]]},"page":"1-54","title":"Synthetic control method: Inference, sensitivity analysis and confdence sets","type":"article-journal","volume":"6"},"uris":["http://www.mendeley.com/documents/?uuid=546be430-e864-4255-9601-f2542a5efebc"]}],"mendeley":{"formattedCitation":"(FIRPO; POSSEBOM, 2018)","plainTextFormattedCitation":"(FIRPO; POSSEBOM, 2018)","previouslyFormattedCitation":"(FIRPO; POSSEBOM, 2018)"},"properties":{"noteIndex":0},"schema":"https://github.com/citation-style-language/schema/raw/master/csl-citation.json"}</w:instrText>
      </w:r>
      <w:r w:rsidR="008A4F44" w:rsidRPr="000C0613">
        <w:fldChar w:fldCharType="separate"/>
      </w:r>
      <w:r w:rsidR="008A4F44" w:rsidRPr="000C0613">
        <w:rPr>
          <w:noProof/>
        </w:rPr>
        <w:t>(FIRPO; POSSEBOM, 2018)</w:t>
      </w:r>
      <w:r w:rsidR="008A4F44" w:rsidRPr="000C0613">
        <w:fldChar w:fldCharType="end"/>
      </w:r>
      <w:r w:rsidR="008A4F44" w:rsidRPr="000C0613">
        <w:t xml:space="preserve">. </w:t>
      </w:r>
      <w:r w:rsidR="00C6416F">
        <w:t>Ou em relação</w:t>
      </w:r>
      <w:r w:rsidR="00353375">
        <w:t xml:space="preserve"> à discricionariedade </w:t>
      </w:r>
      <w:r w:rsidR="00C6416F">
        <w:t xml:space="preserve">das covariáveis </w:t>
      </w:r>
      <w:r w:rsidR="00C6416F">
        <w:fldChar w:fldCharType="begin" w:fldLock="1"/>
      </w:r>
      <w:r w:rsidR="00367361">
        <w:instrText>ADDIN CSL_CITATION {"citationItems":[{"id":"ITEM-1","itemData":{"DOI":"10.1002/pam.22206","ISSN":"15206688","abstract":"We evaluate whether a lack of guidance on how to choose the matching variables used in the Synthetic Control (SC) estimator creates specification-searching opportunities. We provide theoretical results showing that specification-searching opportunities are asymptotically irrelevant if we restrict to a subset of SC specifications. However, based on Monte Carlo simulations and simulations with real datasets, we show significant room for specification searching when the number of pre-treatment periods is in line with common SC applications, and when alternative specifications commonly used in SC applications are also considered. This suggests that such lack of guidance generates a substantial level of discretion in the choice of the comparison units in SC applications, undermining one of the advantages of the method. We provide recommendations to limit the possibilities for specification searching in the SC method. Finally, we analyze the possibilities for specification searching and provide our recommendations in a series of empirical applications.","author":[{"dropping-particle":"","family":"Ferman","given":"Bruno","non-dropping-particle":"","parse-names":false,"suffix":""},{"dropping-particle":"","family":"Pinto","given":"Cristine","non-dropping-particle":"","parse-names":false,"suffix":""},{"dropping-particle":"","family":"Possebom","given":"Vitor","non-dropping-particle":"","parse-names":false,"suffix":""}],"container-title":"Journal of Policy Analysis and Management","id":"ITEM-1","issue":"2","issued":{"date-parts":[["2020"]]},"page":"510-532","title":"Cherry Picking with Synthetic Controls","type":"article-journal","volume":"39"},"uris":["http://www.mendeley.com/documents/?uuid=34df7ab3-c6bf-49fe-82e6-ea41d64f951e"]}],"mendeley":{"formattedCitation":"(FERMAN; PINTO; POSSEBOM, 2020)","plainTextFormattedCitation":"(FERMAN; PINTO; POSSEBOM, 2020)","previouslyFormattedCitation":"(FERMAN; PINTO; POSSEBOM, 2020)"},"properties":{"noteIndex":0},"schema":"https://github.com/citation-style-language/schema/raw/master/csl-citation.json"}</w:instrText>
      </w:r>
      <w:r w:rsidR="00C6416F">
        <w:fldChar w:fldCharType="separate"/>
      </w:r>
      <w:r w:rsidR="00C6416F" w:rsidRPr="00C6416F">
        <w:rPr>
          <w:noProof/>
        </w:rPr>
        <w:t>(FERMAN; PINTO; POSSEBOM, 2020)</w:t>
      </w:r>
      <w:r w:rsidR="00C6416F">
        <w:fldChar w:fldCharType="end"/>
      </w:r>
      <w:r w:rsidR="006861D0">
        <w:t>.</w:t>
      </w:r>
    </w:p>
    <w:p w14:paraId="1177C78B" w14:textId="4A2B7CAD" w:rsidR="00EC08A0" w:rsidRPr="000C0613" w:rsidRDefault="00EC08A0" w:rsidP="00C570E0">
      <w:pPr>
        <w:spacing w:line="360" w:lineRule="auto"/>
        <w:ind w:firstLine="851"/>
        <w:jc w:val="both"/>
      </w:pPr>
    </w:p>
    <w:p w14:paraId="3B2ED3CC" w14:textId="0DECBB14" w:rsidR="00125289" w:rsidRPr="000C0613" w:rsidRDefault="00290949" w:rsidP="00290949">
      <w:pPr>
        <w:pStyle w:val="PargrafodaLista"/>
        <w:numPr>
          <w:ilvl w:val="0"/>
          <w:numId w:val="12"/>
        </w:numPr>
        <w:spacing w:line="360" w:lineRule="auto"/>
        <w:jc w:val="both"/>
        <w:outlineLvl w:val="0"/>
        <w:rPr>
          <w:rFonts w:ascii="Times New Roman" w:hAnsi="Times New Roman" w:cs="Times New Roman"/>
          <w:b/>
          <w:smallCaps/>
          <w:sz w:val="24"/>
          <w:szCs w:val="24"/>
        </w:rPr>
      </w:pPr>
      <w:bookmarkStart w:id="4" w:name="_Toc51774595"/>
      <w:r w:rsidRPr="000C0613">
        <w:rPr>
          <w:rFonts w:ascii="Times New Roman" w:hAnsi="Times New Roman" w:cs="Times New Roman"/>
          <w:b/>
          <w:smallCaps/>
          <w:sz w:val="24"/>
          <w:szCs w:val="24"/>
        </w:rPr>
        <w:t>METODOLOGIA</w:t>
      </w:r>
      <w:bookmarkEnd w:id="4"/>
      <w:r w:rsidRPr="000C0613">
        <w:rPr>
          <w:rFonts w:ascii="Times New Roman" w:hAnsi="Times New Roman" w:cs="Times New Roman"/>
          <w:b/>
          <w:smallCaps/>
          <w:sz w:val="24"/>
          <w:szCs w:val="24"/>
        </w:rPr>
        <w:t xml:space="preserve"> </w:t>
      </w:r>
    </w:p>
    <w:p w14:paraId="0E800AB6" w14:textId="77777777" w:rsidR="004B0117" w:rsidRPr="000C0613" w:rsidRDefault="004B0117" w:rsidP="00C570E0">
      <w:pPr>
        <w:pStyle w:val="PargrafodaLista"/>
        <w:spacing w:line="360" w:lineRule="auto"/>
        <w:ind w:left="360"/>
        <w:jc w:val="both"/>
        <w:rPr>
          <w:rFonts w:ascii="Times New Roman" w:hAnsi="Times New Roman" w:cs="Times New Roman"/>
          <w:b/>
          <w:smallCaps/>
          <w:sz w:val="24"/>
          <w:szCs w:val="24"/>
        </w:rPr>
      </w:pPr>
    </w:p>
    <w:p w14:paraId="6127942C" w14:textId="77777777" w:rsidR="00A93381" w:rsidRPr="000C0613" w:rsidRDefault="00A93381" w:rsidP="00290949">
      <w:pPr>
        <w:pStyle w:val="PargrafodaLista"/>
        <w:numPr>
          <w:ilvl w:val="1"/>
          <w:numId w:val="12"/>
        </w:numPr>
        <w:spacing w:line="360" w:lineRule="auto"/>
        <w:jc w:val="both"/>
        <w:outlineLvl w:val="1"/>
        <w:rPr>
          <w:rFonts w:ascii="Times New Roman" w:hAnsi="Times New Roman" w:cs="Times New Roman"/>
          <w:b/>
          <w:smallCaps/>
          <w:sz w:val="24"/>
          <w:szCs w:val="24"/>
        </w:rPr>
      </w:pPr>
      <w:r w:rsidRPr="000C0613">
        <w:rPr>
          <w:rFonts w:ascii="Times New Roman" w:hAnsi="Times New Roman" w:cs="Times New Roman"/>
          <w:b/>
          <w:smallCaps/>
          <w:sz w:val="24"/>
          <w:szCs w:val="24"/>
        </w:rPr>
        <w:t xml:space="preserve"> </w:t>
      </w:r>
      <w:bookmarkStart w:id="5" w:name="_Toc51774596"/>
      <w:r w:rsidR="00805048" w:rsidRPr="000C0613">
        <w:rPr>
          <w:rFonts w:ascii="Times New Roman" w:hAnsi="Times New Roman" w:cs="Times New Roman"/>
          <w:b/>
          <w:smallCaps/>
          <w:sz w:val="24"/>
          <w:szCs w:val="24"/>
        </w:rPr>
        <w:t>Estratégia empírica</w:t>
      </w:r>
      <w:bookmarkEnd w:id="5"/>
    </w:p>
    <w:p w14:paraId="466C54B2" w14:textId="77777777" w:rsidR="00745EE0" w:rsidRPr="000C0613" w:rsidRDefault="00A93381" w:rsidP="00C570E0">
      <w:pPr>
        <w:spacing w:line="360" w:lineRule="auto"/>
        <w:ind w:firstLine="851"/>
        <w:jc w:val="both"/>
      </w:pPr>
      <w:r w:rsidRPr="000C0613">
        <w:t>Como dito anteriormente, m</w:t>
      </w:r>
      <w:r w:rsidR="00745EE0" w:rsidRPr="000C0613">
        <w:t>etodologia</w:t>
      </w:r>
      <w:r w:rsidRPr="000C0613">
        <w:t xml:space="preserve"> deste trabalho</w:t>
      </w:r>
      <w:r w:rsidR="00745EE0" w:rsidRPr="000C0613">
        <w:t xml:space="preserve"> será</w:t>
      </w:r>
      <w:r w:rsidR="00271296" w:rsidRPr="000C0613">
        <w:t xml:space="preserve"> a aplicação do método conforme</w:t>
      </w:r>
      <w:r w:rsidRPr="000C0613">
        <w:t xml:space="preserve"> foi</w:t>
      </w:r>
      <w:r w:rsidR="00271296" w:rsidRPr="000C0613">
        <w:t xml:space="preserve"> formalizado e explorado em Abadie e </w:t>
      </w:r>
      <w:proofErr w:type="spellStart"/>
      <w:r w:rsidR="00271296" w:rsidRPr="000C0613">
        <w:t>Gardeazabal</w:t>
      </w:r>
      <w:proofErr w:type="spellEnd"/>
      <w:r w:rsidR="00271296" w:rsidRPr="000C0613">
        <w:t xml:space="preserve"> </w:t>
      </w:r>
      <w:r w:rsidR="00271296" w:rsidRPr="000C0613">
        <w:fldChar w:fldCharType="begin" w:fldLock="1"/>
      </w:r>
      <w:r w:rsidR="00271296" w:rsidRPr="000C0613">
        <w:instrText>ADDIN CSL_CITATION {"citationItems":[{"id":"ITEM-1","itemData":{"DOI":"10.1257/000282803321455188","ISSN":"00028282","abstract":"This article investigates the economic effects of conflict, using the terrorist conflict in the Basque Country as a case study. We find that, after the outbreak of terrorism in the late 1960's, per capita GDP in the Basque Country declined about 10 percentage points relative to a synthetic control region without terrorism. In addition, we use the 1998-1999 truce as a natural experiment. We find that stocks of firms with a significant part of their business in the Basque Country showed a positive relative performance when truce became credible, and a negative relative performance at the end of the cease-fire.","author":[{"dropping-particle":"","family":"Abadie","given":"Alberto","non-dropping-particle":"","parse-names":false,"suffix":""},{"dropping-particle":"","family":"Gardeazabal","given":"Javier","non-dropping-particle":"","parse-names":false,"suffix":""}],"container-title":"American Economic Review","id":"ITEM-1","issue":"1","issued":{"date-parts":[["2003"]]},"page":"113-132","title":"The economic costs of conflict: A case study of the Basque country","type":"article-journal","volume":"93"},"suppress-author":1,"uris":["http://www.mendeley.com/documents/?uuid=dde319c1-7ef6-46c7-8610-96ee645d11cb"]}],"mendeley":{"formattedCitation":"(2003)","plainTextFormattedCitation":"(2003)","previouslyFormattedCitation":"(2003)"},"properties":{"noteIndex":0},"schema":"https://github.com/citation-style-language/schema/raw/master/csl-citation.json"}</w:instrText>
      </w:r>
      <w:r w:rsidR="00271296" w:rsidRPr="000C0613">
        <w:fldChar w:fldCharType="separate"/>
      </w:r>
      <w:r w:rsidR="00271296" w:rsidRPr="000C0613">
        <w:rPr>
          <w:noProof/>
        </w:rPr>
        <w:t>(2003)</w:t>
      </w:r>
      <w:r w:rsidR="00271296" w:rsidRPr="000C0613">
        <w:fldChar w:fldCharType="end"/>
      </w:r>
      <w:r w:rsidR="00271296" w:rsidRPr="000C0613">
        <w:t xml:space="preserve">, Abadie </w:t>
      </w:r>
      <w:r w:rsidR="00271296" w:rsidRPr="000C0613">
        <w:rPr>
          <w:i/>
        </w:rPr>
        <w:t>et al</w:t>
      </w:r>
      <w:r w:rsidR="00271296" w:rsidRPr="000C0613">
        <w:t xml:space="preserve">. </w:t>
      </w:r>
      <w:r w:rsidR="00271296" w:rsidRPr="000C0613">
        <w:fldChar w:fldCharType="begin" w:fldLock="1"/>
      </w:r>
      <w:r w:rsidR="00271296" w:rsidRPr="000C0613">
        <w:instrText>ADDIN CSL_CITATION {"citationItems":[{"id":"ITEM-1","itemData":{"DOI":"10.1198/jasa.2009.ap08746","ISSN":"01621459","abstract":"Building on an idea in Abadie and Gardeazabal (2003), this article investigates the application of synthetic control methods to comparative case studies. We discuss the advantages of these methods and apply them to study the effects of Proposition 99, a large-scale tobacco control program that California implemented in 1988. We demonstrate that, following Proposition 99, tobacco consumption fell markedly in California relative to a comparable synthetic control region. We estimate that by the year 2000 annual per-capita cigarette sales in California were about 26 packs lower than what they would have been in the absence of Proposition 99. Using new inferential methods proposed in this article, we demonstrate the significance of our estimates. Given that many policy interventions and events of interest in social sciences take place at an aggregate level (countries, regions, cities, etc.) and affect a small number of aggregate units, the potential applicability of synthetic control methods to comparative case studies is very large, especially in situations where traditional regression methods are not appropriate. © 2010 American Statistical Association.","author":[{"dropping-particle":"","family":"Abadie","given":"Alberto","non-dropping-particle":"","parse-names":false,"suffix":""},{"dropping-particle":"","family":"Diamond","given":"Alexis","non-dropping-particle":"","parse-names":false,"suffix":""},{"dropping-particle":"","family":"Hainmueller","given":"And Jens","non-dropping-particle":"","parse-names":false,"suffix":""}],"container-title":"Journal of the American Statistical Association","id":"ITEM-1","issue":"490","issued":{"date-parts":[["2010"]]},"page":"493-505","title":"Synthetic control methods for comparative case studies: Estimating the effect of California's Tobacco control program","type":"article-journal","volume":"105"},"suppress-author":1,"uris":["http://www.mendeley.com/documents/?uuid=f2448c27-1ec1-4de9-ac75-dc76c8cb83a1"]}],"mendeley":{"formattedCitation":"(2010)","plainTextFormattedCitation":"(2010)","previouslyFormattedCitation":"(2010)"},"properties":{"noteIndex":0},"schema":"https://github.com/citation-style-language/schema/raw/master/csl-citation.json"}</w:instrText>
      </w:r>
      <w:r w:rsidR="00271296" w:rsidRPr="000C0613">
        <w:fldChar w:fldCharType="separate"/>
      </w:r>
      <w:r w:rsidR="00271296" w:rsidRPr="000C0613">
        <w:rPr>
          <w:noProof/>
        </w:rPr>
        <w:t>(2010)</w:t>
      </w:r>
      <w:r w:rsidR="00271296" w:rsidRPr="000C0613">
        <w:fldChar w:fldCharType="end"/>
      </w:r>
      <w:r w:rsidR="00271296" w:rsidRPr="000C0613">
        <w:t xml:space="preserve"> e</w:t>
      </w:r>
      <w:r w:rsidRPr="000C0613">
        <w:t xml:space="preserve"> Abadie</w:t>
      </w:r>
      <w:r w:rsidR="00271296" w:rsidRPr="000C0613">
        <w:t xml:space="preserve"> </w:t>
      </w:r>
      <w:r w:rsidR="00271296" w:rsidRPr="000C0613">
        <w:fldChar w:fldCharType="begin" w:fldLock="1"/>
      </w:r>
      <w:r w:rsidR="00F011EE" w:rsidRPr="000C0613">
        <w:instrText>ADDIN CSL_CITATION {"citationItems":[{"id":"ITEM-1","itemData":{"author":[{"dropping-particle":"","family":"Abadie","given":"Alberto","non-dropping-particle":"","parse-names":false,"suffix":""}],"container-title":"Journal of Economic Literature","id":"ITEM-1","issued":{"date-parts":[["2019"]]},"title":"Using Synthetic Controls : Feasibility , Data Requirements , and Methodological Aspects","type":"article-journal"},"label":"chapter","suppress-author":1,"uris":["http://www.mendeley.com/documents/?uuid=3c28d8df-8149-44c9-b903-0c116d280886"]}],"mendeley":{"formattedCitation":"(2019)","plainTextFormattedCitation":"(2019)","previouslyFormattedCitation":"(2019)"},"properties":{"noteIndex":0},"schema":"https://github.com/citation-style-language/schema/raw/master/csl-citation.json"}</w:instrText>
      </w:r>
      <w:r w:rsidR="00271296" w:rsidRPr="000C0613">
        <w:fldChar w:fldCharType="separate"/>
      </w:r>
      <w:r w:rsidRPr="000C0613">
        <w:rPr>
          <w:noProof/>
        </w:rPr>
        <w:t>(2019)</w:t>
      </w:r>
      <w:r w:rsidR="00271296" w:rsidRPr="000C0613">
        <w:fldChar w:fldCharType="end"/>
      </w:r>
      <w:r w:rsidR="00745EE0" w:rsidRPr="000C0613">
        <w:t xml:space="preserve">. </w:t>
      </w:r>
    </w:p>
    <w:p w14:paraId="44F9FC0B" w14:textId="370D5BCF" w:rsidR="0043782D" w:rsidRPr="000C0613" w:rsidRDefault="00466F0D" w:rsidP="00C570E0">
      <w:pPr>
        <w:spacing w:line="360" w:lineRule="auto"/>
        <w:ind w:firstLine="851"/>
        <w:jc w:val="both"/>
        <w:rPr>
          <w:rFonts w:eastAsiaTheme="minorEastAsia"/>
        </w:rPr>
      </w:pPr>
      <w:r w:rsidRPr="000C0613">
        <w:rPr>
          <w:rFonts w:eastAsiaTheme="minorEastAsia"/>
        </w:rPr>
        <w:t xml:space="preserve">Neste caso em particular, o país que modificou o controle dos atos de concentração foi o Brasil, </w:t>
      </w:r>
      <w:r w:rsidR="00EA575C">
        <w:rPr>
          <w:rFonts w:eastAsiaTheme="minorEastAsia"/>
        </w:rPr>
        <w:t>então</w:t>
      </w:r>
      <w:r w:rsidR="00EA575C" w:rsidRPr="000C0613">
        <w:rPr>
          <w:rFonts w:eastAsiaTheme="minorEastAsia"/>
        </w:rPr>
        <w:t xml:space="preserve"> </w:t>
      </w:r>
      <w:r w:rsidRPr="000C0613">
        <w:rPr>
          <w:rFonts w:eastAsiaTheme="minorEastAsia"/>
        </w:rPr>
        <w:t xml:space="preserve">este é considerado a unidade de tratamento e os outros </w:t>
      </w:r>
      <w:r w:rsidRPr="000C0613">
        <w:rPr>
          <w:rFonts w:eastAsiaTheme="minorEastAsia"/>
        </w:rPr>
        <w:lastRenderedPageBreak/>
        <w:t xml:space="preserve">países poderão fazer parte do grupo de comparação para a formação do Brasil </w:t>
      </w:r>
      <w:r w:rsidR="00EA575C">
        <w:rPr>
          <w:rFonts w:eastAsiaTheme="minorEastAsia"/>
        </w:rPr>
        <w:t>sintético</w:t>
      </w:r>
      <w:r w:rsidRPr="000C0613">
        <w:rPr>
          <w:rFonts w:eastAsiaTheme="minorEastAsia"/>
        </w:rPr>
        <w:t>.</w:t>
      </w:r>
      <w:r w:rsidR="0043782D" w:rsidRPr="000C0613">
        <w:rPr>
          <w:rFonts w:eastAsiaTheme="minorEastAsia"/>
        </w:rPr>
        <w:t xml:space="preserve"> Uma vez que a definição do grupo de controle é orientada aos dados</w:t>
      </w:r>
      <w:r w:rsidR="0047119F" w:rsidRPr="000C0613">
        <w:rPr>
          <w:rFonts w:eastAsiaTheme="minorEastAsia"/>
        </w:rPr>
        <w:t xml:space="preserve"> </w:t>
      </w:r>
      <w:r w:rsidR="0047119F">
        <w:rPr>
          <w:rFonts w:eastAsiaTheme="minorEastAsia"/>
        </w:rPr>
        <w:t>a aplicação do método foi realizada com os países</w:t>
      </w:r>
      <w:r w:rsidR="0023310A" w:rsidRPr="000C0613">
        <w:rPr>
          <w:rFonts w:eastAsiaTheme="minorEastAsia"/>
        </w:rPr>
        <w:t xml:space="preserve"> </w:t>
      </w:r>
      <w:r w:rsidR="0047119F" w:rsidRPr="000C0613">
        <w:rPr>
          <w:rFonts w:eastAsiaTheme="minorEastAsia"/>
        </w:rPr>
        <w:t>América</w:t>
      </w:r>
      <w:r w:rsidR="0023310A" w:rsidRPr="000C0613">
        <w:rPr>
          <w:rFonts w:eastAsiaTheme="minorEastAsia"/>
        </w:rPr>
        <w:t xml:space="preserve"> </w:t>
      </w:r>
      <w:r w:rsidR="0047119F">
        <w:rPr>
          <w:rFonts w:eastAsiaTheme="minorEastAsia"/>
        </w:rPr>
        <w:t>do Sul mais o México, bem como os países que compõem o denominado grupo</w:t>
      </w:r>
      <w:r w:rsidR="0023310A" w:rsidRPr="000C0613">
        <w:rPr>
          <w:rFonts w:eastAsiaTheme="minorEastAsia"/>
        </w:rPr>
        <w:t xml:space="preserve"> BRICS</w:t>
      </w:r>
      <w:r w:rsidR="0047119F">
        <w:rPr>
          <w:rFonts w:eastAsiaTheme="minorEastAsia"/>
        </w:rPr>
        <w:t>.</w:t>
      </w:r>
    </w:p>
    <w:p w14:paraId="4547017F" w14:textId="77777777" w:rsidR="004E7E51" w:rsidRDefault="004E7E51" w:rsidP="004E7E51">
      <w:pPr>
        <w:spacing w:line="360" w:lineRule="auto"/>
        <w:ind w:firstLine="851"/>
        <w:jc w:val="both"/>
        <w:rPr>
          <w:rFonts w:eastAsiaTheme="minorEastAsia"/>
        </w:rPr>
      </w:pPr>
      <w:r w:rsidRPr="000C0613">
        <w:rPr>
          <w:rFonts w:eastAsiaTheme="minorEastAsia"/>
        </w:rPr>
        <w:t xml:space="preserve">A intervenção é definida como a mudança do regime de controle de atos de concentração promulgada na </w:t>
      </w:r>
      <w:r w:rsidR="00AE5464" w:rsidRPr="000C0613">
        <w:t>Lei 12.529/2011</w:t>
      </w:r>
      <w:r w:rsidR="0047119F">
        <w:t>, sendo este o ano considerado o da intervenção</w:t>
      </w:r>
      <w:r w:rsidR="0047119F">
        <w:rPr>
          <w:rFonts w:eastAsiaTheme="minorEastAsia"/>
        </w:rPr>
        <w:t xml:space="preserve">. </w:t>
      </w:r>
      <w:r w:rsidR="00E834B2" w:rsidRPr="000C0613">
        <w:rPr>
          <w:rFonts w:eastAsiaTheme="minorEastAsia"/>
        </w:rPr>
        <w:t>O período disponível para a análise dos dados começará no ano 2000, co</w:t>
      </w:r>
      <w:r w:rsidR="0047119F">
        <w:rPr>
          <w:rFonts w:eastAsiaTheme="minorEastAsia"/>
        </w:rPr>
        <w:t>m a intervenção definida em 2011</w:t>
      </w:r>
      <w:r w:rsidR="00CE3EDD" w:rsidRPr="000C0613">
        <w:rPr>
          <w:rFonts w:eastAsiaTheme="minorEastAsia"/>
        </w:rPr>
        <w:t xml:space="preserve"> </w:t>
      </w:r>
      <w:r w:rsidR="00E834B2" w:rsidRPr="000C0613">
        <w:rPr>
          <w:rFonts w:eastAsiaTheme="minorEastAsia"/>
        </w:rPr>
        <w:t xml:space="preserve">e o período </w:t>
      </w:r>
      <w:r w:rsidR="0055175D" w:rsidRPr="000C0613">
        <w:rPr>
          <w:rFonts w:eastAsiaTheme="minorEastAsia"/>
        </w:rPr>
        <w:t>pós-intervenção</w:t>
      </w:r>
      <w:r w:rsidR="00E834B2" w:rsidRPr="000C0613">
        <w:rPr>
          <w:rFonts w:eastAsiaTheme="minorEastAsia"/>
        </w:rPr>
        <w:t xml:space="preserve"> será de 20</w:t>
      </w:r>
      <w:r w:rsidR="0047119F">
        <w:rPr>
          <w:rFonts w:eastAsiaTheme="minorEastAsia"/>
        </w:rPr>
        <w:t>12</w:t>
      </w:r>
      <w:r w:rsidR="00E834B2" w:rsidRPr="000C0613">
        <w:rPr>
          <w:rFonts w:eastAsiaTheme="minorEastAsia"/>
        </w:rPr>
        <w:t xml:space="preserve"> a 2018.</w:t>
      </w:r>
    </w:p>
    <w:p w14:paraId="4913BBA4" w14:textId="2890BD67" w:rsidR="004E53B6" w:rsidRPr="000C0613" w:rsidRDefault="004E53B6" w:rsidP="004E7E51">
      <w:pPr>
        <w:spacing w:line="360" w:lineRule="auto"/>
        <w:ind w:firstLine="851"/>
        <w:jc w:val="both"/>
        <w:rPr>
          <w:rFonts w:eastAsiaTheme="minorEastAsia"/>
        </w:rPr>
      </w:pPr>
      <w:r>
        <w:rPr>
          <w:rFonts w:eastAsiaTheme="minorEastAsia"/>
        </w:rPr>
        <w:t xml:space="preserve">É importante deixar claro que a </w:t>
      </w:r>
      <w:r w:rsidRPr="000C0613">
        <w:t>Lei 12.529/2011</w:t>
      </w:r>
      <w:r>
        <w:t xml:space="preserve"> trouxe diversas modificações na aplicação da política antitruste no Brasil. Contudo, a modificação de controle de atos de concentração “apresentou uma porta de entrada para diversas outras eficiências” </w:t>
      </w:r>
      <w:r>
        <w:fldChar w:fldCharType="begin" w:fldLock="1"/>
      </w:r>
      <w:r w:rsidR="00E04906">
        <w:instrText>ADDIN CSL_CITATION {"citationItems":[{"id":"ITEM-1","itemData":{"author":[{"dropping-particle":"","family":"Ragazzo","given":"Carlos Emmanuel Joppert","non-dropping-particle":"","parse-names":false,"suffix":""},{"dropping-particle":"de","family":"Carvalho","given":"Vinicius Marques","non-dropping-particle":"","parse-names":false,"suffix":""}],"chapter-number":"1","container-title":"5 anos Lei de Defesa da Concorrência: gênese, jurisprudência e desafios para o futuro","editor":[{"dropping-particle":"","family":"Eduardo Caminati Anders","given":"Guilherme Favaro Corvo Ribas","non-dropping-particle":"","parse-names":false,"suffix":""},{"dropping-particle":"","family":"Mariana Villela, Pedro Paulo Salles Cristofaro","given":"Vicente Bagnoli","non-dropping-particle":"","parse-names":false,"suffix":""}],"id":"ITEM-1","issued":{"date-parts":[["2017"]]},"page":"22-34","publisher":"IBRAC","title":"A Evolução do Antitruste no Brasil - A Política de Defesa da Concorrência sob a Lei 12.529/11","type":"chapter"},"uris":["http://www.mendeley.com/documents/?uuid=9b8f307a-5492-4633-a05b-3e8ae3fcf221"]}],"mendeley":{"formattedCitation":"(RAGAZZO; CARVALHO, 2017)","plainTextFormattedCitation":"(RAGAZZO; CARVALHO, 2017)","previouslyFormattedCitation":"(RAGAZZO; CARVALHO, 2017)"},"properties":{"noteIndex":0},"schema":"https://github.com/citation-style-language/schema/raw/master/csl-citation.json"}</w:instrText>
      </w:r>
      <w:r>
        <w:fldChar w:fldCharType="separate"/>
      </w:r>
      <w:r w:rsidRPr="004E53B6">
        <w:rPr>
          <w:noProof/>
        </w:rPr>
        <w:t>(RAGAZZO; CARVALHO, 2017)</w:t>
      </w:r>
      <w:r>
        <w:fldChar w:fldCharType="end"/>
      </w:r>
      <w:r>
        <w:t>.</w:t>
      </w:r>
    </w:p>
    <w:p w14:paraId="50113443" w14:textId="52BF58AB" w:rsidR="004E7E51" w:rsidRPr="000C0613" w:rsidRDefault="00466F0D" w:rsidP="00C570E0">
      <w:pPr>
        <w:spacing w:line="360" w:lineRule="auto"/>
        <w:ind w:firstLine="851"/>
        <w:jc w:val="both"/>
        <w:rPr>
          <w:rFonts w:eastAsiaTheme="minorEastAsia"/>
        </w:rPr>
      </w:pPr>
      <w:r w:rsidRPr="000C0613">
        <w:rPr>
          <w:rFonts w:eastAsiaTheme="minorEastAsia"/>
        </w:rPr>
        <w:t>A unidade temporal será dad</w:t>
      </w:r>
      <w:r w:rsidR="001A3167">
        <w:rPr>
          <w:rFonts w:eastAsiaTheme="minorEastAsia"/>
        </w:rPr>
        <w:t>a</w:t>
      </w:r>
      <w:r w:rsidRPr="000C0613">
        <w:rPr>
          <w:rFonts w:eastAsiaTheme="minorEastAsia"/>
        </w:rPr>
        <w:t xml:space="preserve"> por </w:t>
      </w:r>
      <m:oMath>
        <m:r>
          <w:rPr>
            <w:rFonts w:ascii="Cambria Math" w:eastAsiaTheme="minorEastAsia" w:hAnsi="Cambria Math"/>
          </w:rPr>
          <m:t>t=1,…T</m:t>
        </m:r>
      </m:oMath>
      <w:r w:rsidRPr="000C0613">
        <w:rPr>
          <w:rFonts w:eastAsiaTheme="minorEastAsia"/>
        </w:rPr>
        <w:t xml:space="preserve">, sendo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oMath>
      <w:r w:rsidR="00CC6D7B" w:rsidRPr="000C0613">
        <w:rPr>
          <w:rFonts w:eastAsiaTheme="minorEastAsia"/>
        </w:rPr>
        <w:t xml:space="preserve"> o último período antes da intervenção, de forma que </w:t>
      </w:r>
      <m:oMath>
        <m:r>
          <w:rPr>
            <w:rFonts w:ascii="Cambria Math" w:eastAsiaTheme="minorEastAsia" w:hAnsi="Cambria Math"/>
          </w:rPr>
          <m:t>1&l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0 </m:t>
            </m:r>
          </m:sub>
        </m:sSub>
        <m:r>
          <w:rPr>
            <w:rFonts w:ascii="Cambria Math" w:eastAsiaTheme="minorEastAsia" w:hAnsi="Cambria Math"/>
          </w:rPr>
          <m:t>&lt;T</m:t>
        </m:r>
      </m:oMath>
      <w:r w:rsidR="00CC6D7B" w:rsidRPr="000C0613">
        <w:rPr>
          <w:rFonts w:eastAsiaTheme="minorEastAsia"/>
        </w:rPr>
        <w:t>.</w:t>
      </w:r>
      <w:r w:rsidR="004E7E51" w:rsidRPr="000C0613">
        <w:rPr>
          <w:rFonts w:eastAsiaTheme="minorEastAsia"/>
        </w:rPr>
        <w:t xml:space="preserve"> A</w:t>
      </w:r>
      <w:r w:rsidR="008633C2" w:rsidRPr="000C0613">
        <w:rPr>
          <w:rFonts w:eastAsiaTheme="minorEastAsia"/>
        </w:rPr>
        <w:t xml:space="preserve"> variável de interesse </w:t>
      </w:r>
      <m:oMath>
        <m:r>
          <w:rPr>
            <w:rFonts w:ascii="Cambria Math" w:eastAsiaTheme="minorEastAsia" w:hAnsi="Cambria Math"/>
          </w:rPr>
          <m:t>Y</m:t>
        </m:r>
      </m:oMath>
      <w:r w:rsidR="008633C2" w:rsidRPr="000C0613">
        <w:rPr>
          <w:rFonts w:eastAsiaTheme="minorEastAsia"/>
        </w:rPr>
        <w:t xml:space="preserve"> </w:t>
      </w:r>
      <w:r w:rsidR="004E7E51" w:rsidRPr="000C0613">
        <w:rPr>
          <w:rFonts w:eastAsiaTheme="minorEastAsia"/>
        </w:rPr>
        <w:t>será o número de fusões e aquisições no Brasil, ou seja, quando uma empresa estrangeira adqu</w:t>
      </w:r>
      <w:r w:rsidR="00EC5A9D" w:rsidRPr="000C0613">
        <w:rPr>
          <w:rFonts w:eastAsiaTheme="minorEastAsia"/>
        </w:rPr>
        <w:t>irir uma empresa nacional. Partindo do modelo apresentado anteriormente temos que</w:t>
      </w:r>
      <w:r w:rsidR="004E7E51" w:rsidRPr="000C0613">
        <w:rPr>
          <w:rFonts w:eastAsiaTheme="minorEastAsia"/>
        </w:rPr>
        <w:t>:</w:t>
      </w:r>
    </w:p>
    <w:p w14:paraId="3F0EC0FC" w14:textId="77777777" w:rsidR="004E7E51" w:rsidRPr="000C0613" w:rsidRDefault="006B1E3D" w:rsidP="004E7E51">
      <w:pPr>
        <w:pStyle w:val="PargrafodaLista"/>
        <w:numPr>
          <w:ilvl w:val="0"/>
          <w:numId w:val="10"/>
        </w:numPr>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jt</m:t>
            </m:r>
          </m:sub>
        </m:sSub>
      </m:oMath>
      <w:r w:rsidR="00C2008B" w:rsidRPr="000C0613">
        <w:rPr>
          <w:rFonts w:ascii="Times New Roman" w:eastAsiaTheme="minorEastAsia" w:hAnsi="Times New Roman" w:cs="Times New Roman"/>
          <w:sz w:val="24"/>
          <w:szCs w:val="24"/>
        </w:rPr>
        <w:t xml:space="preserve"> </w:t>
      </w:r>
      <w:r w:rsidR="00E834B2" w:rsidRPr="000C0613">
        <w:rPr>
          <w:rFonts w:ascii="Times New Roman" w:eastAsiaTheme="minorEastAsia" w:hAnsi="Times New Roman" w:cs="Times New Roman"/>
          <w:sz w:val="24"/>
          <w:szCs w:val="24"/>
        </w:rPr>
        <w:t xml:space="preserve">- </w:t>
      </w:r>
      <w:r w:rsidR="004E7E51" w:rsidRPr="000C0613">
        <w:rPr>
          <w:rFonts w:ascii="Times New Roman" w:eastAsiaTheme="minorEastAsia" w:hAnsi="Times New Roman" w:cs="Times New Roman"/>
          <w:sz w:val="24"/>
          <w:szCs w:val="24"/>
        </w:rPr>
        <w:t>o número de fusões e aquisições do país</w:t>
      </w:r>
      <w:r w:rsidR="008633C2" w:rsidRPr="000C061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j</m:t>
        </m:r>
      </m:oMath>
      <w:r w:rsidR="008633C2" w:rsidRPr="000C0613">
        <w:rPr>
          <w:rFonts w:ascii="Times New Roman" w:eastAsiaTheme="minorEastAsia" w:hAnsi="Times New Roman" w:cs="Times New Roman"/>
          <w:sz w:val="24"/>
          <w:szCs w:val="24"/>
        </w:rPr>
        <w:t xml:space="preserve"> no período </w:t>
      </w:r>
      <m:oMath>
        <m:r>
          <w:rPr>
            <w:rFonts w:ascii="Cambria Math" w:eastAsiaTheme="minorEastAsia" w:hAnsi="Cambria Math" w:cs="Times New Roman"/>
            <w:sz w:val="24"/>
            <w:szCs w:val="24"/>
          </w:rPr>
          <m:t>t</m:t>
        </m:r>
      </m:oMath>
      <w:r w:rsidR="00E834B2" w:rsidRPr="000C0613">
        <w:rPr>
          <w:rFonts w:ascii="Times New Roman" w:eastAsiaTheme="minorEastAsia" w:hAnsi="Times New Roman" w:cs="Times New Roman"/>
          <w:sz w:val="24"/>
          <w:szCs w:val="24"/>
        </w:rPr>
        <w:t>;</w:t>
      </w:r>
    </w:p>
    <w:p w14:paraId="340E6ACD" w14:textId="77777777" w:rsidR="004E7E51" w:rsidRPr="000C0613" w:rsidRDefault="0031698E" w:rsidP="004E7E51">
      <w:pPr>
        <w:pStyle w:val="PargrafodaLista"/>
        <w:numPr>
          <w:ilvl w:val="0"/>
          <w:numId w:val="10"/>
        </w:numPr>
        <w:spacing w:line="360" w:lineRule="auto"/>
        <w:jc w:val="both"/>
        <w:rPr>
          <w:rFonts w:ascii="Times New Roman" w:eastAsiaTheme="minorEastAsia" w:hAnsi="Times New Roman" w:cs="Times New Roman"/>
          <w:sz w:val="24"/>
          <w:szCs w:val="24"/>
        </w:rPr>
      </w:pPr>
      <w:r w:rsidRPr="000C0613">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1t</m:t>
            </m:r>
          </m:sub>
          <m:sup>
            <m:r>
              <w:rPr>
                <w:rFonts w:ascii="Cambria Math" w:eastAsiaTheme="minorEastAsia" w:hAnsi="Cambria Math" w:cs="Times New Roman"/>
                <w:sz w:val="24"/>
                <w:szCs w:val="24"/>
              </w:rPr>
              <m:t>I</m:t>
            </m:r>
          </m:sup>
        </m:sSubSup>
      </m:oMath>
      <w:r w:rsidR="00E834B2" w:rsidRPr="000C0613">
        <w:rPr>
          <w:rFonts w:ascii="Times New Roman" w:eastAsiaTheme="minorEastAsia" w:hAnsi="Times New Roman" w:cs="Times New Roman"/>
          <w:sz w:val="24"/>
          <w:szCs w:val="24"/>
        </w:rPr>
        <w:t xml:space="preserve"> -</w:t>
      </w:r>
      <w:r w:rsidR="004E7E51" w:rsidRPr="000C0613">
        <w:rPr>
          <w:rFonts w:ascii="Times New Roman" w:eastAsiaTheme="minorEastAsia" w:hAnsi="Times New Roman" w:cs="Times New Roman"/>
          <w:sz w:val="24"/>
          <w:szCs w:val="24"/>
        </w:rPr>
        <w:t xml:space="preserve"> a unidade de tratamento onde se teve a intervenção, ou seja, o Brasil</w:t>
      </w:r>
      <w:r w:rsidR="00EC5A9D" w:rsidRPr="000C0613">
        <w:rPr>
          <w:rFonts w:ascii="Times New Roman" w:eastAsiaTheme="minorEastAsia" w:hAnsi="Times New Roman" w:cs="Times New Roman"/>
          <w:sz w:val="24"/>
          <w:szCs w:val="24"/>
        </w:rPr>
        <w:t xml:space="preserve"> é a única unidade de tratamento</w:t>
      </w:r>
      <w:r w:rsidR="00E834B2" w:rsidRPr="000C0613">
        <w:rPr>
          <w:rFonts w:ascii="Times New Roman" w:eastAsiaTheme="minorEastAsia" w:hAnsi="Times New Roman" w:cs="Times New Roman"/>
          <w:sz w:val="24"/>
          <w:szCs w:val="24"/>
        </w:rPr>
        <w:t>;</w:t>
      </w:r>
    </w:p>
    <w:p w14:paraId="2823F97D" w14:textId="77777777" w:rsidR="004E7E51" w:rsidRPr="000C0613" w:rsidRDefault="0031698E" w:rsidP="004E7E51">
      <w:pPr>
        <w:pStyle w:val="PargrafodaLista"/>
        <w:numPr>
          <w:ilvl w:val="0"/>
          <w:numId w:val="10"/>
        </w:numPr>
        <w:spacing w:line="360" w:lineRule="auto"/>
        <w:jc w:val="both"/>
        <w:rPr>
          <w:rFonts w:ascii="Times New Roman" w:eastAsiaTheme="minorEastAsia" w:hAnsi="Times New Roman" w:cs="Times New Roman"/>
          <w:sz w:val="24"/>
          <w:szCs w:val="24"/>
        </w:rPr>
      </w:pPr>
      <w:r w:rsidRPr="000C0613">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jt</m:t>
            </m:r>
          </m:sub>
          <m:sup>
            <m:r>
              <w:rPr>
                <w:rFonts w:ascii="Cambria Math" w:eastAsiaTheme="minorEastAsia" w:hAnsi="Cambria Math" w:cs="Times New Roman"/>
                <w:sz w:val="24"/>
                <w:szCs w:val="24"/>
              </w:rPr>
              <m:t>N</m:t>
            </m:r>
          </m:sup>
        </m:sSubSup>
      </m:oMath>
      <w:r w:rsidR="00E834B2" w:rsidRPr="000C0613">
        <w:rPr>
          <w:rFonts w:ascii="Times New Roman" w:eastAsiaTheme="minorEastAsia" w:hAnsi="Times New Roman" w:cs="Times New Roman"/>
          <w:sz w:val="24"/>
          <w:szCs w:val="24"/>
        </w:rPr>
        <w:t xml:space="preserve"> - a</w:t>
      </w:r>
      <w:r w:rsidR="004E7E51" w:rsidRPr="000C0613">
        <w:rPr>
          <w:rFonts w:ascii="Times New Roman" w:eastAsiaTheme="minorEastAsia" w:hAnsi="Times New Roman" w:cs="Times New Roman"/>
          <w:sz w:val="24"/>
          <w:szCs w:val="24"/>
        </w:rPr>
        <w:t>s</w:t>
      </w:r>
      <w:r w:rsidRPr="000C0613">
        <w:rPr>
          <w:rFonts w:ascii="Times New Roman" w:eastAsiaTheme="minorEastAsia" w:hAnsi="Times New Roman" w:cs="Times New Roman"/>
          <w:sz w:val="24"/>
          <w:szCs w:val="24"/>
        </w:rPr>
        <w:t xml:space="preserve"> unidades</w:t>
      </w:r>
      <w:r w:rsidR="004E7E51" w:rsidRPr="000C0613">
        <w:rPr>
          <w:rFonts w:ascii="Times New Roman" w:eastAsiaTheme="minorEastAsia" w:hAnsi="Times New Roman" w:cs="Times New Roman"/>
          <w:sz w:val="24"/>
          <w:szCs w:val="24"/>
        </w:rPr>
        <w:t xml:space="preserve"> são as unidades de controle</w:t>
      </w:r>
      <w:r w:rsidR="00E834B2" w:rsidRPr="000C0613">
        <w:rPr>
          <w:rFonts w:ascii="Times New Roman" w:eastAsiaTheme="minorEastAsia" w:hAnsi="Times New Roman" w:cs="Times New Roman"/>
          <w:sz w:val="24"/>
          <w:szCs w:val="24"/>
        </w:rPr>
        <w:t xml:space="preserve"> que não sofreram a intervenção;</w:t>
      </w:r>
      <w:r w:rsidRPr="000C0613">
        <w:rPr>
          <w:rFonts w:ascii="Times New Roman" w:eastAsiaTheme="minorEastAsia" w:hAnsi="Times New Roman" w:cs="Times New Roman"/>
          <w:sz w:val="24"/>
          <w:szCs w:val="24"/>
        </w:rPr>
        <w:t xml:space="preserve"> </w:t>
      </w:r>
    </w:p>
    <w:p w14:paraId="07270109" w14:textId="77777777" w:rsidR="00EC5A9D" w:rsidRPr="000C0613" w:rsidRDefault="006B1E3D" w:rsidP="00EC5A9D">
      <w:pPr>
        <w:pStyle w:val="PargrafodaLista"/>
        <w:numPr>
          <w:ilvl w:val="0"/>
          <w:numId w:val="10"/>
        </w:numPr>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1j</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1t</m:t>
            </m:r>
          </m:sub>
          <m:sup>
            <m:r>
              <w:rPr>
                <w:rFonts w:ascii="Cambria Math" w:eastAsiaTheme="minorEastAsia" w:hAnsi="Cambria Math" w:cs="Times New Roman"/>
                <w:sz w:val="24"/>
                <w:szCs w:val="24"/>
              </w:rPr>
              <m:t>I</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1t</m:t>
            </m:r>
          </m:sub>
          <m:sup>
            <m:r>
              <w:rPr>
                <w:rFonts w:ascii="Cambria Math" w:eastAsiaTheme="minorEastAsia" w:hAnsi="Cambria Math" w:cs="Times New Roman"/>
                <w:sz w:val="24"/>
                <w:szCs w:val="24"/>
              </w:rPr>
              <m:t>N</m:t>
            </m:r>
          </m:sup>
        </m:sSubSup>
      </m:oMath>
      <w:r w:rsidR="00241D7D" w:rsidRPr="000C0613">
        <w:rPr>
          <w:rFonts w:ascii="Times New Roman" w:eastAsiaTheme="minorEastAsia" w:hAnsi="Times New Roman" w:cs="Times New Roman"/>
          <w:sz w:val="24"/>
          <w:szCs w:val="24"/>
        </w:rPr>
        <w:t xml:space="preserve"> - diferença </w:t>
      </w:r>
      <w:r w:rsidR="00E834B2" w:rsidRPr="000C0613">
        <w:rPr>
          <w:rFonts w:ascii="Times New Roman" w:eastAsiaTheme="minorEastAsia" w:hAnsi="Times New Roman" w:cs="Times New Roman"/>
          <w:sz w:val="24"/>
          <w:szCs w:val="24"/>
        </w:rPr>
        <w:t>entre</w:t>
      </w:r>
      <w:r w:rsidR="00241D7D" w:rsidRPr="000C0613">
        <w:rPr>
          <w:rFonts w:ascii="Times New Roman" w:eastAsiaTheme="minorEastAsia" w:hAnsi="Times New Roman" w:cs="Times New Roman"/>
          <w:sz w:val="24"/>
          <w:szCs w:val="24"/>
        </w:rPr>
        <w:t xml:space="preserve"> </w:t>
      </w:r>
      <w:r w:rsidR="00E834B2" w:rsidRPr="000C0613">
        <w:rPr>
          <w:rFonts w:ascii="Times New Roman" w:eastAsiaTheme="minorEastAsia" w:hAnsi="Times New Roman" w:cs="Times New Roman"/>
          <w:sz w:val="24"/>
          <w:szCs w:val="24"/>
        </w:rPr>
        <w:t>o número de fusões e aquisições</w:t>
      </w:r>
      <w:r w:rsidR="00B135B7" w:rsidRPr="000C0613">
        <w:rPr>
          <w:rFonts w:ascii="Times New Roman" w:eastAsiaTheme="minorEastAsia" w:hAnsi="Times New Roman" w:cs="Times New Roman"/>
          <w:sz w:val="24"/>
          <w:szCs w:val="24"/>
        </w:rPr>
        <w:t xml:space="preserve"> após a intervenção em relação a</w:t>
      </w:r>
      <w:r w:rsidR="00241D7D" w:rsidRPr="000C0613">
        <w:rPr>
          <w:rFonts w:ascii="Times New Roman" w:eastAsiaTheme="minorEastAsia" w:hAnsi="Times New Roman" w:cs="Times New Roman"/>
          <w:sz w:val="24"/>
          <w:szCs w:val="24"/>
        </w:rPr>
        <w:t xml:space="preserve"> esta mesma unidade de interesse caso não tivesse recebido a intervenção.</w:t>
      </w:r>
    </w:p>
    <w:p w14:paraId="7E5F7AD3" w14:textId="77777777" w:rsidR="00805048" w:rsidRPr="000C0613" w:rsidRDefault="006B1E3D" w:rsidP="00805048">
      <w:pPr>
        <w:pStyle w:val="PargrafodaLista"/>
        <w:numPr>
          <w:ilvl w:val="0"/>
          <w:numId w:val="10"/>
        </w:numPr>
        <w:spacing w:line="360" w:lineRule="auto"/>
        <w:jc w:val="both"/>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Y</m:t>
                </m:r>
              </m:e>
            </m:acc>
          </m:e>
          <m:sub>
            <m:r>
              <w:rPr>
                <w:rFonts w:ascii="Cambria Math" w:eastAsiaTheme="minorEastAsia" w:hAnsi="Cambria Math" w:cs="Times New Roman"/>
                <w:sz w:val="24"/>
                <w:szCs w:val="24"/>
              </w:rPr>
              <m:t>1t</m:t>
            </m:r>
          </m:sub>
          <m:sup>
            <m:r>
              <w:rPr>
                <w:rFonts w:ascii="Cambria Math" w:eastAsiaTheme="minorEastAsia" w:hAnsi="Cambria Math" w:cs="Times New Roman"/>
                <w:sz w:val="24"/>
                <w:szCs w:val="24"/>
              </w:rPr>
              <m:t>N</m:t>
            </m:r>
          </m:sup>
        </m:sSubSup>
        <m:r>
          <w:rPr>
            <w:rFonts w:ascii="Cambria Math" w:eastAsiaTheme="minorEastAsia" w:hAnsi="Cambria Math" w:cs="Times New Roman"/>
            <w:sz w:val="24"/>
            <w:szCs w:val="24"/>
          </w:rPr>
          <m:t xml:space="preserve">= </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j=2</m:t>
            </m:r>
          </m:sub>
          <m:sup>
            <m:r>
              <w:rPr>
                <w:rFonts w:ascii="Cambria Math" w:eastAsiaTheme="minorEastAsia" w:hAnsi="Cambria Math" w:cs="Times New Roman"/>
                <w:sz w:val="24"/>
                <w:szCs w:val="24"/>
              </w:rPr>
              <m:t>J+1</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j</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jt</m:t>
                </m:r>
              </m:sub>
            </m:sSub>
            <m:r>
              <w:rPr>
                <w:rFonts w:ascii="Cambria Math" w:eastAsiaTheme="minorEastAsia" w:hAnsi="Cambria Math" w:cs="Times New Roman"/>
                <w:sz w:val="24"/>
                <w:szCs w:val="24"/>
              </w:rPr>
              <m:t>,</m:t>
            </m:r>
          </m:e>
        </m:nary>
      </m:oMath>
      <w:r w:rsidR="00805048" w:rsidRPr="000C0613">
        <w:rPr>
          <w:rFonts w:ascii="Times New Roman" w:eastAsiaTheme="minorEastAsia" w:hAnsi="Times New Roman" w:cs="Times New Roman"/>
          <w:sz w:val="24"/>
          <w:szCs w:val="24"/>
        </w:rPr>
        <w:t xml:space="preserve"> é a estimação do contrafa</w:t>
      </w:r>
      <w:r w:rsidR="00455066">
        <w:rPr>
          <w:rFonts w:ascii="Times New Roman" w:eastAsiaTheme="minorEastAsia" w:hAnsi="Times New Roman" w:cs="Times New Roman"/>
          <w:sz w:val="24"/>
          <w:szCs w:val="24"/>
        </w:rPr>
        <w:t>c</w:t>
      </w:r>
      <w:r w:rsidR="00805048" w:rsidRPr="000C0613">
        <w:rPr>
          <w:rFonts w:ascii="Times New Roman" w:eastAsiaTheme="minorEastAsia" w:hAnsi="Times New Roman" w:cs="Times New Roman"/>
          <w:sz w:val="24"/>
          <w:szCs w:val="24"/>
        </w:rPr>
        <w:t>tual do nú</w:t>
      </w:r>
      <w:r w:rsidR="00455066">
        <w:rPr>
          <w:rFonts w:ascii="Times New Roman" w:eastAsiaTheme="minorEastAsia" w:hAnsi="Times New Roman" w:cs="Times New Roman"/>
          <w:sz w:val="24"/>
          <w:szCs w:val="24"/>
        </w:rPr>
        <w:t xml:space="preserve">mero de fusões e aquisição que </w:t>
      </w:r>
      <w:r w:rsidR="00805048" w:rsidRPr="000C0613">
        <w:rPr>
          <w:rFonts w:ascii="Times New Roman" w:eastAsiaTheme="minorEastAsia" w:hAnsi="Times New Roman" w:cs="Times New Roman"/>
          <w:sz w:val="24"/>
          <w:szCs w:val="24"/>
        </w:rPr>
        <w:t>o brasil teria recebido caso não mudasse o regime do controle de atos de concentração</w:t>
      </w:r>
    </w:p>
    <w:p w14:paraId="2FF7F893" w14:textId="1687D5EA" w:rsidR="00805048" w:rsidRPr="000C0613" w:rsidRDefault="006B1E3D" w:rsidP="00EC5A9D">
      <w:pPr>
        <w:pStyle w:val="PargrafodaLista"/>
        <w:numPr>
          <w:ilvl w:val="0"/>
          <w:numId w:val="10"/>
        </w:numPr>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 xml:space="preserve"> </m:t>
        </m:r>
      </m:oMath>
      <w:r w:rsidR="00805048" w:rsidRPr="000C0613">
        <w:rPr>
          <w:rFonts w:ascii="Times New Roman" w:eastAsiaTheme="minorEastAsia" w:hAnsi="Times New Roman" w:cs="Times New Roman"/>
          <w:sz w:val="24"/>
          <w:szCs w:val="24"/>
        </w:rPr>
        <w:t xml:space="preserve">é o peso de cada unidade de controle na formulação do Brasil </w:t>
      </w:r>
      <w:r w:rsidR="00EA575C">
        <w:rPr>
          <w:rFonts w:ascii="Times New Roman" w:eastAsiaTheme="minorEastAsia" w:hAnsi="Times New Roman" w:cs="Times New Roman"/>
          <w:sz w:val="24"/>
          <w:szCs w:val="24"/>
        </w:rPr>
        <w:t>sintético</w:t>
      </w:r>
    </w:p>
    <w:p w14:paraId="5707E60F" w14:textId="742630F2" w:rsidR="00805048" w:rsidRPr="000C0613" w:rsidRDefault="006B1E3D" w:rsidP="00EC5A9D">
      <w:pPr>
        <w:pStyle w:val="PargrafodaLista"/>
        <w:numPr>
          <w:ilvl w:val="0"/>
          <w:numId w:val="10"/>
        </w:numPr>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é </m:t>
        </m:r>
      </m:oMath>
      <w:r w:rsidR="00805048" w:rsidRPr="000C0613">
        <w:rPr>
          <w:rFonts w:ascii="Times New Roman" w:eastAsiaTheme="minorEastAsia" w:hAnsi="Times New Roman" w:cs="Times New Roman"/>
          <w:sz w:val="24"/>
          <w:szCs w:val="24"/>
        </w:rPr>
        <w:t xml:space="preserve">o peso de cada variável nas unidades de controle para a formulação do Brasil </w:t>
      </w:r>
      <w:r w:rsidR="00EA575C">
        <w:rPr>
          <w:rFonts w:ascii="Times New Roman" w:eastAsiaTheme="minorEastAsia" w:hAnsi="Times New Roman" w:cs="Times New Roman"/>
          <w:sz w:val="24"/>
          <w:szCs w:val="24"/>
        </w:rPr>
        <w:t>sintético</w:t>
      </w:r>
    </w:p>
    <w:p w14:paraId="6511B24D" w14:textId="77777777" w:rsidR="00EC5A9D" w:rsidRPr="000C0613" w:rsidRDefault="00EC5A9D" w:rsidP="00EC5A9D">
      <w:pPr>
        <w:pStyle w:val="PargrafodaLista"/>
        <w:spacing w:line="360" w:lineRule="auto"/>
        <w:ind w:left="1628"/>
        <w:jc w:val="both"/>
        <w:rPr>
          <w:rFonts w:ascii="Times New Roman" w:eastAsiaTheme="minorEastAsia" w:hAnsi="Times New Roman" w:cs="Times New Roman"/>
          <w:sz w:val="24"/>
          <w:szCs w:val="24"/>
        </w:rPr>
      </w:pPr>
    </w:p>
    <w:p w14:paraId="72F2208A" w14:textId="6F54484A" w:rsidR="001F2D22" w:rsidRDefault="001F2D22" w:rsidP="00C570E0">
      <w:pPr>
        <w:spacing w:line="360" w:lineRule="auto"/>
        <w:ind w:firstLine="851"/>
        <w:jc w:val="both"/>
        <w:rPr>
          <w:rFonts w:eastAsiaTheme="minorEastAsia"/>
        </w:rPr>
      </w:pPr>
      <w:r w:rsidRPr="000C0613">
        <w:rPr>
          <w:rFonts w:eastAsiaTheme="minorEastAsia"/>
        </w:rPr>
        <w:lastRenderedPageBreak/>
        <w:t xml:space="preserve">Para validar a inferência estatística do modelo contrafactual, </w:t>
      </w:r>
      <w:r w:rsidR="005E5C69" w:rsidRPr="000C0613">
        <w:rPr>
          <w:rFonts w:eastAsiaTheme="minorEastAsia"/>
        </w:rPr>
        <w:t>além do cálculo da razão do e</w:t>
      </w:r>
      <w:r w:rsidR="004D5A00" w:rsidRPr="000C0613">
        <w:rPr>
          <w:rFonts w:eastAsiaTheme="minorEastAsia"/>
        </w:rPr>
        <w:t xml:space="preserve">rro médio de previsão pós e </w:t>
      </w:r>
      <w:proofErr w:type="spellStart"/>
      <w:r w:rsidR="004D5A00" w:rsidRPr="000C0613">
        <w:rPr>
          <w:rFonts w:eastAsiaTheme="minorEastAsia"/>
        </w:rPr>
        <w:t>pré</w:t>
      </w:r>
      <w:proofErr w:type="spellEnd"/>
      <w:r w:rsidR="004D5A00" w:rsidRPr="000C0613">
        <w:rPr>
          <w:rFonts w:eastAsiaTheme="minorEastAsia"/>
        </w:rPr>
        <w:t>-</w:t>
      </w:r>
      <w:r w:rsidR="005E5C69" w:rsidRPr="000C0613">
        <w:rPr>
          <w:rFonts w:eastAsiaTheme="minorEastAsia"/>
        </w:rPr>
        <w:t xml:space="preserve">intervenção apresentado na sessão 2.2, </w:t>
      </w:r>
      <w:r w:rsidRPr="000C0613">
        <w:rPr>
          <w:rFonts w:eastAsiaTheme="minorEastAsia"/>
        </w:rPr>
        <w:t xml:space="preserve">o método de controle sintético permite que se </w:t>
      </w:r>
      <w:r w:rsidR="00C52B65" w:rsidRPr="000C0613">
        <w:rPr>
          <w:rFonts w:eastAsiaTheme="minorEastAsia"/>
        </w:rPr>
        <w:t>façam</w:t>
      </w:r>
      <w:r w:rsidRPr="000C0613">
        <w:rPr>
          <w:rFonts w:eastAsiaTheme="minorEastAsia"/>
        </w:rPr>
        <w:t xml:space="preserve"> </w:t>
      </w:r>
      <w:r w:rsidR="00C52B65" w:rsidRPr="000C0613">
        <w:rPr>
          <w:rFonts w:eastAsiaTheme="minorEastAsia"/>
        </w:rPr>
        <w:t xml:space="preserve">testes de </w:t>
      </w:r>
      <w:r w:rsidR="00EA575C">
        <w:rPr>
          <w:rFonts w:eastAsiaTheme="minorEastAsia"/>
        </w:rPr>
        <w:t xml:space="preserve">placebo. Para isso, serão feitas </w:t>
      </w:r>
      <w:r w:rsidR="00611AFA">
        <w:rPr>
          <w:rFonts w:eastAsiaTheme="minorEastAsia"/>
        </w:rPr>
        <w:t>p</w:t>
      </w:r>
      <w:r w:rsidR="00455066">
        <w:rPr>
          <w:rFonts w:eastAsiaTheme="minorEastAsia"/>
        </w:rPr>
        <w:t>ermutações entre as unidades tratadas e de tratamentos a fim de verificar</w:t>
      </w:r>
      <w:r w:rsidR="00611AFA">
        <w:rPr>
          <w:rFonts w:eastAsiaTheme="minorEastAsia"/>
        </w:rPr>
        <w:t xml:space="preserve"> a magnitude da variável</w:t>
      </w:r>
      <w:r w:rsidR="0047119F">
        <w:rPr>
          <w:rFonts w:eastAsiaTheme="minorEastAsia"/>
        </w:rPr>
        <w:t xml:space="preserve"> </w:t>
      </w:r>
      <w:r w:rsidR="00611AFA">
        <w:rPr>
          <w:rFonts w:eastAsiaTheme="minorEastAsia"/>
        </w:rPr>
        <w:t>entre as unidades de tratamentos e suas unidades sintéticas.</w:t>
      </w:r>
    </w:p>
    <w:p w14:paraId="2B4BE9A9" w14:textId="77777777" w:rsidR="005C38AD" w:rsidRDefault="005C38AD" w:rsidP="00C570E0">
      <w:pPr>
        <w:spacing w:line="360" w:lineRule="auto"/>
        <w:ind w:firstLine="851"/>
        <w:jc w:val="both"/>
        <w:rPr>
          <w:rFonts w:eastAsiaTheme="minorEastAsia"/>
        </w:rPr>
      </w:pPr>
    </w:p>
    <w:p w14:paraId="4DD755E7" w14:textId="77777777" w:rsidR="00C6416F" w:rsidRPr="000C0613" w:rsidRDefault="00C6416F" w:rsidP="00C570E0">
      <w:pPr>
        <w:spacing w:line="360" w:lineRule="auto"/>
        <w:ind w:firstLine="851"/>
        <w:jc w:val="both"/>
        <w:rPr>
          <w:rFonts w:eastAsiaTheme="minorEastAsia"/>
        </w:rPr>
      </w:pPr>
    </w:p>
    <w:p w14:paraId="59075DDA" w14:textId="77777777" w:rsidR="001F2D22" w:rsidRPr="000C0613" w:rsidRDefault="00C52B65" w:rsidP="00290949">
      <w:pPr>
        <w:pStyle w:val="PargrafodaLista"/>
        <w:numPr>
          <w:ilvl w:val="1"/>
          <w:numId w:val="12"/>
        </w:numPr>
        <w:spacing w:line="360" w:lineRule="auto"/>
        <w:jc w:val="both"/>
        <w:outlineLvl w:val="1"/>
        <w:rPr>
          <w:rFonts w:ascii="Times New Roman" w:hAnsi="Times New Roman" w:cs="Times New Roman"/>
          <w:b/>
          <w:smallCaps/>
          <w:sz w:val="24"/>
          <w:szCs w:val="24"/>
        </w:rPr>
      </w:pPr>
      <w:bookmarkStart w:id="6" w:name="_Toc51774597"/>
      <w:r w:rsidRPr="000C0613">
        <w:rPr>
          <w:rFonts w:ascii="Times New Roman" w:hAnsi="Times New Roman" w:cs="Times New Roman"/>
          <w:b/>
          <w:smallCaps/>
          <w:sz w:val="24"/>
          <w:szCs w:val="24"/>
        </w:rPr>
        <w:t>Base de dados</w:t>
      </w:r>
      <w:bookmarkEnd w:id="6"/>
    </w:p>
    <w:p w14:paraId="0AA8535C" w14:textId="2DC34BFC" w:rsidR="00453AE2" w:rsidRDefault="001F2D22" w:rsidP="00C570E0">
      <w:pPr>
        <w:spacing w:line="360" w:lineRule="auto"/>
        <w:ind w:firstLine="851"/>
        <w:jc w:val="both"/>
        <w:rPr>
          <w:rFonts w:eastAsiaTheme="minorEastAsia"/>
        </w:rPr>
      </w:pPr>
      <w:r w:rsidRPr="000C0613">
        <w:rPr>
          <w:rFonts w:eastAsiaTheme="minorEastAsia"/>
        </w:rPr>
        <w:t xml:space="preserve">Os dados que </w:t>
      </w:r>
      <w:r w:rsidR="00595E49" w:rsidRPr="000C0613">
        <w:rPr>
          <w:rFonts w:eastAsiaTheme="minorEastAsia"/>
        </w:rPr>
        <w:t xml:space="preserve">serão utilizados dados agregados dos países selecionados para serem os candidatos a grupo de </w:t>
      </w:r>
      <w:r w:rsidR="00934F34">
        <w:rPr>
          <w:rFonts w:eastAsiaTheme="minorEastAsia"/>
        </w:rPr>
        <w:t>controle</w:t>
      </w:r>
      <w:r w:rsidR="00934F34" w:rsidRPr="000C0613">
        <w:rPr>
          <w:rFonts w:eastAsiaTheme="minorEastAsia"/>
        </w:rPr>
        <w:t xml:space="preserve"> </w:t>
      </w:r>
      <w:r w:rsidR="0079423B">
        <w:rPr>
          <w:rFonts w:eastAsiaTheme="minorEastAsia"/>
        </w:rPr>
        <w:t>– “</w:t>
      </w:r>
      <w:proofErr w:type="spellStart"/>
      <w:r w:rsidR="00595E49" w:rsidRPr="000C0613">
        <w:rPr>
          <w:rFonts w:eastAsiaTheme="minorEastAsia"/>
          <w:i/>
        </w:rPr>
        <w:t>donor</w:t>
      </w:r>
      <w:proofErr w:type="spellEnd"/>
      <w:r w:rsidR="00595E49" w:rsidRPr="000C0613">
        <w:rPr>
          <w:rFonts w:eastAsiaTheme="minorEastAsia"/>
          <w:i/>
        </w:rPr>
        <w:t xml:space="preserve"> pool</w:t>
      </w:r>
      <w:r w:rsidR="0079423B">
        <w:rPr>
          <w:rFonts w:eastAsiaTheme="minorEastAsia"/>
        </w:rPr>
        <w:t>”</w:t>
      </w:r>
      <w:r w:rsidR="00595E49" w:rsidRPr="000C0613">
        <w:rPr>
          <w:rFonts w:eastAsiaTheme="minorEastAsia"/>
        </w:rPr>
        <w:t>. A maioria dos dados macroeconômicos, macrofinanceiros e de atuação governamental estão disponível</w:t>
      </w:r>
      <w:r w:rsidR="006206C6" w:rsidRPr="000C0613">
        <w:rPr>
          <w:rFonts w:eastAsiaTheme="minorEastAsia"/>
        </w:rPr>
        <w:t xml:space="preserve"> na plataforma</w:t>
      </w:r>
      <w:r w:rsidR="00595E49" w:rsidRPr="000C0613">
        <w:rPr>
          <w:rFonts w:eastAsiaTheme="minorEastAsia"/>
        </w:rPr>
        <w:t xml:space="preserve"> </w:t>
      </w:r>
      <w:r w:rsidR="00595E49" w:rsidRPr="004701A5">
        <w:rPr>
          <w:rFonts w:eastAsiaTheme="minorEastAsia"/>
          <w:i/>
          <w:iCs/>
        </w:rPr>
        <w:t xml:space="preserve">World </w:t>
      </w:r>
      <w:proofErr w:type="spellStart"/>
      <w:r w:rsidR="00595E49" w:rsidRPr="004701A5">
        <w:rPr>
          <w:rFonts w:eastAsiaTheme="minorEastAsia"/>
          <w:i/>
          <w:iCs/>
        </w:rPr>
        <w:t>Delevopment</w:t>
      </w:r>
      <w:proofErr w:type="spellEnd"/>
      <w:r w:rsidR="00595E49" w:rsidRPr="004701A5">
        <w:rPr>
          <w:rFonts w:eastAsiaTheme="minorEastAsia"/>
          <w:i/>
          <w:iCs/>
        </w:rPr>
        <w:t xml:space="preserve"> </w:t>
      </w:r>
      <w:proofErr w:type="spellStart"/>
      <w:r w:rsidR="00595E49" w:rsidRPr="004701A5">
        <w:rPr>
          <w:rFonts w:eastAsiaTheme="minorEastAsia"/>
          <w:i/>
          <w:iCs/>
        </w:rPr>
        <w:t>Indicator</w:t>
      </w:r>
      <w:proofErr w:type="spellEnd"/>
      <w:r w:rsidR="00595E49" w:rsidRPr="000C0613">
        <w:rPr>
          <w:rFonts w:eastAsiaTheme="minorEastAsia"/>
        </w:rPr>
        <w:t xml:space="preserve"> (WDI)</w:t>
      </w:r>
      <w:r w:rsidR="00332B6C" w:rsidRPr="000C0613">
        <w:rPr>
          <w:rFonts w:eastAsiaTheme="minorEastAsia"/>
        </w:rPr>
        <w:t>. Já a variável de interesse, ou seja, o número de fusões e aquisições internaciona</w:t>
      </w:r>
      <w:r w:rsidR="00251F6D">
        <w:rPr>
          <w:rFonts w:eastAsiaTheme="minorEastAsia"/>
        </w:rPr>
        <w:t>is</w:t>
      </w:r>
      <w:r w:rsidR="00332B6C" w:rsidRPr="000C0613">
        <w:rPr>
          <w:rFonts w:eastAsiaTheme="minorEastAsia"/>
        </w:rPr>
        <w:t xml:space="preserve"> no Brasil está </w:t>
      </w:r>
      <w:r w:rsidR="006206C6" w:rsidRPr="000C0613">
        <w:rPr>
          <w:rFonts w:eastAsiaTheme="minorEastAsia"/>
        </w:rPr>
        <w:t>compilado</w:t>
      </w:r>
      <w:r w:rsidR="00332B6C" w:rsidRPr="000C0613">
        <w:rPr>
          <w:rFonts w:eastAsiaTheme="minorEastAsia"/>
        </w:rPr>
        <w:t xml:space="preserve"> como anexo do </w:t>
      </w:r>
      <w:r w:rsidR="00332B6C" w:rsidRPr="004701A5">
        <w:rPr>
          <w:rFonts w:eastAsiaTheme="minorEastAsia"/>
          <w:i/>
          <w:iCs/>
        </w:rPr>
        <w:t xml:space="preserve">World </w:t>
      </w:r>
      <w:proofErr w:type="spellStart"/>
      <w:r w:rsidR="00332B6C" w:rsidRPr="004701A5">
        <w:rPr>
          <w:rFonts w:eastAsiaTheme="minorEastAsia"/>
          <w:i/>
          <w:iCs/>
        </w:rPr>
        <w:t>Investment</w:t>
      </w:r>
      <w:proofErr w:type="spellEnd"/>
      <w:r w:rsidR="00332B6C" w:rsidRPr="004701A5">
        <w:rPr>
          <w:rFonts w:eastAsiaTheme="minorEastAsia"/>
          <w:i/>
          <w:iCs/>
        </w:rPr>
        <w:t xml:space="preserve"> </w:t>
      </w:r>
      <w:proofErr w:type="spellStart"/>
      <w:r w:rsidR="00332B6C" w:rsidRPr="004701A5">
        <w:rPr>
          <w:rFonts w:eastAsiaTheme="minorEastAsia"/>
          <w:i/>
          <w:iCs/>
        </w:rPr>
        <w:t>Report</w:t>
      </w:r>
      <w:proofErr w:type="spellEnd"/>
      <w:r w:rsidR="006206C6" w:rsidRPr="000C0613">
        <w:rPr>
          <w:rFonts w:eastAsiaTheme="minorEastAsia"/>
        </w:rPr>
        <w:t xml:space="preserve"> </w:t>
      </w:r>
      <w:r w:rsidR="006206C6" w:rsidRPr="000C0613">
        <w:rPr>
          <w:rFonts w:eastAsiaTheme="minorEastAsia"/>
        </w:rPr>
        <w:fldChar w:fldCharType="begin" w:fldLock="1"/>
      </w:r>
      <w:r w:rsidR="00E0297C">
        <w:rPr>
          <w:rFonts w:eastAsiaTheme="minorEastAsia"/>
        </w:rPr>
        <w:instrText>ADDIN CSL_CITATION {"citationItems":[{"id":"ITEM-1","itemData":{"ISBN":"9789211128284","abstract":"Prospects for foreign direct investment (FDI) continue to be fraught with risks and uncertainties. At $1.5 trillion, flows of global FDI exceeded pre-financial crisis levels in 2011, but the recovery is expected to level off in 2012 at an estimated $1.6 trillion. Despite record cash holdings, transnational corporations have yet to convert available cash into new and sustained FDI, and are unlikely to do so while instability remains in international financial markets. Even so, half of the global total will flow to developing and transition economies, underlining the important development role that FDI can play, including in least developed countries. A broader development policy agenda is emerging that has inclusive and sustainable development goals at its core. For investment policy, this new paradigm poses specific challenges. At the national level they include integrating investment policy into development strategy, incorporating sustainable development objectives, and ensuring relevance and effectiveness. At the international level it is necessary to strengthen the development dimension of international investment agreements, manage their complexity, and balance the rights and obligations of States and investors. Against this background, this year’s World Investment Report unveils the UNCTAD Investment Policy Framework for Sustainable Development. Mobilizing investment for sustainable development is essential in this era of persistent crises and pressing social and environmental challenges. As we look ahead to the post-2015 development framework, I commend this important tool for the international investment community","author":[{"dropping-particle":"","family":"UNCTAD. UNITED NATIONS CONFERENCE ON TRADE AND DEVELOPMENT","given":"","non-dropping-particle":"","parse-names":false,"suffix":""}],"id":"ITEM-1","issue":"June","issued":{"date-parts":[["2019"]]},"title":"World Investment Report 2019","type":"report"},"label":"chapter","suppress-author":1,"uris":["http://www.mendeley.com/documents/?uuid=747a0725-cb91-4242-aa5b-5191542f7bd5"]}],"mendeley":{"formattedCitation":"(2019a)","plainTextFormattedCitation":"(2019a)","previouslyFormattedCitation":"(2019a)"},"properties":{"noteIndex":0},"schema":"https://github.com/citation-style-language/schema/raw/master/csl-citation.json"}</w:instrText>
      </w:r>
      <w:r w:rsidR="006206C6" w:rsidRPr="000C0613">
        <w:rPr>
          <w:rFonts w:eastAsiaTheme="minorEastAsia"/>
        </w:rPr>
        <w:fldChar w:fldCharType="separate"/>
      </w:r>
      <w:r w:rsidR="00E0297C" w:rsidRPr="00E0297C">
        <w:rPr>
          <w:rFonts w:eastAsiaTheme="minorEastAsia"/>
          <w:noProof/>
        </w:rPr>
        <w:t>(2019a)</w:t>
      </w:r>
      <w:r w:rsidR="006206C6" w:rsidRPr="000C0613">
        <w:rPr>
          <w:rFonts w:eastAsiaTheme="minorEastAsia"/>
        </w:rPr>
        <w:fldChar w:fldCharType="end"/>
      </w:r>
      <w:r w:rsidR="006206C6" w:rsidRPr="000C0613">
        <w:rPr>
          <w:rFonts w:eastAsiaTheme="minorEastAsia"/>
        </w:rPr>
        <w:t xml:space="preserve">, disponibilizado pela Conferência das Nações Unidas sobre Comércio e Desenvolvimento </w:t>
      </w:r>
      <w:r w:rsidR="00E0297C">
        <w:rPr>
          <w:rFonts w:eastAsiaTheme="minorEastAsia"/>
        </w:rPr>
        <w:fldChar w:fldCharType="begin" w:fldLock="1"/>
      </w:r>
      <w:r w:rsidR="003D27D7">
        <w:rPr>
          <w:rFonts w:eastAsiaTheme="minorEastAsia"/>
        </w:rPr>
        <w:instrText>ADDIN CSL_CITATION {"citationItems":[{"id":"ITEM-1","itemData":{"URL":"https://unctad.org/en/Pages/DIAE/World Investment Report/Annex-Tables.aspx","abstract":"Annex table 7. Number of net cross-border M&amp;As by region/economy of seller, 1990-2018","accessed":{"date-parts":[["2020","8","1"]]},"author":[{"dropping-particle":"","family":"UNCTAD. UNITED NATIONS CONFERENCE ON TRADE AND DEVELOPMENT","given":"","non-dropping-particle":"","parse-names":false,"suffix":""}],"id":"ITEM-1","issued":{"date-parts":[["2019"]]},"page":"Annex Table 7","title":"World Investment Report: Annex Tables","type":"webpage"},"label":"chapter","suppress-author":1,"uris":["http://www.mendeley.com/documents/?uuid=f0b3053e-9114-4091-8bb4-2d80f5c63fd2"]}],"mendeley":{"formattedCitation":"(2019b)","plainTextFormattedCitation":"(2019b)","previouslyFormattedCitation":"(2019b)"},"properties":{"noteIndex":0},"schema":"https://github.com/citation-style-language/schema/raw/master/csl-citation.json"}</w:instrText>
      </w:r>
      <w:r w:rsidR="00E0297C">
        <w:rPr>
          <w:rFonts w:eastAsiaTheme="minorEastAsia"/>
        </w:rPr>
        <w:fldChar w:fldCharType="separate"/>
      </w:r>
      <w:r w:rsidR="00E0297C" w:rsidRPr="00E0297C">
        <w:rPr>
          <w:rFonts w:eastAsiaTheme="minorEastAsia"/>
          <w:noProof/>
        </w:rPr>
        <w:t>(2019b)</w:t>
      </w:r>
      <w:r w:rsidR="00E0297C">
        <w:rPr>
          <w:rFonts w:eastAsiaTheme="minorEastAsia"/>
        </w:rPr>
        <w:fldChar w:fldCharType="end"/>
      </w:r>
      <w:r w:rsidR="006206C6" w:rsidRPr="000C0613">
        <w:rPr>
          <w:rFonts w:eastAsiaTheme="minorEastAsia"/>
        </w:rPr>
        <w:t>.</w:t>
      </w:r>
      <w:r w:rsidR="00453AE2" w:rsidRPr="000C0613">
        <w:rPr>
          <w:rFonts w:eastAsiaTheme="minorEastAsia"/>
        </w:rPr>
        <w:t xml:space="preserve"> </w:t>
      </w:r>
      <w:r w:rsidR="004D5A00" w:rsidRPr="000C0613">
        <w:rPr>
          <w:rFonts w:eastAsiaTheme="minorEastAsia"/>
        </w:rPr>
        <w:t xml:space="preserve">Além disso, foi utilizado </w:t>
      </w:r>
      <w:r w:rsidR="00EE5A7E">
        <w:rPr>
          <w:rFonts w:eastAsiaTheme="minorEastAsia"/>
        </w:rPr>
        <w:t xml:space="preserve">como </w:t>
      </w:r>
      <w:r w:rsidR="00EE5A7E" w:rsidRPr="004701A5">
        <w:rPr>
          <w:rFonts w:eastAsiaTheme="minorEastAsia"/>
          <w:i/>
          <w:iCs/>
        </w:rPr>
        <w:t>proxy</w:t>
      </w:r>
      <w:r w:rsidR="00EE5A7E">
        <w:rPr>
          <w:rFonts w:eastAsiaTheme="minorEastAsia"/>
        </w:rPr>
        <w:t xml:space="preserve"> de desenvolvimento institucional </w:t>
      </w:r>
      <w:r w:rsidR="004D5A00" w:rsidRPr="000C0613">
        <w:rPr>
          <w:rFonts w:eastAsiaTheme="minorEastAsia"/>
        </w:rPr>
        <w:t xml:space="preserve">o </w:t>
      </w:r>
      <w:r w:rsidR="00C62432">
        <w:rPr>
          <w:rFonts w:eastAsiaTheme="minorEastAsia"/>
        </w:rPr>
        <w:t>Í</w:t>
      </w:r>
      <w:r w:rsidR="00C62432" w:rsidRPr="000C0613">
        <w:rPr>
          <w:rFonts w:eastAsiaTheme="minorEastAsia"/>
        </w:rPr>
        <w:t>ndice</w:t>
      </w:r>
      <w:r w:rsidR="00C62432">
        <w:rPr>
          <w:rFonts w:eastAsiaTheme="minorEastAsia"/>
        </w:rPr>
        <w:t xml:space="preserve"> de Liberdade E</w:t>
      </w:r>
      <w:r w:rsidR="004D5A00" w:rsidRPr="000C0613">
        <w:rPr>
          <w:rFonts w:eastAsiaTheme="minorEastAsia"/>
        </w:rPr>
        <w:t>conômica</w:t>
      </w:r>
      <w:r w:rsidR="00EE5A7E">
        <w:rPr>
          <w:rFonts w:eastAsiaTheme="minorEastAsia"/>
        </w:rPr>
        <w:t xml:space="preserve"> divulgado pela</w:t>
      </w:r>
      <w:r w:rsidR="004D5A00" w:rsidRPr="000C0613">
        <w:rPr>
          <w:rFonts w:eastAsiaTheme="minorEastAsia"/>
        </w:rPr>
        <w:t xml:space="preserve"> Fundação </w:t>
      </w:r>
      <w:proofErr w:type="spellStart"/>
      <w:r w:rsidR="004D5A00" w:rsidRPr="000C0613">
        <w:rPr>
          <w:rFonts w:eastAsiaTheme="minorEastAsia"/>
        </w:rPr>
        <w:t>Heritage</w:t>
      </w:r>
      <w:proofErr w:type="spellEnd"/>
      <w:r w:rsidR="00EE5A7E">
        <w:rPr>
          <w:rFonts w:eastAsiaTheme="minorEastAsia"/>
        </w:rPr>
        <w:t xml:space="preserve"> </w:t>
      </w:r>
      <w:r w:rsidR="00EE5A7E">
        <w:rPr>
          <w:rFonts w:eastAsiaTheme="minorEastAsia"/>
        </w:rPr>
        <w:fldChar w:fldCharType="begin" w:fldLock="1"/>
      </w:r>
      <w:r w:rsidR="00064837">
        <w:rPr>
          <w:rFonts w:eastAsiaTheme="minorEastAsia"/>
        </w:rPr>
        <w:instrText>ADDIN CSL_CITATION {"citationItems":[{"id":"ITEM-1","itemData":{"ISBN":"9780891953005","abstract":"Twenty-five years! That’s quite an achievement for a publication like the Index of Economic Freedom. The 2019 edition is better than ever, with comprehensive information on 186 economies from every corner of the world.","author":[{"dropping-particle":"","family":"Miller","given":"Terry","non-dropping-particle":"","parse-names":false,"suffix":""},{"dropping-particle":"","family":"Kim","given":"Anthony B","non-dropping-particle":"","parse-names":false,"suffix":""},{"dropping-particle":"","family":"Roberts","given":"James M","non-dropping-particle":"","parse-names":false,"suffix":""}],"container-title":"The Heritage Foundation","id":"ITEM-1","issued":{"date-parts":[["2020"]]},"number-of-pages":"524","publisher-place":"Washington, D.C","title":"2020 Index of Economic Freedom.","type":"report"},"uris":["http://www.mendeley.com/documents/?uuid=9554c178-e5e2-4f7b-97e6-ce45ee9f4603"]}],"mendeley":{"formattedCitation":"(MILLER; KIM; ROBERTS, 2020)","plainTextFormattedCitation":"(MILLER; KIM; ROBERTS, 2020)","previouslyFormattedCitation":"(MILLER; KIM; ROBERTS, 2020)"},"properties":{"noteIndex":0},"schema":"https://github.com/citation-style-language/schema/raw/master/csl-citation.json"}</w:instrText>
      </w:r>
      <w:r w:rsidR="00EE5A7E">
        <w:rPr>
          <w:rFonts w:eastAsiaTheme="minorEastAsia"/>
        </w:rPr>
        <w:fldChar w:fldCharType="separate"/>
      </w:r>
      <w:r w:rsidR="00EE5A7E" w:rsidRPr="00EE5A7E">
        <w:rPr>
          <w:rFonts w:eastAsiaTheme="minorEastAsia"/>
          <w:noProof/>
        </w:rPr>
        <w:t>(MILLER; KIM; ROBERTS, 2020)</w:t>
      </w:r>
      <w:r w:rsidR="00EE5A7E">
        <w:rPr>
          <w:rFonts w:eastAsiaTheme="minorEastAsia"/>
        </w:rPr>
        <w:fldChar w:fldCharType="end"/>
      </w:r>
      <w:r w:rsidR="00EE5A7E">
        <w:rPr>
          <w:rFonts w:eastAsiaTheme="minorEastAsia"/>
        </w:rPr>
        <w:t>, bem como os históricos dos dados disponíveis</w:t>
      </w:r>
      <w:r w:rsidR="007A6F7A">
        <w:rPr>
          <w:rFonts w:eastAsiaTheme="minorEastAsia"/>
        </w:rPr>
        <w:t xml:space="preserve"> </w:t>
      </w:r>
      <w:r w:rsidR="007A6F7A">
        <w:rPr>
          <w:rFonts w:eastAsiaTheme="minorEastAsia"/>
        </w:rPr>
        <w:fldChar w:fldCharType="begin" w:fldLock="1"/>
      </w:r>
      <w:r w:rsidR="007A6F7A">
        <w:rPr>
          <w:rFonts w:eastAsiaTheme="minorEastAsia"/>
        </w:rPr>
        <w:instrText>ADDIN CSL_CITATION {"citationItems":[{"id":"ITEM-1","itemData":{"URL":"https://www.heritage.org/index/explore","accessed":{"date-parts":[["2020","6","1"]]},"author":[{"dropping-particle":"","family":"Heritage","given":"Foundation","non-dropping-particle":"","parse-names":false,"suffix":""}],"container-title":"Heritage Foundation","id":"ITEM-1","issued":{"date-parts":[["2020"]]},"title":"Index of Economic Freedom Datasets","type":"webpage"},"uris":["http://www.mendeley.com/documents/?uuid=032e6af7-ecd5-4b7e-835e-4f4a891858b2"]}],"mendeley":{"formattedCitation":"(HERITAGE, 2020)","plainTextFormattedCitation":"(HERITAGE, 2020)","previouslyFormattedCitation":"(HERITAGE, 2020)"},"properties":{"noteIndex":0},"schema":"https://github.com/citation-style-language/schema/raw/master/csl-citation.json"}</w:instrText>
      </w:r>
      <w:r w:rsidR="007A6F7A">
        <w:rPr>
          <w:rFonts w:eastAsiaTheme="minorEastAsia"/>
        </w:rPr>
        <w:fldChar w:fldCharType="separate"/>
      </w:r>
      <w:r w:rsidR="007A6F7A" w:rsidRPr="007A6F7A">
        <w:rPr>
          <w:rFonts w:eastAsiaTheme="minorEastAsia"/>
          <w:noProof/>
        </w:rPr>
        <w:t>(HERITAGE, 2020)</w:t>
      </w:r>
      <w:r w:rsidR="007A6F7A">
        <w:rPr>
          <w:rFonts w:eastAsiaTheme="minorEastAsia"/>
        </w:rPr>
        <w:fldChar w:fldCharType="end"/>
      </w:r>
      <w:r w:rsidR="00064837">
        <w:rPr>
          <w:rFonts w:eastAsiaTheme="minorEastAsia"/>
        </w:rPr>
        <w:t>.</w:t>
      </w:r>
    </w:p>
    <w:p w14:paraId="3500380C" w14:textId="2A85EF7F" w:rsidR="00682251" w:rsidRPr="000C0613" w:rsidRDefault="00682251" w:rsidP="00C570E0">
      <w:pPr>
        <w:spacing w:line="360" w:lineRule="auto"/>
        <w:ind w:firstLine="851"/>
        <w:jc w:val="both"/>
        <w:rPr>
          <w:rFonts w:eastAsiaTheme="minorEastAsia"/>
        </w:rPr>
      </w:pPr>
      <w:r>
        <w:rPr>
          <w:rFonts w:eastAsiaTheme="minorEastAsia"/>
        </w:rPr>
        <w:t>Ainda sobre os dados, é importante esclarecer que não foi possível encontrar dados para os países somente para os atos de concentração que passaram pela autoridade antitruste de cada país. Os únicos dados obtidos por esse trabalho são os dados públicos disponibilizados pela UNCTAD.</w:t>
      </w:r>
    </w:p>
    <w:p w14:paraId="769297C2" w14:textId="77777777" w:rsidR="000C0613" w:rsidRPr="000C0613" w:rsidRDefault="000C0613" w:rsidP="00C570E0">
      <w:pPr>
        <w:spacing w:line="360" w:lineRule="auto"/>
        <w:ind w:firstLine="851"/>
        <w:jc w:val="both"/>
        <w:rPr>
          <w:rFonts w:eastAsiaTheme="minorEastAsia"/>
        </w:rPr>
      </w:pPr>
      <w:r w:rsidRPr="000C0613">
        <w:rPr>
          <w:rFonts w:eastAsiaTheme="minorEastAsia"/>
        </w:rPr>
        <w:t xml:space="preserve">Para a realização do modelo de controle sintético, foram utilizados os pacote </w:t>
      </w:r>
      <w:proofErr w:type="spellStart"/>
      <w:r w:rsidRPr="000C0613">
        <w:rPr>
          <w:rFonts w:eastAsiaTheme="minorEastAsia"/>
          <w:i/>
        </w:rPr>
        <w:t>Synth</w:t>
      </w:r>
      <w:proofErr w:type="spellEnd"/>
      <w:r w:rsidRPr="000C0613">
        <w:rPr>
          <w:rFonts w:eastAsiaTheme="minorEastAsia"/>
        </w:rPr>
        <w:t xml:space="preserve"> disponível no software R desenvolvido por </w:t>
      </w:r>
      <w:r w:rsidRPr="000C0613">
        <w:rPr>
          <w:rFonts w:eastAsiaTheme="minorEastAsia"/>
          <w:noProof/>
        </w:rPr>
        <w:t>Abadie, Diamond e Hainmueller</w:t>
      </w:r>
      <w:r w:rsidRPr="000C0613">
        <w:rPr>
          <w:rFonts w:eastAsiaTheme="minorEastAsia"/>
        </w:rPr>
        <w:t xml:space="preserve"> </w:t>
      </w:r>
      <w:r w:rsidRPr="000C0613">
        <w:rPr>
          <w:rFonts w:eastAsiaTheme="minorEastAsia"/>
        </w:rPr>
        <w:fldChar w:fldCharType="begin" w:fldLock="1"/>
      </w:r>
      <w:r w:rsidRPr="000C0613">
        <w:rPr>
          <w:rFonts w:eastAsiaTheme="minorEastAsia"/>
        </w:rPr>
        <w:instrText>ADDIN CSL_CITATION {"citationItems":[{"id":"ITEM-1","itemData":{"DOI":"10.18637/jss.v042.i13","ISSN":"1548-7660","author":[{"dropping-particle":"","family":"Abadie","given":"Alberto","non-dropping-particle":"","parse-names":false,"suffix":""},{"dropping-particle":"","family":"Diamond","given":"Alexis","non-dropping-particle":"","parse-names":false,"suffix":""},{"dropping-particle":"","family":"Hainmueller","given":"Jens","non-dropping-particle":"","parse-names":false,"suffix":""}],"container-title":"Journal of Statistical Software","id":"ITEM-1","issue":"13","issued":{"date-parts":[["2011"]]},"title":"Synth : An R Package for Synthetic Control Methods in Comparative Case Studies","type":"article-journal","volume":"42"},"uris":["http://www.mendeley.com/documents/?uuid=b6ff6034-fea5-4d0b-a2f8-18de9ec91d70"]}],"mendeley":{"formattedCitation":"(ABADIE; DIAMOND; HAINMUELLER, 2011)","manualFormatting":"(2011)","plainTextFormattedCitation":"(ABADIE; DIAMOND; HAINMUELLER, 2011)","previouslyFormattedCitation":"(ABADIE; DIAMOND; HAINMUELLER, 2011)"},"properties":{"noteIndex":0},"schema":"https://github.com/citation-style-language/schema/raw/master/csl-citation.json"}</w:instrText>
      </w:r>
      <w:r w:rsidRPr="000C0613">
        <w:rPr>
          <w:rFonts w:eastAsiaTheme="minorEastAsia"/>
        </w:rPr>
        <w:fldChar w:fldCharType="separate"/>
      </w:r>
      <w:r w:rsidRPr="000C0613">
        <w:rPr>
          <w:rFonts w:eastAsiaTheme="minorEastAsia"/>
          <w:noProof/>
        </w:rPr>
        <w:t>(2011)</w:t>
      </w:r>
      <w:r w:rsidRPr="000C0613">
        <w:rPr>
          <w:rFonts w:eastAsiaTheme="minorEastAsia"/>
        </w:rPr>
        <w:fldChar w:fldCharType="end"/>
      </w:r>
      <w:r w:rsidRPr="000C0613">
        <w:rPr>
          <w:rFonts w:eastAsiaTheme="minorEastAsia"/>
        </w:rPr>
        <w:t xml:space="preserve">, bem como o pacote </w:t>
      </w:r>
      <w:proofErr w:type="spellStart"/>
      <w:r w:rsidRPr="000C0613">
        <w:rPr>
          <w:rFonts w:eastAsiaTheme="minorEastAsia"/>
          <w:i/>
        </w:rPr>
        <w:t>SCtools</w:t>
      </w:r>
      <w:proofErr w:type="spellEnd"/>
      <w:r w:rsidRPr="000C0613">
        <w:rPr>
          <w:rFonts w:eastAsiaTheme="minorEastAsia"/>
        </w:rPr>
        <w:t xml:space="preserve"> desenvolvido por </w:t>
      </w:r>
      <w:r w:rsidR="00E0477F">
        <w:rPr>
          <w:rFonts w:eastAsiaTheme="minorEastAsia"/>
        </w:rPr>
        <w:t>Silva</w:t>
      </w:r>
      <w:r w:rsidR="0036470B" w:rsidRPr="0036470B">
        <w:rPr>
          <w:rFonts w:eastAsiaTheme="minorEastAsia"/>
        </w:rPr>
        <w:t xml:space="preserve"> e </w:t>
      </w:r>
      <w:proofErr w:type="spellStart"/>
      <w:r w:rsidR="0036470B" w:rsidRPr="0036470B">
        <w:rPr>
          <w:rFonts w:eastAsiaTheme="minorEastAsia"/>
        </w:rPr>
        <w:t>Dewitt</w:t>
      </w:r>
      <w:proofErr w:type="spellEnd"/>
      <w:r w:rsidR="00E0477F">
        <w:rPr>
          <w:rFonts w:eastAsiaTheme="minorEastAsia"/>
        </w:rPr>
        <w:t xml:space="preserve">  </w:t>
      </w:r>
      <w:r w:rsidR="00E0477F">
        <w:rPr>
          <w:rFonts w:eastAsiaTheme="minorEastAsia"/>
        </w:rPr>
        <w:fldChar w:fldCharType="begin" w:fldLock="1"/>
      </w:r>
      <w:r w:rsidR="00E0477F">
        <w:rPr>
          <w:rFonts w:eastAsiaTheme="minorEastAsia"/>
        </w:rPr>
        <w:instrText>ADDIN CSL_CITATION {"citationItems":[{"id":"ITEM-1","itemData":{"abstract":"Extensions to the synthetic controls analysesperformed by the package 'Synth' as detailed in Abadie, Diamond, and Hainmueller (2011)&lt;doi:10.18637/jss.v042.i13&gt;. Includes generatingand plotting placebos, post/pre-MSPE (mean squared prediction error)significance tests and plots, and calculating average treatment effectsfor multiple treated units. This package represents an implementation ofthose methods suggested in Abadie, Diamond,and Hain-mueller (2010) &lt;doi:10.1198/jasa.2009.ap08746&gt; foruse in synthetic control analysis.","author":[{"dropping-particle":"","family":"Silva","given":"Bruno Castanho","non-dropping-particle":"","parse-names":false,"suffix":""},{"dropping-particle":"","family":"DeWitt","given":"Michael","non-dropping-particle":"","parse-names":false,"suffix":""}],"id":"ITEM-1","issued":{"date-parts":[["2019"]]},"number":"0.3.0","publisher":"CRAN","title":"SCtools: Extensions for Synthetic Controls Analysis","type":"article"},"uris":["http://www.mendeley.com/documents/?uuid=96e85896-1d1c-4a32-8fd9-6cf3abfd433b"]}],"mendeley":{"formattedCitation":"(SILVA; DEWITT, 2019)","manualFormatting":"(2019)","plainTextFormattedCitation":"(SILVA; DEWITT, 2019)","previouslyFormattedCitation":"(SILVA; DEWITT, 2019)"},"properties":{"noteIndex":0},"schema":"https://github.com/citation-style-language/schema/raw/master/csl-citation.json"}</w:instrText>
      </w:r>
      <w:r w:rsidR="00E0477F">
        <w:rPr>
          <w:rFonts w:eastAsiaTheme="minorEastAsia"/>
        </w:rPr>
        <w:fldChar w:fldCharType="separate"/>
      </w:r>
      <w:r w:rsidR="00E0477F">
        <w:rPr>
          <w:rFonts w:eastAsiaTheme="minorEastAsia"/>
          <w:noProof/>
        </w:rPr>
        <w:t>(</w:t>
      </w:r>
      <w:r w:rsidR="00E0477F" w:rsidRPr="00E0477F">
        <w:rPr>
          <w:rFonts w:eastAsiaTheme="minorEastAsia"/>
          <w:noProof/>
        </w:rPr>
        <w:t>2019)</w:t>
      </w:r>
      <w:r w:rsidR="00E0477F">
        <w:rPr>
          <w:rFonts w:eastAsiaTheme="minorEastAsia"/>
        </w:rPr>
        <w:fldChar w:fldCharType="end"/>
      </w:r>
      <w:r w:rsidR="00E0477F">
        <w:rPr>
          <w:rFonts w:eastAsiaTheme="minorEastAsia"/>
        </w:rPr>
        <w:t>.</w:t>
      </w:r>
    </w:p>
    <w:p w14:paraId="70D4D52D" w14:textId="11B97243" w:rsidR="00C943B4" w:rsidRDefault="0023310A" w:rsidP="00C570E0">
      <w:pPr>
        <w:spacing w:line="360" w:lineRule="auto"/>
        <w:ind w:firstLine="851"/>
        <w:jc w:val="both"/>
        <w:rPr>
          <w:rFonts w:eastAsiaTheme="minorEastAsia"/>
        </w:rPr>
      </w:pPr>
      <w:r w:rsidRPr="000C0613">
        <w:rPr>
          <w:rFonts w:eastAsiaTheme="minorEastAsia"/>
        </w:rPr>
        <w:t>Diante disso</w:t>
      </w:r>
      <w:r w:rsidR="000C0613" w:rsidRPr="000C0613">
        <w:rPr>
          <w:rFonts w:eastAsiaTheme="minorEastAsia"/>
        </w:rPr>
        <w:t>,</w:t>
      </w:r>
      <w:r w:rsidRPr="000C0613">
        <w:rPr>
          <w:rFonts w:eastAsiaTheme="minorEastAsia"/>
        </w:rPr>
        <w:t xml:space="preserve"> adotou-se como possíveis candidatos à formação da unidade sintética os países dos BRICS</w:t>
      </w:r>
      <w:r w:rsidR="006A0DF5">
        <w:rPr>
          <w:rFonts w:eastAsiaTheme="minorEastAsia"/>
        </w:rPr>
        <w:t>, México</w:t>
      </w:r>
      <w:r w:rsidRPr="000C0613">
        <w:rPr>
          <w:rFonts w:eastAsiaTheme="minorEastAsia"/>
        </w:rPr>
        <w:t xml:space="preserve"> e os países da </w:t>
      </w:r>
      <w:r w:rsidR="003E53A9" w:rsidRPr="000C0613">
        <w:rPr>
          <w:rFonts w:eastAsiaTheme="minorEastAsia"/>
        </w:rPr>
        <w:t xml:space="preserve">América </w:t>
      </w:r>
      <w:r w:rsidR="006A0DF5">
        <w:rPr>
          <w:rFonts w:eastAsiaTheme="minorEastAsia"/>
        </w:rPr>
        <w:t xml:space="preserve">do Sul. </w:t>
      </w:r>
      <w:r w:rsidR="00C943B4">
        <w:rPr>
          <w:rFonts w:eastAsiaTheme="minorEastAsia"/>
        </w:rPr>
        <w:t xml:space="preserve">A argumentação para a escolha desses países se deve ao fato de que os países da América do sul e México obtiveram um interesse internacional após as reformas da década de 90. Em relação aos BRICS a explicação é semelhante, uma vez que o interesse internacional nesses últimos vinte anos justificou a transformação </w:t>
      </w:r>
      <w:r w:rsidR="00611AFA">
        <w:rPr>
          <w:rFonts w:eastAsiaTheme="minorEastAsia"/>
        </w:rPr>
        <w:t>destes países</w:t>
      </w:r>
      <w:r w:rsidR="00C943B4">
        <w:rPr>
          <w:rFonts w:eastAsiaTheme="minorEastAsia"/>
        </w:rPr>
        <w:t xml:space="preserve"> em um grupo.</w:t>
      </w:r>
    </w:p>
    <w:p w14:paraId="3003082C" w14:textId="3CA809E3" w:rsidR="0023310A" w:rsidRDefault="00C943B4" w:rsidP="00C570E0">
      <w:pPr>
        <w:spacing w:line="360" w:lineRule="auto"/>
        <w:ind w:firstLine="851"/>
        <w:jc w:val="both"/>
        <w:rPr>
          <w:rFonts w:eastAsiaTheme="minorEastAsia"/>
        </w:rPr>
      </w:pPr>
      <w:r>
        <w:rPr>
          <w:rFonts w:eastAsiaTheme="minorEastAsia"/>
        </w:rPr>
        <w:t>Contudo, d</w:t>
      </w:r>
      <w:r w:rsidR="0023310A" w:rsidRPr="000C0613">
        <w:rPr>
          <w:rFonts w:eastAsiaTheme="minorEastAsia"/>
        </w:rPr>
        <w:t xml:space="preserve">ois países foram retirados dessa relação: Venezuela e </w:t>
      </w:r>
      <w:r w:rsidR="000C0613">
        <w:rPr>
          <w:rFonts w:eastAsiaTheme="minorEastAsia"/>
        </w:rPr>
        <w:t>Índia</w:t>
      </w:r>
      <w:r w:rsidR="0023310A" w:rsidRPr="000C0613">
        <w:rPr>
          <w:rFonts w:eastAsiaTheme="minorEastAsia"/>
        </w:rPr>
        <w:t xml:space="preserve">. Em relação à </w:t>
      </w:r>
      <w:r w:rsidR="00611AFA">
        <w:rPr>
          <w:rFonts w:eastAsiaTheme="minorEastAsia"/>
        </w:rPr>
        <w:t>este último p</w:t>
      </w:r>
      <w:r w:rsidR="001A3167">
        <w:rPr>
          <w:rFonts w:eastAsiaTheme="minorEastAsia"/>
        </w:rPr>
        <w:t>aís</w:t>
      </w:r>
      <w:r w:rsidR="0023310A" w:rsidRPr="000C0613">
        <w:rPr>
          <w:rFonts w:eastAsiaTheme="minorEastAsia"/>
        </w:rPr>
        <w:t xml:space="preserve">, é recomendado que se </w:t>
      </w:r>
      <w:r w:rsidR="00611AFA" w:rsidRPr="000C0613">
        <w:rPr>
          <w:rFonts w:eastAsiaTheme="minorEastAsia"/>
        </w:rPr>
        <w:t>retirasse</w:t>
      </w:r>
      <w:r w:rsidR="0023310A" w:rsidRPr="000C0613">
        <w:rPr>
          <w:rFonts w:eastAsiaTheme="minorEastAsia"/>
        </w:rPr>
        <w:t xml:space="preserve"> de “</w:t>
      </w:r>
      <w:proofErr w:type="spellStart"/>
      <w:r w:rsidR="0023310A" w:rsidRPr="000C0613">
        <w:rPr>
          <w:rFonts w:eastAsiaTheme="minorEastAsia"/>
          <w:i/>
        </w:rPr>
        <w:t>donor</w:t>
      </w:r>
      <w:proofErr w:type="spellEnd"/>
      <w:r w:rsidR="0023310A" w:rsidRPr="000C0613">
        <w:rPr>
          <w:rFonts w:eastAsiaTheme="minorEastAsia"/>
          <w:i/>
        </w:rPr>
        <w:t xml:space="preserve"> pool”</w:t>
      </w:r>
      <w:r w:rsidR="0023310A" w:rsidRPr="000C0613">
        <w:rPr>
          <w:rFonts w:eastAsiaTheme="minorEastAsia"/>
        </w:rPr>
        <w:t xml:space="preserve"> países que </w:t>
      </w:r>
      <w:r w:rsidR="0023310A" w:rsidRPr="000C0613">
        <w:rPr>
          <w:rFonts w:eastAsiaTheme="minorEastAsia"/>
        </w:rPr>
        <w:lastRenderedPageBreak/>
        <w:t>tivera</w:t>
      </w:r>
      <w:r w:rsidR="007C4EE1" w:rsidRPr="000C0613">
        <w:rPr>
          <w:rFonts w:eastAsiaTheme="minorEastAsia"/>
        </w:rPr>
        <w:t>m intervenções similares</w:t>
      </w:r>
      <w:r w:rsidR="003E53A9" w:rsidRPr="000C0613">
        <w:rPr>
          <w:rFonts w:eastAsiaTheme="minorEastAsia"/>
        </w:rPr>
        <w:t xml:space="preserve"> ao objeto de estudo </w:t>
      </w:r>
      <w:r w:rsidR="002C442C" w:rsidRPr="000C0613">
        <w:rPr>
          <w:rFonts w:eastAsiaTheme="minorEastAsia"/>
        </w:rPr>
        <w:fldChar w:fldCharType="begin" w:fldLock="1"/>
      </w:r>
      <w:r w:rsidR="000C0613">
        <w:rPr>
          <w:rFonts w:eastAsiaTheme="minorEastAsia"/>
        </w:rPr>
        <w:instrText>ADDIN CSL_CITATION {"citationItems":[{"id":"ITEM-1","itemData":{"DOI":"10.1111/ajps.12116","ISSN":"15405907","abstract":"In recent years, a widespread consensus has emerged about the necessity of establishing bridges between quantitative and qualitative approaches to empirical research in political science. In this article, we discuss the use of the synthetic control method as a way to bridge the quantitative/qualitative divide in comparative politics. The synthetic control method provides a systematic way to choose comparison units in comparative case studies. This systematization opens the door to precise quantitative inference in small-sample comparative studies, without precluding the application of qualitative approaches. Borrowing the expression from Sidney Tarrow, the synthetic control method allows researchers to put \"qualitative flesh on quantitative bones.\" We illustrate the main ideas behind the synthetic control method by estimating the economic impact of the 1990 German reunification on West Germany.","author":[{"dropping-particle":"","family":"Abadie","given":"Alberto","non-dropping-particle":"","parse-names":false,"suffix":""},{"dropping-particle":"","family":"Diamond","given":"Alexis","non-dropping-particle":"","parse-names":false,"suffix":""},{"dropping-particle":"","family":"Hainmueller","given":"Jens","non-dropping-particle":"","parse-names":false,"suffix":""}],"container-title":"American Journal of Political Science","id":"ITEM-1","issue":"2","issued":{"date-parts":[["2015"]]},"page":"495-510","title":"Comparative Politics and the Synthetic Control Method","type":"article-journal","volume":"59"},"uris":["http://www.mendeley.com/documents/?uuid=7acb4008-94c1-46b6-ada7-c5683ce3ec42"]}],"mendeley":{"formattedCitation":"(ABADIE; DIAMOND; HAINMUELLER, 2015)","plainTextFormattedCitation":"(ABADIE; DIAMOND; HAINMUELLER, 2015)","previouslyFormattedCitation":"(ABADIE; DIAMOND; HAINMUELLER, 2015)"},"properties":{"noteIndex":0},"schema":"https://github.com/citation-style-language/schema/raw/master/csl-citation.json"}</w:instrText>
      </w:r>
      <w:r w:rsidR="002C442C" w:rsidRPr="000C0613">
        <w:rPr>
          <w:rFonts w:eastAsiaTheme="minorEastAsia"/>
        </w:rPr>
        <w:fldChar w:fldCharType="separate"/>
      </w:r>
      <w:r w:rsidR="002C442C" w:rsidRPr="000C0613">
        <w:rPr>
          <w:rFonts w:eastAsiaTheme="minorEastAsia"/>
          <w:noProof/>
        </w:rPr>
        <w:t>(ABADIE; DIAMOND; HAINMUELLER, 2015)</w:t>
      </w:r>
      <w:r w:rsidR="002C442C" w:rsidRPr="000C0613">
        <w:rPr>
          <w:rFonts w:eastAsiaTheme="minorEastAsia"/>
        </w:rPr>
        <w:fldChar w:fldCharType="end"/>
      </w:r>
      <w:r w:rsidR="000C0613" w:rsidRPr="000C0613">
        <w:rPr>
          <w:rFonts w:eastAsiaTheme="minorEastAsia"/>
        </w:rPr>
        <w:t>.</w:t>
      </w:r>
      <w:r w:rsidR="0023310A" w:rsidRPr="000C0613">
        <w:rPr>
          <w:rFonts w:eastAsiaTheme="minorEastAsia"/>
        </w:rPr>
        <w:t xml:space="preserve"> </w:t>
      </w:r>
      <w:r w:rsidR="000C0613" w:rsidRPr="000C0613">
        <w:rPr>
          <w:rFonts w:eastAsiaTheme="minorEastAsia"/>
        </w:rPr>
        <w:t>D</w:t>
      </w:r>
      <w:r w:rsidR="002C442C" w:rsidRPr="000C0613">
        <w:rPr>
          <w:rFonts w:eastAsiaTheme="minorEastAsia"/>
        </w:rPr>
        <w:t xml:space="preserve">e fato, </w:t>
      </w:r>
      <w:r w:rsidR="000C0613" w:rsidRPr="000C0613">
        <w:rPr>
          <w:rFonts w:eastAsiaTheme="minorEastAsia"/>
        </w:rPr>
        <w:t>ocorreram</w:t>
      </w:r>
      <w:r w:rsidR="002C442C" w:rsidRPr="000C0613">
        <w:rPr>
          <w:rFonts w:eastAsiaTheme="minorEastAsia"/>
        </w:rPr>
        <w:t xml:space="preserve"> neste país </w:t>
      </w:r>
      <w:r w:rsidR="000C0613">
        <w:rPr>
          <w:rFonts w:eastAsiaTheme="minorEastAsia"/>
        </w:rPr>
        <w:t>diversas</w:t>
      </w:r>
      <w:r w:rsidR="0023310A" w:rsidRPr="000C0613">
        <w:rPr>
          <w:rFonts w:eastAsiaTheme="minorEastAsia"/>
        </w:rPr>
        <w:t xml:space="preserve"> regulamentações em relação </w:t>
      </w:r>
      <w:r w:rsidR="000C0613">
        <w:rPr>
          <w:rFonts w:eastAsiaTheme="minorEastAsia"/>
        </w:rPr>
        <w:t>ao controle</w:t>
      </w:r>
      <w:r w:rsidR="0023310A" w:rsidRPr="000C0613">
        <w:rPr>
          <w:rFonts w:eastAsiaTheme="minorEastAsia"/>
        </w:rPr>
        <w:t xml:space="preserve"> de atos de concentração no ano de 2011</w:t>
      </w:r>
      <w:r w:rsidR="003E53A9" w:rsidRPr="000C0613">
        <w:rPr>
          <w:rFonts w:eastAsiaTheme="minorEastAsia"/>
        </w:rPr>
        <w:t xml:space="preserve"> </w:t>
      </w:r>
      <w:r w:rsidR="00034DE7">
        <w:rPr>
          <w:rFonts w:eastAsiaTheme="minorEastAsia"/>
        </w:rPr>
        <w:fldChar w:fldCharType="begin" w:fldLock="1"/>
      </w:r>
      <w:r w:rsidR="00E0477F">
        <w:rPr>
          <w:rFonts w:eastAsiaTheme="minorEastAsia"/>
        </w:rPr>
        <w:instrText>ADDIN CSL_CITATION {"citationItems":[{"id":"ITEM-1","itemData":{"abstract":"Procedure in regard to the transaction of business relating to combinations","author":[{"dropping-particle":"","family":"India","given":"","non-dropping-particle":"","parse-names":false,"suffix":""}],"container-title":"The Competition Commission of India","id":"ITEM-1","issued":{"date-parts":[["2011"]]},"publisher-place":"New Delh","title":"The Competition Commission of India Regulations","type":"bill","volume":"PART III,"},"uris":["http://www.mendeley.com/documents/?uuid=96ce33aa-5ccc-4219-88be-d8f19f68b791"]}],"mendeley":{"formattedCitation":"(INDIA, 2011)","plainTextFormattedCitation":"(INDIA, 2011)","previouslyFormattedCitation":"(INDIA, 2011)"},"properties":{"noteIndex":0},"schema":"https://github.com/citation-style-language/schema/raw/master/csl-citation.json"}</w:instrText>
      </w:r>
      <w:r w:rsidR="00034DE7">
        <w:rPr>
          <w:rFonts w:eastAsiaTheme="minorEastAsia"/>
        </w:rPr>
        <w:fldChar w:fldCharType="separate"/>
      </w:r>
      <w:r w:rsidR="00034DE7" w:rsidRPr="00034DE7">
        <w:rPr>
          <w:rFonts w:eastAsiaTheme="minorEastAsia"/>
          <w:noProof/>
        </w:rPr>
        <w:t>(INDIA, 2011)</w:t>
      </w:r>
      <w:r w:rsidR="00034DE7">
        <w:rPr>
          <w:rFonts w:eastAsiaTheme="minorEastAsia"/>
        </w:rPr>
        <w:fldChar w:fldCharType="end"/>
      </w:r>
      <w:r w:rsidR="00034DE7">
        <w:rPr>
          <w:rFonts w:eastAsiaTheme="minorEastAsia"/>
        </w:rPr>
        <w:t>.</w:t>
      </w:r>
      <w:r w:rsidR="003E53A9" w:rsidRPr="000C0613">
        <w:rPr>
          <w:rFonts w:eastAsiaTheme="minorEastAsia"/>
          <w:color w:val="FF0000"/>
        </w:rPr>
        <w:t xml:space="preserve"> </w:t>
      </w:r>
      <w:r w:rsidR="003E53A9" w:rsidRPr="000C0613">
        <w:rPr>
          <w:rFonts w:eastAsiaTheme="minorEastAsia"/>
        </w:rPr>
        <w:t xml:space="preserve">No caso da Venezuela, </w:t>
      </w:r>
      <w:r w:rsidR="00611AFA">
        <w:rPr>
          <w:rFonts w:eastAsiaTheme="minorEastAsia"/>
        </w:rPr>
        <w:t>há uma desconfiança em relação aos dados oficiais disponíveis no últimos anos e, portanto, por prudência, não serão utilizado dados deste país</w:t>
      </w:r>
      <w:r w:rsidR="000C0613" w:rsidRPr="000C0613">
        <w:rPr>
          <w:rFonts w:eastAsiaTheme="minorEastAsia"/>
        </w:rPr>
        <w:t>.</w:t>
      </w:r>
      <w:r w:rsidR="00611AFA">
        <w:rPr>
          <w:rFonts w:eastAsiaTheme="minorEastAsia"/>
        </w:rPr>
        <w:t xml:space="preserve"> Cabe destacar, por fim, que o</w:t>
      </w:r>
      <w:r w:rsidR="000C0613" w:rsidRPr="000C0613">
        <w:rPr>
          <w:rFonts w:eastAsiaTheme="minorEastAsia"/>
        </w:rPr>
        <w:t xml:space="preserve"> modelo de otimização aceita que haja falta de informações em alguns anos, </w:t>
      </w:r>
      <w:r w:rsidR="000C0613">
        <w:rPr>
          <w:rFonts w:eastAsiaTheme="minorEastAsia"/>
        </w:rPr>
        <w:t>mas não em todos os anos</w:t>
      </w:r>
      <w:r w:rsidR="000C0613" w:rsidRPr="000C0613">
        <w:rPr>
          <w:rFonts w:eastAsiaTheme="minorEastAsia"/>
        </w:rPr>
        <w:t>.</w:t>
      </w:r>
    </w:p>
    <w:p w14:paraId="7F5D5E51" w14:textId="29FC9380" w:rsidR="00C62432" w:rsidRPr="00C62432" w:rsidRDefault="00C62432" w:rsidP="00C570E0">
      <w:pPr>
        <w:spacing w:line="360" w:lineRule="auto"/>
        <w:ind w:firstLine="851"/>
        <w:jc w:val="both"/>
        <w:rPr>
          <w:rFonts w:eastAsiaTheme="minorEastAsia"/>
        </w:rPr>
      </w:pPr>
      <w:r>
        <w:rPr>
          <w:rFonts w:eastAsiaTheme="minorEastAsia"/>
        </w:rPr>
        <w:t xml:space="preserve">Quantos as </w:t>
      </w:r>
      <w:proofErr w:type="spellStart"/>
      <w:r>
        <w:rPr>
          <w:rFonts w:eastAsiaTheme="minorEastAsia"/>
        </w:rPr>
        <w:t>covariadas</w:t>
      </w:r>
      <w:proofErr w:type="spellEnd"/>
      <w:r>
        <w:rPr>
          <w:rFonts w:eastAsiaTheme="minorEastAsia"/>
        </w:rPr>
        <w:t xml:space="preserve"> selecionadas, foram usada neste trabalho os seguinte indicadores do WDI: </w:t>
      </w:r>
      <w:r w:rsidRPr="00C62432">
        <w:rPr>
          <w:rFonts w:eastAsiaTheme="minorEastAsia"/>
          <w:i/>
        </w:rPr>
        <w:t>GDP per capita (</w:t>
      </w:r>
      <w:proofErr w:type="spellStart"/>
      <w:proofErr w:type="gramStart"/>
      <w:r w:rsidRPr="00C62432">
        <w:rPr>
          <w:rFonts w:eastAsiaTheme="minorEastAsia"/>
          <w:i/>
        </w:rPr>
        <w:t>constant</w:t>
      </w:r>
      <w:proofErr w:type="spellEnd"/>
      <w:proofErr w:type="gramEnd"/>
      <w:r w:rsidRPr="00C62432">
        <w:rPr>
          <w:rFonts w:eastAsiaTheme="minorEastAsia"/>
          <w:i/>
        </w:rPr>
        <w:t xml:space="preserve"> 2010 US$)</w:t>
      </w:r>
      <w:r>
        <w:rPr>
          <w:rFonts w:eastAsiaTheme="minorEastAsia"/>
          <w:i/>
        </w:rPr>
        <w:t xml:space="preserve">, </w:t>
      </w:r>
      <w:r w:rsidRPr="00C62432">
        <w:rPr>
          <w:rFonts w:eastAsiaTheme="minorEastAsia"/>
          <w:i/>
        </w:rPr>
        <w:t xml:space="preserve">GDP </w:t>
      </w:r>
      <w:proofErr w:type="spellStart"/>
      <w:r w:rsidRPr="00C62432">
        <w:rPr>
          <w:rFonts w:eastAsiaTheme="minorEastAsia"/>
          <w:i/>
        </w:rPr>
        <w:t>growth</w:t>
      </w:r>
      <w:proofErr w:type="spellEnd"/>
      <w:r w:rsidRPr="00C62432">
        <w:rPr>
          <w:rFonts w:eastAsiaTheme="minorEastAsia"/>
          <w:i/>
        </w:rPr>
        <w:t xml:space="preserve"> (</w:t>
      </w:r>
      <w:proofErr w:type="spellStart"/>
      <w:r w:rsidRPr="00C62432">
        <w:rPr>
          <w:rFonts w:eastAsiaTheme="minorEastAsia"/>
          <w:i/>
        </w:rPr>
        <w:t>annual</w:t>
      </w:r>
      <w:proofErr w:type="spellEnd"/>
      <w:r w:rsidRPr="00C62432">
        <w:rPr>
          <w:rFonts w:eastAsiaTheme="minorEastAsia"/>
          <w:i/>
        </w:rPr>
        <w:t xml:space="preserve"> %)</w:t>
      </w:r>
      <w:r>
        <w:rPr>
          <w:rFonts w:eastAsiaTheme="minorEastAsia"/>
          <w:i/>
        </w:rPr>
        <w:t xml:space="preserve">, </w:t>
      </w:r>
      <w:proofErr w:type="spellStart"/>
      <w:r w:rsidRPr="00C62432">
        <w:rPr>
          <w:rFonts w:eastAsiaTheme="minorEastAsia"/>
          <w:i/>
        </w:rPr>
        <w:t>Foreign</w:t>
      </w:r>
      <w:proofErr w:type="spellEnd"/>
      <w:r w:rsidRPr="00C62432">
        <w:rPr>
          <w:rFonts w:eastAsiaTheme="minorEastAsia"/>
          <w:i/>
        </w:rPr>
        <w:t xml:space="preserve"> </w:t>
      </w:r>
      <w:proofErr w:type="spellStart"/>
      <w:r w:rsidRPr="00C62432">
        <w:rPr>
          <w:rFonts w:eastAsiaTheme="minorEastAsia"/>
          <w:i/>
        </w:rPr>
        <w:t>direct</w:t>
      </w:r>
      <w:proofErr w:type="spellEnd"/>
      <w:r w:rsidRPr="00C62432">
        <w:rPr>
          <w:rFonts w:eastAsiaTheme="minorEastAsia"/>
          <w:i/>
        </w:rPr>
        <w:t xml:space="preserve"> </w:t>
      </w:r>
      <w:proofErr w:type="spellStart"/>
      <w:r w:rsidRPr="00C62432">
        <w:rPr>
          <w:rFonts w:eastAsiaTheme="minorEastAsia"/>
          <w:i/>
        </w:rPr>
        <w:t>investment</w:t>
      </w:r>
      <w:proofErr w:type="spellEnd"/>
      <w:r w:rsidRPr="00C62432">
        <w:rPr>
          <w:rFonts w:eastAsiaTheme="minorEastAsia"/>
          <w:i/>
        </w:rPr>
        <w:t xml:space="preserve">, net </w:t>
      </w:r>
      <w:proofErr w:type="spellStart"/>
      <w:r w:rsidRPr="00C62432">
        <w:rPr>
          <w:rFonts w:eastAsiaTheme="minorEastAsia"/>
          <w:i/>
        </w:rPr>
        <w:t>inflows</w:t>
      </w:r>
      <w:proofErr w:type="spellEnd"/>
      <w:r w:rsidRPr="00C62432">
        <w:rPr>
          <w:rFonts w:eastAsiaTheme="minorEastAsia"/>
          <w:i/>
        </w:rPr>
        <w:t xml:space="preserve"> (% </w:t>
      </w:r>
      <w:proofErr w:type="spellStart"/>
      <w:r w:rsidRPr="00C62432">
        <w:rPr>
          <w:rFonts w:eastAsiaTheme="minorEastAsia"/>
          <w:i/>
        </w:rPr>
        <w:t>of</w:t>
      </w:r>
      <w:proofErr w:type="spellEnd"/>
      <w:r w:rsidRPr="00C62432">
        <w:rPr>
          <w:rFonts w:eastAsiaTheme="minorEastAsia"/>
          <w:i/>
        </w:rPr>
        <w:t xml:space="preserve"> GDP)</w:t>
      </w:r>
      <w:r>
        <w:rPr>
          <w:rFonts w:eastAsiaTheme="minorEastAsia"/>
          <w:i/>
        </w:rPr>
        <w:t xml:space="preserve">, </w:t>
      </w:r>
      <w:r w:rsidRPr="00C62432">
        <w:rPr>
          <w:rFonts w:eastAsiaTheme="minorEastAsia"/>
          <w:i/>
        </w:rPr>
        <w:t xml:space="preserve">Final </w:t>
      </w:r>
      <w:proofErr w:type="spellStart"/>
      <w:r w:rsidRPr="00C62432">
        <w:rPr>
          <w:rFonts w:eastAsiaTheme="minorEastAsia"/>
          <w:i/>
        </w:rPr>
        <w:t>consumption</w:t>
      </w:r>
      <w:proofErr w:type="spellEnd"/>
      <w:r w:rsidRPr="00C62432">
        <w:rPr>
          <w:rFonts w:eastAsiaTheme="minorEastAsia"/>
          <w:i/>
        </w:rPr>
        <w:t xml:space="preserve"> </w:t>
      </w:r>
      <w:proofErr w:type="spellStart"/>
      <w:r w:rsidRPr="00C62432">
        <w:rPr>
          <w:rFonts w:eastAsiaTheme="minorEastAsia"/>
          <w:i/>
        </w:rPr>
        <w:t>expenditure</w:t>
      </w:r>
      <w:proofErr w:type="spellEnd"/>
      <w:r w:rsidRPr="00C62432">
        <w:rPr>
          <w:rFonts w:eastAsiaTheme="minorEastAsia"/>
          <w:i/>
        </w:rPr>
        <w:t xml:space="preserve"> (</w:t>
      </w:r>
      <w:proofErr w:type="spellStart"/>
      <w:r w:rsidRPr="00C62432">
        <w:rPr>
          <w:rFonts w:eastAsiaTheme="minorEastAsia"/>
          <w:i/>
        </w:rPr>
        <w:t>annual</w:t>
      </w:r>
      <w:proofErr w:type="spellEnd"/>
      <w:r w:rsidRPr="00C62432">
        <w:rPr>
          <w:rFonts w:eastAsiaTheme="minorEastAsia"/>
          <w:i/>
        </w:rPr>
        <w:t xml:space="preserve"> % </w:t>
      </w:r>
      <w:proofErr w:type="spellStart"/>
      <w:r w:rsidRPr="00C62432">
        <w:rPr>
          <w:rFonts w:eastAsiaTheme="minorEastAsia"/>
          <w:i/>
        </w:rPr>
        <w:t>growth</w:t>
      </w:r>
      <w:proofErr w:type="spellEnd"/>
      <w:r w:rsidRPr="00C62432">
        <w:rPr>
          <w:rFonts w:eastAsiaTheme="minorEastAsia"/>
          <w:i/>
        </w:rPr>
        <w:t>)</w:t>
      </w:r>
      <w:r>
        <w:rPr>
          <w:rFonts w:eastAsiaTheme="minorEastAsia"/>
          <w:i/>
        </w:rPr>
        <w:t xml:space="preserve">. </w:t>
      </w:r>
      <w:r w:rsidRPr="00C62432">
        <w:rPr>
          <w:rFonts w:eastAsiaTheme="minorEastAsia"/>
        </w:rPr>
        <w:t>Além disso, como já citado</w:t>
      </w:r>
      <w:r w:rsidR="00C943B4">
        <w:rPr>
          <w:rFonts w:eastAsiaTheme="minorEastAsia"/>
        </w:rPr>
        <w:t>,</w:t>
      </w:r>
      <w:r w:rsidRPr="00C62432">
        <w:rPr>
          <w:rFonts w:eastAsiaTheme="minorEastAsia"/>
        </w:rPr>
        <w:t xml:space="preserve"> foi utilizado as informações do </w:t>
      </w:r>
      <w:r>
        <w:rPr>
          <w:rFonts w:eastAsiaTheme="minorEastAsia"/>
        </w:rPr>
        <w:t>Í</w:t>
      </w:r>
      <w:r w:rsidRPr="000C0613">
        <w:rPr>
          <w:rFonts w:eastAsiaTheme="minorEastAsia"/>
        </w:rPr>
        <w:t>ndice</w:t>
      </w:r>
      <w:r>
        <w:rPr>
          <w:rFonts w:eastAsiaTheme="minorEastAsia"/>
        </w:rPr>
        <w:t xml:space="preserve"> de Liberdade E</w:t>
      </w:r>
      <w:r w:rsidRPr="000C0613">
        <w:rPr>
          <w:rFonts w:eastAsiaTheme="minorEastAsia"/>
        </w:rPr>
        <w:t xml:space="preserve">conômica da Fundação </w:t>
      </w:r>
      <w:proofErr w:type="spellStart"/>
      <w:r w:rsidRPr="000C0613">
        <w:rPr>
          <w:rFonts w:eastAsiaTheme="minorEastAsia"/>
        </w:rPr>
        <w:t>Heritage</w:t>
      </w:r>
      <w:proofErr w:type="spellEnd"/>
      <w:r>
        <w:rPr>
          <w:rFonts w:eastAsiaTheme="minorEastAsia"/>
        </w:rPr>
        <w:t>,</w:t>
      </w:r>
      <w:r w:rsidRPr="000C0613">
        <w:rPr>
          <w:rFonts w:eastAsiaTheme="minorEastAsia"/>
        </w:rPr>
        <w:t xml:space="preserve"> </w:t>
      </w:r>
      <w:r w:rsidR="00C943B4">
        <w:rPr>
          <w:rFonts w:eastAsiaTheme="minorEastAsia"/>
        </w:rPr>
        <w:fldChar w:fldCharType="begin" w:fldLock="1"/>
      </w:r>
      <w:r w:rsidR="00C943B4">
        <w:rPr>
          <w:rFonts w:eastAsiaTheme="minorEastAsia"/>
        </w:rPr>
        <w:instrText>ADDIN CSL_CITATION {"citationItems":[{"id":"ITEM-1","itemData":{"URL":"https://www.heritage.org/index/explore","accessed":{"date-parts":[["2020","6","1"]]},"author":[{"dropping-particle":"","family":"Heritage","given":"Foundation","non-dropping-particle":"","parse-names":false,"suffix":""}],"container-title":"Heritage Foundation","id":"ITEM-1","issued":{"date-parts":[["2020"]]},"title":"Index of Economic Freedom Datasets","type":"webpage"},"uris":["http://www.mendeley.com/documents/?uuid=032e6af7-ecd5-4b7e-835e-4f4a891858b2"]}],"mendeley":{"formattedCitation":"(HERITAGE, 2020)","manualFormatting":"(2020)","plainTextFormattedCitation":"(HERITAGE, 2020)","previouslyFormattedCitation":"(HERITAGE, 2020)"},"properties":{"noteIndex":0},"schema":"https://github.com/citation-style-language/schema/raw/master/csl-citation.json"}</w:instrText>
      </w:r>
      <w:r w:rsidR="00C943B4">
        <w:rPr>
          <w:rFonts w:eastAsiaTheme="minorEastAsia"/>
        </w:rPr>
        <w:fldChar w:fldCharType="separate"/>
      </w:r>
      <w:r w:rsidR="00C943B4">
        <w:rPr>
          <w:rFonts w:eastAsiaTheme="minorEastAsia"/>
          <w:noProof/>
        </w:rPr>
        <w:t>(</w:t>
      </w:r>
      <w:r w:rsidR="00C943B4" w:rsidRPr="00C943B4">
        <w:rPr>
          <w:rFonts w:eastAsiaTheme="minorEastAsia"/>
          <w:noProof/>
        </w:rPr>
        <w:t>2020)</w:t>
      </w:r>
      <w:r w:rsidR="00C943B4">
        <w:rPr>
          <w:rFonts w:eastAsiaTheme="minorEastAsia"/>
        </w:rPr>
        <w:fldChar w:fldCharType="end"/>
      </w:r>
      <w:r w:rsidRPr="000C0613">
        <w:rPr>
          <w:rFonts w:eastAsiaTheme="minorEastAsia"/>
        </w:rPr>
        <w:t>.</w:t>
      </w:r>
    </w:p>
    <w:p w14:paraId="3BF83D91" w14:textId="77777777" w:rsidR="00490E59" w:rsidRPr="000C0613" w:rsidRDefault="00490E59" w:rsidP="00C570E0">
      <w:pPr>
        <w:pStyle w:val="PargrafodaLista"/>
        <w:spacing w:line="360" w:lineRule="auto"/>
        <w:jc w:val="both"/>
        <w:rPr>
          <w:rFonts w:ascii="Times New Roman" w:hAnsi="Times New Roman" w:cs="Times New Roman"/>
          <w:b/>
          <w:smallCaps/>
          <w:sz w:val="24"/>
          <w:szCs w:val="24"/>
        </w:rPr>
      </w:pPr>
    </w:p>
    <w:p w14:paraId="3D5EAC22" w14:textId="73366D8E" w:rsidR="00BC06F8" w:rsidRPr="000C0613" w:rsidRDefault="00290949" w:rsidP="00290949">
      <w:pPr>
        <w:pStyle w:val="PargrafodaLista"/>
        <w:numPr>
          <w:ilvl w:val="0"/>
          <w:numId w:val="12"/>
        </w:numPr>
        <w:spacing w:line="360" w:lineRule="auto"/>
        <w:jc w:val="both"/>
        <w:outlineLvl w:val="0"/>
        <w:rPr>
          <w:rFonts w:ascii="Times New Roman" w:hAnsi="Times New Roman" w:cs="Times New Roman"/>
          <w:sz w:val="24"/>
          <w:szCs w:val="24"/>
        </w:rPr>
      </w:pPr>
      <w:r w:rsidRPr="000C0613">
        <w:rPr>
          <w:rFonts w:ascii="Times New Roman" w:hAnsi="Times New Roman" w:cs="Times New Roman"/>
          <w:b/>
          <w:smallCaps/>
          <w:sz w:val="24"/>
          <w:szCs w:val="24"/>
        </w:rPr>
        <w:t xml:space="preserve"> </w:t>
      </w:r>
      <w:bookmarkStart w:id="7" w:name="_Toc51774598"/>
      <w:r w:rsidRPr="000C0613">
        <w:rPr>
          <w:rFonts w:ascii="Times New Roman" w:hAnsi="Times New Roman" w:cs="Times New Roman"/>
          <w:b/>
          <w:smallCaps/>
          <w:sz w:val="24"/>
          <w:szCs w:val="24"/>
        </w:rPr>
        <w:t>RESULTADOS</w:t>
      </w:r>
      <w:bookmarkEnd w:id="7"/>
      <w:r w:rsidRPr="000C0613">
        <w:rPr>
          <w:rFonts w:ascii="Times New Roman" w:hAnsi="Times New Roman" w:cs="Times New Roman"/>
          <w:b/>
          <w:smallCaps/>
          <w:sz w:val="24"/>
          <w:szCs w:val="24"/>
        </w:rPr>
        <w:t xml:space="preserve"> </w:t>
      </w:r>
    </w:p>
    <w:p w14:paraId="73FE60A0" w14:textId="7CAFFF6E" w:rsidR="006A0DF5" w:rsidRDefault="00486B70" w:rsidP="00486B70">
      <w:pPr>
        <w:spacing w:line="360" w:lineRule="auto"/>
        <w:ind w:firstLine="851"/>
        <w:jc w:val="both"/>
        <w:rPr>
          <w:rFonts w:eastAsiaTheme="minorEastAsia"/>
        </w:rPr>
      </w:pPr>
      <w:r w:rsidRPr="000C0613">
        <w:rPr>
          <w:rFonts w:eastAsiaTheme="minorEastAsia"/>
        </w:rPr>
        <w:t>A primeira</w:t>
      </w:r>
      <w:r w:rsidR="008F02B2">
        <w:rPr>
          <w:rFonts w:eastAsiaTheme="minorEastAsia"/>
        </w:rPr>
        <w:t xml:space="preserve"> etapa da</w:t>
      </w:r>
      <w:r w:rsidRPr="000C0613">
        <w:rPr>
          <w:rFonts w:eastAsiaTheme="minorEastAsia"/>
        </w:rPr>
        <w:t xml:space="preserve"> apresentação</w:t>
      </w:r>
      <w:r w:rsidR="008F02B2">
        <w:rPr>
          <w:rFonts w:eastAsiaTheme="minorEastAsia"/>
        </w:rPr>
        <w:t xml:space="preserve"> dos resultados são as tabelas de pesos em que cada país tem na unidade sintética, ou no Brasil </w:t>
      </w:r>
      <w:r w:rsidR="00EA575C">
        <w:rPr>
          <w:rFonts w:eastAsiaTheme="minorEastAsia"/>
        </w:rPr>
        <w:t>sintético</w:t>
      </w:r>
      <w:r w:rsidR="008F02B2">
        <w:rPr>
          <w:rFonts w:eastAsiaTheme="minorEastAsia"/>
        </w:rPr>
        <w:t xml:space="preserve">. A </w:t>
      </w:r>
      <w:r w:rsidR="00276272">
        <w:rPr>
          <w:rFonts w:eastAsiaTheme="minorEastAsia"/>
        </w:rPr>
        <w:t>Tabela 1</w:t>
      </w:r>
      <w:r w:rsidR="008F02B2">
        <w:rPr>
          <w:rFonts w:eastAsiaTheme="minorEastAsia"/>
        </w:rPr>
        <w:t xml:space="preserve"> mostra a ponderação de cada variável</w:t>
      </w:r>
      <w:r w:rsidR="00276272">
        <w:rPr>
          <w:rFonts w:eastAsiaTheme="minorEastAsia"/>
        </w:rPr>
        <w:t xml:space="preserve"> para predizer a média do número de fusões e aquisições internacionais no Brasil </w:t>
      </w:r>
      <w:r w:rsidR="00EA575C">
        <w:rPr>
          <w:rFonts w:eastAsiaTheme="minorEastAsia"/>
        </w:rPr>
        <w:t>sintético</w:t>
      </w:r>
      <w:r w:rsidR="008F02B2">
        <w:rPr>
          <w:rFonts w:eastAsiaTheme="minorEastAsia"/>
        </w:rPr>
        <w:t>.</w:t>
      </w:r>
      <w:r w:rsidR="00276272" w:rsidRPr="00276272">
        <w:rPr>
          <w:rFonts w:eastAsiaTheme="minorEastAsia"/>
        </w:rPr>
        <w:t xml:space="preserve"> </w:t>
      </w:r>
      <w:r w:rsidR="00276272">
        <w:rPr>
          <w:rFonts w:eastAsiaTheme="minorEastAsia"/>
        </w:rPr>
        <w:t>Já</w:t>
      </w:r>
      <w:r w:rsidR="00276272" w:rsidRPr="000C0613">
        <w:rPr>
          <w:rFonts w:eastAsiaTheme="minorEastAsia"/>
        </w:rPr>
        <w:t xml:space="preserve"> </w:t>
      </w:r>
      <w:r w:rsidR="00276272">
        <w:rPr>
          <w:rFonts w:eastAsiaTheme="minorEastAsia"/>
        </w:rPr>
        <w:t>a Tabela 2 mostra</w:t>
      </w:r>
      <w:r w:rsidR="00276272" w:rsidRPr="000C0613">
        <w:rPr>
          <w:rFonts w:eastAsiaTheme="minorEastAsia"/>
        </w:rPr>
        <w:t xml:space="preserve"> ponderação</w:t>
      </w:r>
      <w:r w:rsidR="00276272">
        <w:rPr>
          <w:rFonts w:eastAsiaTheme="minorEastAsia"/>
        </w:rPr>
        <w:t xml:space="preserve"> de cada país para este mesma unidade sintética. Dessa forma, o</w:t>
      </w:r>
      <w:r w:rsidR="008F02B2">
        <w:rPr>
          <w:rFonts w:eastAsiaTheme="minorEastAsia"/>
        </w:rPr>
        <w:t>s dois maiores pesos</w:t>
      </w:r>
      <w:r w:rsidR="00276272">
        <w:rPr>
          <w:rFonts w:eastAsiaTheme="minorEastAsia"/>
        </w:rPr>
        <w:t xml:space="preserve"> quanto as variáveis são o</w:t>
      </w:r>
      <w:r w:rsidR="008F02B2">
        <w:rPr>
          <w:rFonts w:eastAsiaTheme="minorEastAsia"/>
        </w:rPr>
        <w:t xml:space="preserve"> Investimento Estrangeiro Direto e o PIB per capita</w:t>
      </w:r>
      <w:r w:rsidR="00276272">
        <w:rPr>
          <w:rFonts w:eastAsiaTheme="minorEastAsia"/>
        </w:rPr>
        <w:t>. Em relação às unidades de controle, os</w:t>
      </w:r>
      <w:r w:rsidR="008F02B2">
        <w:rPr>
          <w:rFonts w:eastAsiaTheme="minorEastAsia"/>
        </w:rPr>
        <w:t xml:space="preserve"> maiores pesos são da argentina, Rússia, México e Chile.</w:t>
      </w:r>
    </w:p>
    <w:p w14:paraId="00CDD6E3" w14:textId="06E72696" w:rsidR="008F02B2" w:rsidRDefault="000873CB" w:rsidP="00486B70">
      <w:pPr>
        <w:spacing w:line="360" w:lineRule="auto"/>
        <w:ind w:firstLine="851"/>
        <w:jc w:val="both"/>
        <w:rPr>
          <w:rFonts w:eastAsiaTheme="minorEastAsia"/>
        </w:rPr>
      </w:pPr>
      <w:r>
        <w:rPr>
          <w:rFonts w:eastAsiaTheme="minorEastAsia"/>
        </w:rPr>
        <w:t>Sendo assim</w:t>
      </w:r>
      <w:r w:rsidR="008F02B2">
        <w:rPr>
          <w:rFonts w:eastAsiaTheme="minorEastAsia"/>
        </w:rPr>
        <w:t xml:space="preserve">, a </w:t>
      </w:r>
      <w:r w:rsidR="004C4D86">
        <w:rPr>
          <w:rFonts w:eastAsiaTheme="minorEastAsia"/>
        </w:rPr>
        <w:t>Tabela 3</w:t>
      </w:r>
      <w:r w:rsidR="008F02B2">
        <w:rPr>
          <w:rFonts w:eastAsiaTheme="minorEastAsia"/>
        </w:rPr>
        <w:t xml:space="preserve"> apresenta a comparação </w:t>
      </w:r>
      <w:r>
        <w:rPr>
          <w:rFonts w:eastAsiaTheme="minorEastAsia"/>
        </w:rPr>
        <w:t xml:space="preserve">dos resultados </w:t>
      </w:r>
      <w:r w:rsidR="008F02B2">
        <w:rPr>
          <w:rFonts w:eastAsiaTheme="minorEastAsia"/>
        </w:rPr>
        <w:t>entre a unidade de tratamento, a unidade sintética e a média simples das variáveis. Tem</w:t>
      </w:r>
      <w:r>
        <w:rPr>
          <w:rFonts w:eastAsiaTheme="minorEastAsia"/>
        </w:rPr>
        <w:t>-se</w:t>
      </w:r>
      <w:r w:rsidR="008F02B2">
        <w:rPr>
          <w:rFonts w:eastAsiaTheme="minorEastAsia"/>
        </w:rPr>
        <w:t xml:space="preserve"> que </w:t>
      </w:r>
      <w:r>
        <w:rPr>
          <w:rFonts w:eastAsiaTheme="minorEastAsia"/>
        </w:rPr>
        <w:t>as variáveis da unidade</w:t>
      </w:r>
      <w:r w:rsidR="008F02B2">
        <w:rPr>
          <w:rFonts w:eastAsiaTheme="minorEastAsia"/>
        </w:rPr>
        <w:t xml:space="preserve"> sintética apresenta</w:t>
      </w:r>
      <w:r>
        <w:rPr>
          <w:rFonts w:eastAsiaTheme="minorEastAsia"/>
        </w:rPr>
        <w:t>m</w:t>
      </w:r>
      <w:r w:rsidR="008F02B2">
        <w:rPr>
          <w:rFonts w:eastAsiaTheme="minorEastAsia"/>
        </w:rPr>
        <w:t xml:space="preserve"> </w:t>
      </w:r>
      <w:r>
        <w:rPr>
          <w:rFonts w:eastAsiaTheme="minorEastAsia"/>
        </w:rPr>
        <w:t xml:space="preserve">uma boa medida de </w:t>
      </w:r>
      <w:r w:rsidR="001B3398">
        <w:rPr>
          <w:rFonts w:eastAsiaTheme="minorEastAsia"/>
        </w:rPr>
        <w:t>comparação</w:t>
      </w:r>
      <w:r w:rsidR="008F02B2">
        <w:rPr>
          <w:rFonts w:eastAsiaTheme="minorEastAsia"/>
        </w:rPr>
        <w:t xml:space="preserve"> em relação a todas as variáveis utilizadas, ficando muito mais ajustada em relação a média simples da</w:t>
      </w:r>
      <w:r w:rsidR="001D22D7">
        <w:rPr>
          <w:rFonts w:eastAsiaTheme="minorEastAsia"/>
        </w:rPr>
        <w:t>s outras unidades de tratamento.</w:t>
      </w:r>
    </w:p>
    <w:p w14:paraId="4984AE07" w14:textId="77777777" w:rsidR="003A6084" w:rsidRDefault="003A6084" w:rsidP="00486B70">
      <w:pPr>
        <w:spacing w:line="360" w:lineRule="auto"/>
        <w:ind w:firstLine="851"/>
        <w:jc w:val="both"/>
        <w:rPr>
          <w:rFonts w:eastAsiaTheme="minorEastAsia"/>
        </w:rPr>
      </w:pPr>
    </w:p>
    <w:p w14:paraId="02151BF0" w14:textId="77777777" w:rsidR="003A6084" w:rsidRDefault="003A6084" w:rsidP="00486B70">
      <w:pPr>
        <w:spacing w:line="360" w:lineRule="auto"/>
        <w:ind w:firstLine="851"/>
        <w:jc w:val="both"/>
        <w:rPr>
          <w:rFonts w:eastAsiaTheme="minorEastAsia"/>
        </w:rPr>
      </w:pPr>
    </w:p>
    <w:p w14:paraId="7EDD6E0C" w14:textId="77777777" w:rsidR="003A6084" w:rsidRDefault="003A6084" w:rsidP="00486B70">
      <w:pPr>
        <w:spacing w:line="360" w:lineRule="auto"/>
        <w:ind w:firstLine="851"/>
        <w:jc w:val="both"/>
        <w:rPr>
          <w:rFonts w:eastAsiaTheme="minorEastAsia"/>
        </w:rPr>
      </w:pPr>
    </w:p>
    <w:p w14:paraId="0FD3B47B" w14:textId="77777777" w:rsidR="003A6084" w:rsidRDefault="003A6084" w:rsidP="00486B70">
      <w:pPr>
        <w:spacing w:line="360" w:lineRule="auto"/>
        <w:ind w:firstLine="851"/>
        <w:jc w:val="both"/>
        <w:rPr>
          <w:rFonts w:eastAsiaTheme="minorEastAsia"/>
        </w:rPr>
      </w:pPr>
    </w:p>
    <w:p w14:paraId="47BF8F4D" w14:textId="77777777" w:rsidR="003A6084" w:rsidRDefault="003A6084" w:rsidP="00486B70">
      <w:pPr>
        <w:spacing w:line="360" w:lineRule="auto"/>
        <w:ind w:firstLine="851"/>
        <w:jc w:val="both"/>
        <w:rPr>
          <w:rFonts w:eastAsiaTheme="minorEastAsia"/>
        </w:rPr>
      </w:pPr>
    </w:p>
    <w:p w14:paraId="474405E2" w14:textId="77777777" w:rsidR="00B8609A" w:rsidRDefault="00B8609A" w:rsidP="00486B70">
      <w:pPr>
        <w:spacing w:line="360" w:lineRule="auto"/>
        <w:ind w:firstLine="851"/>
        <w:jc w:val="both"/>
        <w:rPr>
          <w:rFonts w:eastAsiaTheme="minorEastAsia"/>
        </w:rPr>
      </w:pPr>
    </w:p>
    <w:p w14:paraId="0CAA1262" w14:textId="77777777" w:rsidR="00290949" w:rsidRDefault="00290949" w:rsidP="00486B70">
      <w:pPr>
        <w:spacing w:line="360" w:lineRule="auto"/>
        <w:ind w:firstLine="851"/>
        <w:jc w:val="both"/>
        <w:rPr>
          <w:rFonts w:eastAsiaTheme="minorEastAsia"/>
        </w:rPr>
      </w:pPr>
    </w:p>
    <w:p w14:paraId="73B96035" w14:textId="77777777" w:rsidR="008F02B2" w:rsidRPr="000C0613" w:rsidRDefault="008F02B2" w:rsidP="00290949">
      <w:pPr>
        <w:pStyle w:val="PargrafodaLista"/>
        <w:numPr>
          <w:ilvl w:val="1"/>
          <w:numId w:val="12"/>
        </w:numPr>
        <w:spacing w:line="360" w:lineRule="auto"/>
        <w:jc w:val="both"/>
        <w:outlineLvl w:val="1"/>
        <w:rPr>
          <w:rFonts w:ascii="Times New Roman" w:hAnsi="Times New Roman" w:cs="Times New Roman"/>
          <w:b/>
          <w:smallCaps/>
          <w:sz w:val="24"/>
          <w:szCs w:val="24"/>
        </w:rPr>
      </w:pPr>
      <w:bookmarkStart w:id="8" w:name="_Toc51774599"/>
      <w:r w:rsidRPr="000C0613">
        <w:rPr>
          <w:rFonts w:ascii="Times New Roman" w:hAnsi="Times New Roman" w:cs="Times New Roman"/>
          <w:b/>
          <w:smallCaps/>
          <w:sz w:val="24"/>
          <w:szCs w:val="24"/>
        </w:rPr>
        <w:lastRenderedPageBreak/>
        <w:t>Resultados iniciais do SCM</w:t>
      </w:r>
      <w:bookmarkEnd w:id="8"/>
    </w:p>
    <w:p w14:paraId="2EF918B0" w14:textId="77777777" w:rsidR="00E73394" w:rsidRDefault="00E73394" w:rsidP="00486B70">
      <w:pPr>
        <w:spacing w:line="360" w:lineRule="auto"/>
        <w:ind w:firstLine="851"/>
        <w:jc w:val="both"/>
        <w:rPr>
          <w:rFonts w:eastAsiaTheme="minorEastAsia"/>
        </w:rPr>
      </w:pPr>
    </w:p>
    <w:p w14:paraId="5BF9499B" w14:textId="236ADCCC" w:rsidR="008354A9" w:rsidRDefault="00A62C2A" w:rsidP="003A6084">
      <w:pPr>
        <w:pStyle w:val="Legenda"/>
        <w:jc w:val="center"/>
        <w:rPr>
          <w:rFonts w:eastAsiaTheme="minorEastAsia"/>
          <w:b w:val="0"/>
        </w:rPr>
      </w:pPr>
      <w:bookmarkStart w:id="9" w:name="_Toc51772700"/>
      <w:r w:rsidRPr="003A6084">
        <w:rPr>
          <w:b w:val="0"/>
        </w:rPr>
        <w:t xml:space="preserve">Tabela </w:t>
      </w:r>
      <w:r w:rsidR="00285DE9" w:rsidRPr="003A6084">
        <w:rPr>
          <w:b w:val="0"/>
        </w:rPr>
        <w:fldChar w:fldCharType="begin"/>
      </w:r>
      <w:r w:rsidR="00285DE9" w:rsidRPr="003A6084">
        <w:rPr>
          <w:b w:val="0"/>
        </w:rPr>
        <w:instrText xml:space="preserve"> SEQ Tabela \* ARABIC </w:instrText>
      </w:r>
      <w:r w:rsidR="00285DE9" w:rsidRPr="003A6084">
        <w:rPr>
          <w:b w:val="0"/>
        </w:rPr>
        <w:fldChar w:fldCharType="separate"/>
      </w:r>
      <w:r w:rsidR="004B76AA">
        <w:rPr>
          <w:b w:val="0"/>
          <w:noProof/>
        </w:rPr>
        <w:t>1</w:t>
      </w:r>
      <w:r w:rsidR="00285DE9" w:rsidRPr="003A6084">
        <w:rPr>
          <w:b w:val="0"/>
          <w:noProof/>
        </w:rPr>
        <w:fldChar w:fldCharType="end"/>
      </w:r>
      <w:r w:rsidR="008354A9" w:rsidRPr="003A6084">
        <w:rPr>
          <w:rFonts w:eastAsiaTheme="minorEastAsia"/>
          <w:b w:val="0"/>
        </w:rPr>
        <w:t xml:space="preserve"> – </w:t>
      </w:r>
      <w:r w:rsidR="00E73394" w:rsidRPr="003A6084">
        <w:rPr>
          <w:rFonts w:eastAsiaTheme="minorEastAsia"/>
          <w:b w:val="0"/>
        </w:rPr>
        <w:t>Pesos</w:t>
      </w:r>
      <w:r w:rsidR="008354A9" w:rsidRPr="003A6084">
        <w:rPr>
          <w:rFonts w:eastAsiaTheme="minorEastAsia"/>
          <w:b w:val="0"/>
        </w:rPr>
        <w:t xml:space="preserve"> das variáveis na unidade sintética</w:t>
      </w:r>
      <w:bookmarkEnd w:id="9"/>
    </w:p>
    <w:p w14:paraId="7BC18127" w14:textId="77777777" w:rsidR="003A6084" w:rsidRPr="003A6084" w:rsidRDefault="003A6084" w:rsidP="003A6084">
      <w:pPr>
        <w:rPr>
          <w:rFonts w:eastAsiaTheme="minorEastAsia"/>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3753"/>
        <w:gridCol w:w="1126"/>
      </w:tblGrid>
      <w:tr w:rsidR="008354A9" w:rsidRPr="00081BB4" w14:paraId="2ACE9512" w14:textId="77777777" w:rsidTr="00FC589B">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0589957B" w14:textId="77777777" w:rsidR="00081BB4" w:rsidRPr="00081BB4" w:rsidRDefault="00081BB4" w:rsidP="00081BB4">
            <w:pPr>
              <w:contextualSpacing/>
              <w:rPr>
                <w:i/>
                <w:iCs/>
              </w:rPr>
            </w:pP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0A383ED1" w14:textId="77777777" w:rsidR="00081BB4" w:rsidRPr="00081BB4" w:rsidRDefault="00081BB4" w:rsidP="00081BB4">
            <w:pPr>
              <w:contextualSpacing/>
              <w:jc w:val="center"/>
              <w:rPr>
                <w:i/>
                <w:iCs/>
              </w:rPr>
            </w:pPr>
            <w:proofErr w:type="spellStart"/>
            <w:r w:rsidRPr="00081BB4">
              <w:rPr>
                <w:i/>
                <w:iCs/>
              </w:rPr>
              <w:t>v.weights</w:t>
            </w:r>
            <w:proofErr w:type="spellEnd"/>
          </w:p>
        </w:tc>
      </w:tr>
      <w:tr w:rsidR="008354A9" w:rsidRPr="00081BB4" w14:paraId="0F7C5E4B" w14:textId="77777777" w:rsidTr="00FC589B">
        <w:trPr>
          <w:jc w:val="center"/>
        </w:trPr>
        <w:tc>
          <w:tcPr>
            <w:tcW w:w="0" w:type="auto"/>
            <w:tcMar>
              <w:top w:w="113" w:type="dxa"/>
              <w:left w:w="113" w:type="dxa"/>
              <w:bottom w:w="113" w:type="dxa"/>
              <w:right w:w="113" w:type="dxa"/>
            </w:tcMar>
            <w:hideMark/>
          </w:tcPr>
          <w:p w14:paraId="52398F68" w14:textId="77777777" w:rsidR="00081BB4" w:rsidRPr="00081BB4" w:rsidRDefault="00081BB4" w:rsidP="00081BB4">
            <w:pPr>
              <w:contextualSpacing/>
            </w:pPr>
            <w:r>
              <w:t>GDP per capita</w:t>
            </w:r>
          </w:p>
          <w:p w14:paraId="053F67A5" w14:textId="77777777" w:rsidR="00081BB4" w:rsidRPr="00081BB4" w:rsidRDefault="00081BB4" w:rsidP="00081BB4">
            <w:pPr>
              <w:contextualSpacing/>
            </w:pPr>
          </w:p>
        </w:tc>
        <w:tc>
          <w:tcPr>
            <w:tcW w:w="0" w:type="auto"/>
            <w:tcMar>
              <w:top w:w="113" w:type="dxa"/>
              <w:left w:w="113" w:type="dxa"/>
              <w:bottom w:w="113" w:type="dxa"/>
              <w:right w:w="113" w:type="dxa"/>
            </w:tcMar>
            <w:hideMark/>
          </w:tcPr>
          <w:p w14:paraId="6C77D6C4" w14:textId="77777777" w:rsidR="008354A9" w:rsidRPr="008354A9" w:rsidRDefault="008354A9" w:rsidP="008354A9">
            <w:pPr>
              <w:contextualSpacing/>
              <w:jc w:val="center"/>
            </w:pPr>
            <w:r w:rsidRPr="008354A9">
              <w:t xml:space="preserve">0.468 </w:t>
            </w:r>
          </w:p>
          <w:p w14:paraId="4C771563" w14:textId="77777777" w:rsidR="00081BB4" w:rsidRPr="00081BB4" w:rsidRDefault="00081BB4" w:rsidP="00081BB4">
            <w:pPr>
              <w:contextualSpacing/>
              <w:jc w:val="center"/>
            </w:pPr>
          </w:p>
        </w:tc>
      </w:tr>
      <w:tr w:rsidR="008354A9" w:rsidRPr="00081BB4" w14:paraId="20B516E1" w14:textId="77777777" w:rsidTr="00FC589B">
        <w:trPr>
          <w:jc w:val="center"/>
        </w:trPr>
        <w:tc>
          <w:tcPr>
            <w:tcW w:w="0" w:type="auto"/>
            <w:tcMar>
              <w:top w:w="113" w:type="dxa"/>
              <w:left w:w="113" w:type="dxa"/>
              <w:bottom w:w="113" w:type="dxa"/>
              <w:right w:w="113" w:type="dxa"/>
            </w:tcMar>
            <w:hideMark/>
          </w:tcPr>
          <w:p w14:paraId="313A293B" w14:textId="77777777" w:rsidR="00081BB4" w:rsidRPr="00081BB4" w:rsidRDefault="008354A9" w:rsidP="00081BB4">
            <w:pPr>
              <w:contextualSpacing/>
            </w:pPr>
            <w:proofErr w:type="spellStart"/>
            <w:r>
              <w:t>Annual</w:t>
            </w:r>
            <w:proofErr w:type="spellEnd"/>
            <w:r>
              <w:t xml:space="preserve"> </w:t>
            </w:r>
            <w:proofErr w:type="spellStart"/>
            <w:r>
              <w:t>Growth</w:t>
            </w:r>
            <w:proofErr w:type="spellEnd"/>
            <w:r>
              <w:t xml:space="preserve"> GDP (%)</w:t>
            </w:r>
            <w:r w:rsidR="00081BB4" w:rsidRPr="00081BB4">
              <w:t xml:space="preserve"> </w:t>
            </w:r>
          </w:p>
          <w:p w14:paraId="1F4C88F0" w14:textId="77777777" w:rsidR="00081BB4" w:rsidRPr="00081BB4" w:rsidRDefault="00081BB4" w:rsidP="00081BB4">
            <w:pPr>
              <w:contextualSpacing/>
            </w:pPr>
          </w:p>
        </w:tc>
        <w:tc>
          <w:tcPr>
            <w:tcW w:w="0" w:type="auto"/>
            <w:tcMar>
              <w:top w:w="113" w:type="dxa"/>
              <w:left w:w="113" w:type="dxa"/>
              <w:bottom w:w="113" w:type="dxa"/>
              <w:right w:w="113" w:type="dxa"/>
            </w:tcMar>
            <w:hideMark/>
          </w:tcPr>
          <w:p w14:paraId="562E241F" w14:textId="77777777" w:rsidR="008354A9" w:rsidRPr="008354A9" w:rsidRDefault="008354A9" w:rsidP="008354A9">
            <w:pPr>
              <w:contextualSpacing/>
              <w:jc w:val="center"/>
            </w:pPr>
            <w:r w:rsidRPr="008354A9">
              <w:t>0.062</w:t>
            </w:r>
          </w:p>
          <w:p w14:paraId="432C974C" w14:textId="77777777" w:rsidR="00081BB4" w:rsidRPr="00081BB4" w:rsidRDefault="00081BB4" w:rsidP="00081BB4">
            <w:pPr>
              <w:contextualSpacing/>
              <w:jc w:val="center"/>
            </w:pPr>
          </w:p>
        </w:tc>
      </w:tr>
      <w:tr w:rsidR="008354A9" w:rsidRPr="00081BB4" w14:paraId="03BE8E70" w14:textId="77777777" w:rsidTr="00FC589B">
        <w:trPr>
          <w:jc w:val="center"/>
        </w:trPr>
        <w:tc>
          <w:tcPr>
            <w:tcW w:w="0" w:type="auto"/>
            <w:tcMar>
              <w:top w:w="113" w:type="dxa"/>
              <w:left w:w="113" w:type="dxa"/>
              <w:bottom w:w="113" w:type="dxa"/>
              <w:right w:w="113" w:type="dxa"/>
            </w:tcMar>
            <w:hideMark/>
          </w:tcPr>
          <w:p w14:paraId="5E3B682A" w14:textId="77777777" w:rsidR="00081BB4" w:rsidRPr="00081BB4" w:rsidRDefault="008354A9" w:rsidP="00081BB4">
            <w:pPr>
              <w:contextualSpacing/>
            </w:pPr>
            <w:r>
              <w:t xml:space="preserve">FDI (% </w:t>
            </w:r>
            <w:proofErr w:type="spellStart"/>
            <w:r>
              <w:t>of</w:t>
            </w:r>
            <w:proofErr w:type="spellEnd"/>
            <w:r>
              <w:t xml:space="preserve"> GDP)</w:t>
            </w:r>
            <w:r w:rsidR="00081BB4" w:rsidRPr="00081BB4">
              <w:t xml:space="preserve"> </w:t>
            </w:r>
          </w:p>
          <w:p w14:paraId="2817F677" w14:textId="77777777" w:rsidR="00081BB4" w:rsidRPr="00081BB4" w:rsidRDefault="00081BB4" w:rsidP="00081BB4">
            <w:pPr>
              <w:contextualSpacing/>
            </w:pPr>
          </w:p>
        </w:tc>
        <w:tc>
          <w:tcPr>
            <w:tcW w:w="0" w:type="auto"/>
            <w:tcMar>
              <w:top w:w="113" w:type="dxa"/>
              <w:left w:w="113" w:type="dxa"/>
              <w:bottom w:w="113" w:type="dxa"/>
              <w:right w:w="113" w:type="dxa"/>
            </w:tcMar>
            <w:hideMark/>
          </w:tcPr>
          <w:p w14:paraId="3A56F997" w14:textId="77777777" w:rsidR="008354A9" w:rsidRPr="008354A9" w:rsidRDefault="008354A9" w:rsidP="008354A9">
            <w:pPr>
              <w:contextualSpacing/>
              <w:jc w:val="center"/>
            </w:pPr>
            <w:r w:rsidRPr="008354A9">
              <w:t xml:space="preserve">0.388 </w:t>
            </w:r>
          </w:p>
          <w:p w14:paraId="35B1DED6" w14:textId="77777777" w:rsidR="00081BB4" w:rsidRPr="00081BB4" w:rsidRDefault="00081BB4" w:rsidP="00081BB4">
            <w:pPr>
              <w:contextualSpacing/>
              <w:jc w:val="center"/>
            </w:pPr>
          </w:p>
        </w:tc>
      </w:tr>
      <w:tr w:rsidR="008354A9" w:rsidRPr="00081BB4" w14:paraId="2F312DE0" w14:textId="77777777" w:rsidTr="00FC589B">
        <w:trPr>
          <w:jc w:val="center"/>
        </w:trPr>
        <w:tc>
          <w:tcPr>
            <w:tcW w:w="0" w:type="auto"/>
            <w:tcMar>
              <w:top w:w="113" w:type="dxa"/>
              <w:left w:w="113" w:type="dxa"/>
              <w:bottom w:w="113" w:type="dxa"/>
              <w:right w:w="113" w:type="dxa"/>
            </w:tcMar>
            <w:hideMark/>
          </w:tcPr>
          <w:p w14:paraId="406B183C" w14:textId="77777777" w:rsidR="00081BB4" w:rsidRPr="00081BB4" w:rsidRDefault="00C71CD2" w:rsidP="00081BB4">
            <w:pPr>
              <w:contextualSpacing/>
            </w:pPr>
            <w:proofErr w:type="spellStart"/>
            <w:r>
              <w:t>C</w:t>
            </w:r>
            <w:r w:rsidR="008354A9">
              <w:t>onsumption</w:t>
            </w:r>
            <w:proofErr w:type="spellEnd"/>
            <w:r w:rsidR="008354A9">
              <w:t xml:space="preserve"> </w:t>
            </w:r>
            <w:proofErr w:type="spellStart"/>
            <w:r w:rsidR="00081BB4" w:rsidRPr="00081BB4">
              <w:t>expenditure</w:t>
            </w:r>
            <w:proofErr w:type="spellEnd"/>
            <w:r w:rsidR="008354A9">
              <w:t xml:space="preserve"> </w:t>
            </w:r>
            <w:proofErr w:type="spellStart"/>
            <w:r w:rsidR="008354A9">
              <w:t>growt</w:t>
            </w:r>
            <w:proofErr w:type="spellEnd"/>
            <w:r w:rsidR="008354A9">
              <w:t xml:space="preserve"> (%)</w:t>
            </w:r>
          </w:p>
          <w:p w14:paraId="678D7C74" w14:textId="77777777" w:rsidR="00081BB4" w:rsidRPr="00081BB4" w:rsidRDefault="00081BB4" w:rsidP="00081BB4">
            <w:pPr>
              <w:contextualSpacing/>
            </w:pPr>
          </w:p>
        </w:tc>
        <w:tc>
          <w:tcPr>
            <w:tcW w:w="0" w:type="auto"/>
            <w:tcMar>
              <w:top w:w="113" w:type="dxa"/>
              <w:left w:w="113" w:type="dxa"/>
              <w:bottom w:w="113" w:type="dxa"/>
              <w:right w:w="113" w:type="dxa"/>
            </w:tcMar>
            <w:hideMark/>
          </w:tcPr>
          <w:p w14:paraId="39EC52FF" w14:textId="77777777" w:rsidR="008354A9" w:rsidRPr="008354A9" w:rsidRDefault="008354A9" w:rsidP="008354A9">
            <w:pPr>
              <w:contextualSpacing/>
              <w:jc w:val="center"/>
            </w:pPr>
            <w:r w:rsidRPr="008354A9">
              <w:t xml:space="preserve">0.028 </w:t>
            </w:r>
          </w:p>
          <w:p w14:paraId="3A38C6D8" w14:textId="77777777" w:rsidR="00081BB4" w:rsidRPr="00081BB4" w:rsidRDefault="00081BB4" w:rsidP="00081BB4">
            <w:pPr>
              <w:contextualSpacing/>
              <w:jc w:val="center"/>
            </w:pPr>
          </w:p>
        </w:tc>
      </w:tr>
      <w:tr w:rsidR="008354A9" w:rsidRPr="00081BB4" w14:paraId="4F08D5B1" w14:textId="77777777" w:rsidTr="00FC589B">
        <w:trPr>
          <w:jc w:val="center"/>
        </w:trPr>
        <w:tc>
          <w:tcPr>
            <w:tcW w:w="0" w:type="auto"/>
            <w:tcMar>
              <w:top w:w="113" w:type="dxa"/>
              <w:left w:w="113" w:type="dxa"/>
              <w:bottom w:w="113" w:type="dxa"/>
              <w:right w:w="113" w:type="dxa"/>
            </w:tcMar>
            <w:hideMark/>
          </w:tcPr>
          <w:p w14:paraId="0CB9C950" w14:textId="77777777" w:rsidR="00081BB4" w:rsidRPr="00081BB4" w:rsidRDefault="008354A9" w:rsidP="00081BB4">
            <w:pPr>
              <w:contextualSpacing/>
            </w:pPr>
            <w:r>
              <w:t xml:space="preserve">Index </w:t>
            </w:r>
            <w:proofErr w:type="spellStart"/>
            <w:r>
              <w:t>of</w:t>
            </w:r>
            <w:proofErr w:type="spellEnd"/>
            <w:r>
              <w:t xml:space="preserve"> </w:t>
            </w:r>
            <w:proofErr w:type="spellStart"/>
            <w:r>
              <w:t>Economic</w:t>
            </w:r>
            <w:proofErr w:type="spellEnd"/>
            <w:r>
              <w:t xml:space="preserve"> </w:t>
            </w:r>
            <w:proofErr w:type="spellStart"/>
            <w:r>
              <w:t>Freedom</w:t>
            </w:r>
            <w:proofErr w:type="spellEnd"/>
          </w:p>
          <w:p w14:paraId="4E6CBADC" w14:textId="77777777" w:rsidR="00081BB4" w:rsidRPr="00081BB4" w:rsidRDefault="00081BB4" w:rsidP="00081BB4">
            <w:pPr>
              <w:contextualSpacing/>
            </w:pPr>
          </w:p>
        </w:tc>
        <w:tc>
          <w:tcPr>
            <w:tcW w:w="0" w:type="auto"/>
            <w:tcMar>
              <w:top w:w="113" w:type="dxa"/>
              <w:left w:w="113" w:type="dxa"/>
              <w:bottom w:w="113" w:type="dxa"/>
              <w:right w:w="113" w:type="dxa"/>
            </w:tcMar>
            <w:hideMark/>
          </w:tcPr>
          <w:p w14:paraId="3C4957A0" w14:textId="77777777" w:rsidR="008354A9" w:rsidRPr="008354A9" w:rsidRDefault="008354A9" w:rsidP="008354A9">
            <w:pPr>
              <w:contextualSpacing/>
              <w:jc w:val="center"/>
            </w:pPr>
            <w:r w:rsidRPr="008354A9">
              <w:t>0.054</w:t>
            </w:r>
          </w:p>
          <w:p w14:paraId="64B35676" w14:textId="77777777" w:rsidR="00081BB4" w:rsidRPr="00081BB4" w:rsidRDefault="00081BB4" w:rsidP="00081BB4">
            <w:pPr>
              <w:contextualSpacing/>
              <w:jc w:val="center"/>
            </w:pPr>
          </w:p>
        </w:tc>
      </w:tr>
      <w:tr w:rsidR="008354A9" w:rsidRPr="00081BB4" w14:paraId="13642DB1" w14:textId="77777777" w:rsidTr="008354A9">
        <w:trPr>
          <w:trHeight w:val="16"/>
          <w:jc w:val="center"/>
        </w:trPr>
        <w:tc>
          <w:tcPr>
            <w:tcW w:w="0" w:type="auto"/>
            <w:tcBorders>
              <w:bottom w:val="double" w:sz="6" w:space="0" w:color="auto"/>
            </w:tcBorders>
            <w:tcMar>
              <w:top w:w="113" w:type="dxa"/>
              <w:left w:w="113" w:type="dxa"/>
              <w:bottom w:w="113" w:type="dxa"/>
              <w:right w:w="113" w:type="dxa"/>
            </w:tcMar>
          </w:tcPr>
          <w:p w14:paraId="20FAC590" w14:textId="77777777" w:rsidR="00081BB4" w:rsidRPr="00081BB4" w:rsidRDefault="00081BB4" w:rsidP="00081BB4">
            <w:pPr>
              <w:contextualSpacing/>
            </w:pPr>
          </w:p>
        </w:tc>
        <w:tc>
          <w:tcPr>
            <w:tcW w:w="0" w:type="auto"/>
            <w:tcBorders>
              <w:bottom w:val="double" w:sz="6" w:space="0" w:color="auto"/>
            </w:tcBorders>
            <w:tcMar>
              <w:top w:w="113" w:type="dxa"/>
              <w:left w:w="113" w:type="dxa"/>
              <w:bottom w:w="113" w:type="dxa"/>
              <w:right w:w="113" w:type="dxa"/>
            </w:tcMar>
          </w:tcPr>
          <w:p w14:paraId="4F79EC1E" w14:textId="77777777" w:rsidR="00081BB4" w:rsidRPr="00081BB4" w:rsidRDefault="00081BB4" w:rsidP="00081BB4">
            <w:pPr>
              <w:contextualSpacing/>
              <w:jc w:val="center"/>
            </w:pPr>
          </w:p>
        </w:tc>
      </w:tr>
    </w:tbl>
    <w:p w14:paraId="05399D45" w14:textId="3CAF2DE8" w:rsidR="004A0C7C" w:rsidRDefault="00A171F6" w:rsidP="00A171F6">
      <w:pPr>
        <w:spacing w:line="360" w:lineRule="auto"/>
        <w:ind w:firstLine="851"/>
        <w:rPr>
          <w:rFonts w:eastAsiaTheme="minorEastAsia"/>
        </w:rPr>
      </w:pPr>
      <w:r>
        <w:rPr>
          <w:rFonts w:eastAsiaTheme="minorEastAsia"/>
          <w:sz w:val="20"/>
          <w:szCs w:val="20"/>
        </w:rPr>
        <w:t xml:space="preserve">                   </w:t>
      </w:r>
      <w:r w:rsidRPr="00A171F6">
        <w:rPr>
          <w:rFonts w:eastAsiaTheme="minorEastAsia"/>
          <w:sz w:val="20"/>
          <w:szCs w:val="20"/>
        </w:rPr>
        <w:t>Fonte: Elaboração Própria</w:t>
      </w:r>
    </w:p>
    <w:p w14:paraId="0E531BDD" w14:textId="77777777" w:rsidR="00FE1C76" w:rsidRPr="003A6084" w:rsidRDefault="00FE1C76" w:rsidP="00A62C2A">
      <w:pPr>
        <w:spacing w:line="360" w:lineRule="auto"/>
        <w:jc w:val="center"/>
      </w:pPr>
    </w:p>
    <w:p w14:paraId="25609ED1" w14:textId="267EC0C8" w:rsidR="00F92C29" w:rsidRPr="003A6084" w:rsidRDefault="00A62C2A" w:rsidP="00A62C2A">
      <w:pPr>
        <w:pStyle w:val="Legenda"/>
        <w:jc w:val="center"/>
        <w:rPr>
          <w:rFonts w:eastAsiaTheme="minorEastAsia"/>
          <w:b w:val="0"/>
        </w:rPr>
      </w:pPr>
      <w:bookmarkStart w:id="10" w:name="_Toc51772701"/>
      <w:r w:rsidRPr="003A6084">
        <w:rPr>
          <w:b w:val="0"/>
        </w:rPr>
        <w:t xml:space="preserve">Tabela </w:t>
      </w:r>
      <w:r w:rsidR="00285DE9" w:rsidRPr="003A6084">
        <w:rPr>
          <w:b w:val="0"/>
        </w:rPr>
        <w:fldChar w:fldCharType="begin"/>
      </w:r>
      <w:r w:rsidR="00285DE9" w:rsidRPr="003A6084">
        <w:rPr>
          <w:b w:val="0"/>
        </w:rPr>
        <w:instrText xml:space="preserve"> SEQ Tabela \* ARABIC </w:instrText>
      </w:r>
      <w:r w:rsidR="00285DE9" w:rsidRPr="003A6084">
        <w:rPr>
          <w:b w:val="0"/>
        </w:rPr>
        <w:fldChar w:fldCharType="separate"/>
      </w:r>
      <w:r w:rsidR="004B76AA">
        <w:rPr>
          <w:b w:val="0"/>
          <w:noProof/>
        </w:rPr>
        <w:t>2</w:t>
      </w:r>
      <w:r w:rsidR="00285DE9" w:rsidRPr="003A6084">
        <w:rPr>
          <w:b w:val="0"/>
          <w:noProof/>
        </w:rPr>
        <w:fldChar w:fldCharType="end"/>
      </w:r>
      <w:r w:rsidR="003D68D4" w:rsidRPr="003A6084">
        <w:rPr>
          <w:rFonts w:eastAsiaTheme="minorEastAsia"/>
          <w:b w:val="0"/>
        </w:rPr>
        <w:t xml:space="preserve"> - Peso de cada país </w:t>
      </w:r>
      <w:r w:rsidR="006172B1" w:rsidRPr="003A6084">
        <w:rPr>
          <w:rFonts w:eastAsiaTheme="minorEastAsia"/>
          <w:b w:val="0"/>
        </w:rPr>
        <w:t>na unidade sintética</w:t>
      </w:r>
      <w:bookmarkEnd w:id="10"/>
    </w:p>
    <w:tbl>
      <w:tblPr>
        <w:tblW w:w="0" w:type="auto"/>
        <w:jc w:val="center"/>
        <w:tblCellMar>
          <w:top w:w="15" w:type="dxa"/>
          <w:left w:w="15" w:type="dxa"/>
          <w:bottom w:w="15" w:type="dxa"/>
          <w:right w:w="15" w:type="dxa"/>
        </w:tblCellMar>
        <w:tblLook w:val="04A0" w:firstRow="1" w:lastRow="0" w:firstColumn="1" w:lastColumn="0" w:noHBand="0" w:noVBand="1"/>
      </w:tblPr>
      <w:tblGrid>
        <w:gridCol w:w="1180"/>
        <w:gridCol w:w="2073"/>
      </w:tblGrid>
      <w:tr w:rsidR="00081BB4" w:rsidRPr="00081BB4" w14:paraId="5DA19223" w14:textId="77777777" w:rsidTr="00081BB4">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06B96DE1" w14:textId="77777777" w:rsidR="00081BB4" w:rsidRPr="00081BB4" w:rsidRDefault="00081BB4" w:rsidP="00081BB4">
            <w:pPr>
              <w:rPr>
                <w:i/>
                <w:iCs/>
              </w:rPr>
            </w:pPr>
            <w:proofErr w:type="spellStart"/>
            <w:proofErr w:type="gramStart"/>
            <w:r w:rsidRPr="00081BB4">
              <w:rPr>
                <w:i/>
                <w:iCs/>
              </w:rPr>
              <w:t>w.</w:t>
            </w:r>
            <w:proofErr w:type="gramEnd"/>
            <w:r w:rsidRPr="00081BB4">
              <w:rPr>
                <w:i/>
                <w:iCs/>
              </w:rPr>
              <w:t>weights</w:t>
            </w:r>
            <w:proofErr w:type="spellEnd"/>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12B8FBD3" w14:textId="77777777" w:rsidR="00081BB4" w:rsidRPr="00081BB4" w:rsidRDefault="00081BB4" w:rsidP="00081BB4">
            <w:pPr>
              <w:jc w:val="center"/>
              <w:rPr>
                <w:i/>
                <w:iCs/>
              </w:rPr>
            </w:pPr>
            <w:r w:rsidRPr="00081BB4">
              <w:rPr>
                <w:i/>
                <w:iCs/>
              </w:rPr>
              <w:t xml:space="preserve">Unit </w:t>
            </w:r>
            <w:proofErr w:type="spellStart"/>
            <w:r w:rsidRPr="00081BB4">
              <w:rPr>
                <w:i/>
                <w:iCs/>
              </w:rPr>
              <w:t>Names</w:t>
            </w:r>
            <w:proofErr w:type="spellEnd"/>
          </w:p>
        </w:tc>
      </w:tr>
      <w:tr w:rsidR="00081BB4" w:rsidRPr="00081BB4" w14:paraId="3E14A746" w14:textId="77777777" w:rsidTr="00081BB4">
        <w:trPr>
          <w:jc w:val="center"/>
        </w:trPr>
        <w:tc>
          <w:tcPr>
            <w:tcW w:w="0" w:type="auto"/>
            <w:tcMar>
              <w:top w:w="113" w:type="dxa"/>
              <w:left w:w="113" w:type="dxa"/>
              <w:bottom w:w="113" w:type="dxa"/>
              <w:right w:w="113" w:type="dxa"/>
            </w:tcMar>
            <w:hideMark/>
          </w:tcPr>
          <w:p w14:paraId="1A70234E" w14:textId="77777777" w:rsidR="00081BB4" w:rsidRPr="00081BB4" w:rsidRDefault="00081BB4" w:rsidP="00081BB4">
            <w:r w:rsidRPr="00081BB4">
              <w:t>0.35</w:t>
            </w:r>
          </w:p>
        </w:tc>
        <w:tc>
          <w:tcPr>
            <w:tcW w:w="0" w:type="auto"/>
            <w:tcMar>
              <w:top w:w="113" w:type="dxa"/>
              <w:left w:w="113" w:type="dxa"/>
              <w:bottom w:w="113" w:type="dxa"/>
              <w:right w:w="113" w:type="dxa"/>
            </w:tcMar>
            <w:hideMark/>
          </w:tcPr>
          <w:p w14:paraId="5B0731F7" w14:textId="77777777" w:rsidR="00081BB4" w:rsidRPr="00081BB4" w:rsidRDefault="00081BB4" w:rsidP="00081BB4">
            <w:pPr>
              <w:jc w:val="center"/>
            </w:pPr>
            <w:r w:rsidRPr="00081BB4">
              <w:t>Argentina</w:t>
            </w:r>
          </w:p>
        </w:tc>
      </w:tr>
      <w:tr w:rsidR="00081BB4" w:rsidRPr="00081BB4" w14:paraId="0F0ED789" w14:textId="77777777" w:rsidTr="00081BB4">
        <w:trPr>
          <w:jc w:val="center"/>
        </w:trPr>
        <w:tc>
          <w:tcPr>
            <w:tcW w:w="0" w:type="auto"/>
            <w:tcMar>
              <w:top w:w="113" w:type="dxa"/>
              <w:left w:w="113" w:type="dxa"/>
              <w:bottom w:w="113" w:type="dxa"/>
              <w:right w:w="113" w:type="dxa"/>
            </w:tcMar>
            <w:hideMark/>
          </w:tcPr>
          <w:p w14:paraId="3961FA67" w14:textId="77777777" w:rsidR="00081BB4" w:rsidRPr="00081BB4" w:rsidRDefault="00081BB4" w:rsidP="00081BB4">
            <w:r w:rsidRPr="00081BB4">
              <w:t>0.28</w:t>
            </w:r>
          </w:p>
        </w:tc>
        <w:tc>
          <w:tcPr>
            <w:tcW w:w="0" w:type="auto"/>
            <w:tcMar>
              <w:top w:w="113" w:type="dxa"/>
              <w:left w:w="113" w:type="dxa"/>
              <w:bottom w:w="113" w:type="dxa"/>
              <w:right w:w="113" w:type="dxa"/>
            </w:tcMar>
            <w:hideMark/>
          </w:tcPr>
          <w:p w14:paraId="7ED01050" w14:textId="77777777" w:rsidR="00081BB4" w:rsidRPr="00081BB4" w:rsidRDefault="00081BB4" w:rsidP="00081BB4">
            <w:pPr>
              <w:jc w:val="center"/>
            </w:pPr>
            <w:proofErr w:type="spellStart"/>
            <w:r w:rsidRPr="00081BB4">
              <w:t>Mexico</w:t>
            </w:r>
            <w:proofErr w:type="spellEnd"/>
          </w:p>
        </w:tc>
      </w:tr>
      <w:tr w:rsidR="00081BB4" w:rsidRPr="00081BB4" w14:paraId="54B749B5" w14:textId="77777777" w:rsidTr="00081BB4">
        <w:trPr>
          <w:jc w:val="center"/>
        </w:trPr>
        <w:tc>
          <w:tcPr>
            <w:tcW w:w="0" w:type="auto"/>
            <w:tcMar>
              <w:top w:w="113" w:type="dxa"/>
              <w:left w:w="113" w:type="dxa"/>
              <w:bottom w:w="113" w:type="dxa"/>
              <w:right w:w="113" w:type="dxa"/>
            </w:tcMar>
            <w:hideMark/>
          </w:tcPr>
          <w:p w14:paraId="476F49A8" w14:textId="77777777" w:rsidR="00081BB4" w:rsidRPr="00081BB4" w:rsidRDefault="00081BB4" w:rsidP="00081BB4">
            <w:r w:rsidRPr="00081BB4">
              <w:t>0.25</w:t>
            </w:r>
          </w:p>
        </w:tc>
        <w:tc>
          <w:tcPr>
            <w:tcW w:w="0" w:type="auto"/>
            <w:tcMar>
              <w:top w:w="113" w:type="dxa"/>
              <w:left w:w="113" w:type="dxa"/>
              <w:bottom w:w="113" w:type="dxa"/>
              <w:right w:w="113" w:type="dxa"/>
            </w:tcMar>
            <w:hideMark/>
          </w:tcPr>
          <w:p w14:paraId="1369964A" w14:textId="77777777" w:rsidR="00081BB4" w:rsidRPr="00081BB4" w:rsidRDefault="00081BB4" w:rsidP="00081BB4">
            <w:pPr>
              <w:jc w:val="center"/>
            </w:pPr>
            <w:proofErr w:type="spellStart"/>
            <w:r w:rsidRPr="00081BB4">
              <w:t>Russian</w:t>
            </w:r>
            <w:proofErr w:type="spellEnd"/>
            <w:r w:rsidRPr="00081BB4">
              <w:t xml:space="preserve"> </w:t>
            </w:r>
            <w:proofErr w:type="spellStart"/>
            <w:r w:rsidRPr="00081BB4">
              <w:t>Federation</w:t>
            </w:r>
            <w:proofErr w:type="spellEnd"/>
          </w:p>
        </w:tc>
      </w:tr>
      <w:tr w:rsidR="00081BB4" w:rsidRPr="00081BB4" w14:paraId="5D7B290C" w14:textId="77777777" w:rsidTr="00081BB4">
        <w:trPr>
          <w:jc w:val="center"/>
        </w:trPr>
        <w:tc>
          <w:tcPr>
            <w:tcW w:w="0" w:type="auto"/>
            <w:tcMar>
              <w:top w:w="113" w:type="dxa"/>
              <w:left w:w="113" w:type="dxa"/>
              <w:bottom w:w="113" w:type="dxa"/>
              <w:right w:w="113" w:type="dxa"/>
            </w:tcMar>
            <w:hideMark/>
          </w:tcPr>
          <w:p w14:paraId="169380C5" w14:textId="77777777" w:rsidR="00081BB4" w:rsidRPr="00081BB4" w:rsidRDefault="00081BB4" w:rsidP="00081BB4">
            <w:r w:rsidRPr="00081BB4">
              <w:t>0.11</w:t>
            </w:r>
          </w:p>
        </w:tc>
        <w:tc>
          <w:tcPr>
            <w:tcW w:w="0" w:type="auto"/>
            <w:tcMar>
              <w:top w:w="113" w:type="dxa"/>
              <w:left w:w="113" w:type="dxa"/>
              <w:bottom w:w="113" w:type="dxa"/>
              <w:right w:w="113" w:type="dxa"/>
            </w:tcMar>
            <w:hideMark/>
          </w:tcPr>
          <w:p w14:paraId="33BFBB24" w14:textId="77777777" w:rsidR="00081BB4" w:rsidRPr="00081BB4" w:rsidRDefault="00081BB4" w:rsidP="00081BB4">
            <w:pPr>
              <w:jc w:val="center"/>
            </w:pPr>
            <w:r w:rsidRPr="00081BB4">
              <w:t>Chile</w:t>
            </w:r>
          </w:p>
        </w:tc>
      </w:tr>
      <w:tr w:rsidR="00081BB4" w:rsidRPr="00081BB4" w14:paraId="6BC55C02" w14:textId="77777777" w:rsidTr="00081BB4">
        <w:trPr>
          <w:jc w:val="center"/>
        </w:trPr>
        <w:tc>
          <w:tcPr>
            <w:tcW w:w="0" w:type="auto"/>
            <w:tcMar>
              <w:top w:w="113" w:type="dxa"/>
              <w:left w:w="113" w:type="dxa"/>
              <w:bottom w:w="113" w:type="dxa"/>
              <w:right w:w="113" w:type="dxa"/>
            </w:tcMar>
            <w:hideMark/>
          </w:tcPr>
          <w:p w14:paraId="58E28A73" w14:textId="77777777" w:rsidR="00081BB4" w:rsidRPr="00081BB4" w:rsidRDefault="00081BB4" w:rsidP="00081BB4">
            <w:r w:rsidRPr="00081BB4">
              <w:t>0.00</w:t>
            </w:r>
          </w:p>
        </w:tc>
        <w:tc>
          <w:tcPr>
            <w:tcW w:w="0" w:type="auto"/>
            <w:tcMar>
              <w:top w:w="113" w:type="dxa"/>
              <w:left w:w="113" w:type="dxa"/>
              <w:bottom w:w="113" w:type="dxa"/>
              <w:right w:w="113" w:type="dxa"/>
            </w:tcMar>
            <w:hideMark/>
          </w:tcPr>
          <w:p w14:paraId="05E6367F" w14:textId="77777777" w:rsidR="00081BB4" w:rsidRPr="00081BB4" w:rsidRDefault="00081BB4" w:rsidP="00081BB4">
            <w:pPr>
              <w:jc w:val="center"/>
            </w:pPr>
            <w:proofErr w:type="spellStart"/>
            <w:r w:rsidRPr="00081BB4">
              <w:t>Uruguay</w:t>
            </w:r>
            <w:proofErr w:type="spellEnd"/>
          </w:p>
        </w:tc>
      </w:tr>
      <w:tr w:rsidR="00081BB4" w:rsidRPr="00081BB4" w14:paraId="410169E6" w14:textId="77777777" w:rsidTr="00081BB4">
        <w:trPr>
          <w:jc w:val="center"/>
        </w:trPr>
        <w:tc>
          <w:tcPr>
            <w:tcW w:w="0" w:type="auto"/>
            <w:tcMar>
              <w:top w:w="113" w:type="dxa"/>
              <w:left w:w="113" w:type="dxa"/>
              <w:bottom w:w="113" w:type="dxa"/>
              <w:right w:w="113" w:type="dxa"/>
            </w:tcMar>
            <w:hideMark/>
          </w:tcPr>
          <w:p w14:paraId="0D67A992" w14:textId="77777777" w:rsidR="00081BB4" w:rsidRPr="00081BB4" w:rsidRDefault="00081BB4" w:rsidP="00081BB4">
            <w:r w:rsidRPr="00081BB4">
              <w:t>0.00</w:t>
            </w:r>
          </w:p>
        </w:tc>
        <w:tc>
          <w:tcPr>
            <w:tcW w:w="0" w:type="auto"/>
            <w:tcMar>
              <w:top w:w="113" w:type="dxa"/>
              <w:left w:w="113" w:type="dxa"/>
              <w:bottom w:w="113" w:type="dxa"/>
              <w:right w:w="113" w:type="dxa"/>
            </w:tcMar>
            <w:hideMark/>
          </w:tcPr>
          <w:p w14:paraId="5CE10ECB" w14:textId="77777777" w:rsidR="00081BB4" w:rsidRPr="00081BB4" w:rsidRDefault="00081BB4" w:rsidP="00081BB4">
            <w:pPr>
              <w:jc w:val="center"/>
            </w:pPr>
            <w:r w:rsidRPr="00081BB4">
              <w:t xml:space="preserve">South </w:t>
            </w:r>
            <w:proofErr w:type="spellStart"/>
            <w:r w:rsidRPr="00081BB4">
              <w:t>Africa</w:t>
            </w:r>
            <w:proofErr w:type="spellEnd"/>
          </w:p>
        </w:tc>
      </w:tr>
      <w:tr w:rsidR="00081BB4" w:rsidRPr="00081BB4" w14:paraId="25530C43" w14:textId="77777777" w:rsidTr="00081BB4">
        <w:trPr>
          <w:jc w:val="center"/>
        </w:trPr>
        <w:tc>
          <w:tcPr>
            <w:tcW w:w="0" w:type="auto"/>
            <w:tcMar>
              <w:top w:w="113" w:type="dxa"/>
              <w:left w:w="113" w:type="dxa"/>
              <w:bottom w:w="113" w:type="dxa"/>
              <w:right w:w="113" w:type="dxa"/>
            </w:tcMar>
            <w:hideMark/>
          </w:tcPr>
          <w:p w14:paraId="6E486276" w14:textId="77777777" w:rsidR="00081BB4" w:rsidRPr="00081BB4" w:rsidRDefault="00081BB4" w:rsidP="00081BB4">
            <w:r w:rsidRPr="00081BB4">
              <w:t>0.00</w:t>
            </w:r>
          </w:p>
        </w:tc>
        <w:tc>
          <w:tcPr>
            <w:tcW w:w="0" w:type="auto"/>
            <w:tcMar>
              <w:top w:w="113" w:type="dxa"/>
              <w:left w:w="113" w:type="dxa"/>
              <w:bottom w:w="113" w:type="dxa"/>
              <w:right w:w="113" w:type="dxa"/>
            </w:tcMar>
            <w:hideMark/>
          </w:tcPr>
          <w:p w14:paraId="69F634C3" w14:textId="77777777" w:rsidR="00081BB4" w:rsidRPr="00081BB4" w:rsidRDefault="00081BB4" w:rsidP="00081BB4">
            <w:pPr>
              <w:jc w:val="center"/>
            </w:pPr>
            <w:r w:rsidRPr="00081BB4">
              <w:t>China</w:t>
            </w:r>
          </w:p>
        </w:tc>
      </w:tr>
      <w:tr w:rsidR="00081BB4" w:rsidRPr="00081BB4" w14:paraId="10C83779" w14:textId="77777777" w:rsidTr="00081BB4">
        <w:trPr>
          <w:jc w:val="center"/>
        </w:trPr>
        <w:tc>
          <w:tcPr>
            <w:tcW w:w="0" w:type="auto"/>
            <w:tcMar>
              <w:top w:w="113" w:type="dxa"/>
              <w:left w:w="113" w:type="dxa"/>
              <w:bottom w:w="113" w:type="dxa"/>
              <w:right w:w="113" w:type="dxa"/>
            </w:tcMar>
            <w:hideMark/>
          </w:tcPr>
          <w:p w14:paraId="7E0A1DA2" w14:textId="77777777" w:rsidR="00081BB4" w:rsidRPr="00081BB4" w:rsidRDefault="00081BB4" w:rsidP="00081BB4">
            <w:r w:rsidRPr="00081BB4">
              <w:t>0.00</w:t>
            </w:r>
          </w:p>
        </w:tc>
        <w:tc>
          <w:tcPr>
            <w:tcW w:w="0" w:type="auto"/>
            <w:tcMar>
              <w:top w:w="113" w:type="dxa"/>
              <w:left w:w="113" w:type="dxa"/>
              <w:bottom w:w="113" w:type="dxa"/>
              <w:right w:w="113" w:type="dxa"/>
            </w:tcMar>
            <w:hideMark/>
          </w:tcPr>
          <w:p w14:paraId="651FD200" w14:textId="77777777" w:rsidR="00081BB4" w:rsidRPr="00081BB4" w:rsidRDefault="00081BB4" w:rsidP="00081BB4">
            <w:pPr>
              <w:jc w:val="center"/>
            </w:pPr>
            <w:proofErr w:type="spellStart"/>
            <w:r w:rsidRPr="00081BB4">
              <w:t>Colombia</w:t>
            </w:r>
            <w:proofErr w:type="spellEnd"/>
          </w:p>
        </w:tc>
      </w:tr>
      <w:tr w:rsidR="00081BB4" w:rsidRPr="00081BB4" w14:paraId="0464FC01" w14:textId="77777777" w:rsidTr="00081BB4">
        <w:trPr>
          <w:jc w:val="center"/>
        </w:trPr>
        <w:tc>
          <w:tcPr>
            <w:tcW w:w="0" w:type="auto"/>
            <w:tcMar>
              <w:top w:w="113" w:type="dxa"/>
              <w:left w:w="113" w:type="dxa"/>
              <w:bottom w:w="113" w:type="dxa"/>
              <w:right w:w="113" w:type="dxa"/>
            </w:tcMar>
            <w:hideMark/>
          </w:tcPr>
          <w:p w14:paraId="6C04DEE4" w14:textId="77777777" w:rsidR="00081BB4" w:rsidRPr="00081BB4" w:rsidRDefault="00081BB4" w:rsidP="00081BB4">
            <w:r w:rsidRPr="00081BB4">
              <w:t>0.00</w:t>
            </w:r>
          </w:p>
        </w:tc>
        <w:tc>
          <w:tcPr>
            <w:tcW w:w="0" w:type="auto"/>
            <w:tcMar>
              <w:top w:w="113" w:type="dxa"/>
              <w:left w:w="113" w:type="dxa"/>
              <w:bottom w:w="113" w:type="dxa"/>
              <w:right w:w="113" w:type="dxa"/>
            </w:tcMar>
            <w:hideMark/>
          </w:tcPr>
          <w:p w14:paraId="11E7CB0A" w14:textId="77777777" w:rsidR="00081BB4" w:rsidRPr="00081BB4" w:rsidRDefault="00081BB4" w:rsidP="00081BB4">
            <w:pPr>
              <w:jc w:val="center"/>
            </w:pPr>
            <w:r w:rsidRPr="00081BB4">
              <w:t>Peru</w:t>
            </w:r>
          </w:p>
        </w:tc>
      </w:tr>
      <w:tr w:rsidR="00081BB4" w:rsidRPr="00081BB4" w14:paraId="59B930E9" w14:textId="77777777" w:rsidTr="00081BB4">
        <w:trPr>
          <w:jc w:val="center"/>
        </w:trPr>
        <w:tc>
          <w:tcPr>
            <w:tcW w:w="0" w:type="auto"/>
            <w:tcMar>
              <w:top w:w="113" w:type="dxa"/>
              <w:left w:w="113" w:type="dxa"/>
              <w:bottom w:w="113" w:type="dxa"/>
              <w:right w:w="113" w:type="dxa"/>
            </w:tcMar>
            <w:hideMark/>
          </w:tcPr>
          <w:p w14:paraId="31245CC6" w14:textId="77777777" w:rsidR="00081BB4" w:rsidRPr="00081BB4" w:rsidRDefault="00081BB4" w:rsidP="00081BB4">
            <w:r w:rsidRPr="00081BB4">
              <w:t>0.00</w:t>
            </w:r>
          </w:p>
        </w:tc>
        <w:tc>
          <w:tcPr>
            <w:tcW w:w="0" w:type="auto"/>
            <w:tcMar>
              <w:top w:w="113" w:type="dxa"/>
              <w:left w:w="113" w:type="dxa"/>
              <w:bottom w:w="113" w:type="dxa"/>
              <w:right w:w="113" w:type="dxa"/>
            </w:tcMar>
            <w:hideMark/>
          </w:tcPr>
          <w:p w14:paraId="5B07EA6D" w14:textId="77777777" w:rsidR="00081BB4" w:rsidRPr="00081BB4" w:rsidRDefault="00081BB4" w:rsidP="00081BB4">
            <w:pPr>
              <w:jc w:val="center"/>
            </w:pPr>
            <w:proofErr w:type="spellStart"/>
            <w:r w:rsidRPr="00081BB4">
              <w:t>Bolivia</w:t>
            </w:r>
            <w:proofErr w:type="spellEnd"/>
          </w:p>
        </w:tc>
      </w:tr>
      <w:tr w:rsidR="00081BB4" w:rsidRPr="00081BB4" w14:paraId="2DA4815F" w14:textId="77777777" w:rsidTr="00081BB4">
        <w:trPr>
          <w:jc w:val="center"/>
        </w:trPr>
        <w:tc>
          <w:tcPr>
            <w:tcW w:w="0" w:type="auto"/>
            <w:tcBorders>
              <w:bottom w:val="double" w:sz="6" w:space="0" w:color="auto"/>
            </w:tcBorders>
            <w:tcMar>
              <w:top w:w="113" w:type="dxa"/>
              <w:left w:w="113" w:type="dxa"/>
              <w:bottom w:w="113" w:type="dxa"/>
              <w:right w:w="113" w:type="dxa"/>
            </w:tcMar>
            <w:hideMark/>
          </w:tcPr>
          <w:p w14:paraId="30964844" w14:textId="77777777" w:rsidR="00081BB4" w:rsidRPr="00081BB4" w:rsidRDefault="00081BB4" w:rsidP="00081BB4">
            <w:r w:rsidRPr="00081BB4">
              <w:lastRenderedPageBreak/>
              <w:t>0.00</w:t>
            </w:r>
          </w:p>
        </w:tc>
        <w:tc>
          <w:tcPr>
            <w:tcW w:w="0" w:type="auto"/>
            <w:tcBorders>
              <w:bottom w:val="double" w:sz="6" w:space="0" w:color="auto"/>
            </w:tcBorders>
            <w:tcMar>
              <w:top w:w="113" w:type="dxa"/>
              <w:left w:w="113" w:type="dxa"/>
              <w:bottom w:w="113" w:type="dxa"/>
              <w:right w:w="113" w:type="dxa"/>
            </w:tcMar>
            <w:hideMark/>
          </w:tcPr>
          <w:p w14:paraId="105F2894" w14:textId="77777777" w:rsidR="00081BB4" w:rsidRPr="00081BB4" w:rsidRDefault="00081BB4" w:rsidP="00081BB4">
            <w:pPr>
              <w:jc w:val="center"/>
            </w:pPr>
            <w:proofErr w:type="spellStart"/>
            <w:r w:rsidRPr="00081BB4">
              <w:t>Paraguay</w:t>
            </w:r>
            <w:proofErr w:type="spellEnd"/>
          </w:p>
        </w:tc>
      </w:tr>
    </w:tbl>
    <w:p w14:paraId="1B03D78E" w14:textId="10649332" w:rsidR="00FE1C76" w:rsidRPr="000C0613" w:rsidRDefault="00A171F6" w:rsidP="00F92C29">
      <w:pPr>
        <w:spacing w:line="360" w:lineRule="auto"/>
        <w:jc w:val="both"/>
      </w:pPr>
      <w:r>
        <w:rPr>
          <w:rFonts w:eastAsiaTheme="minorEastAsia"/>
          <w:sz w:val="20"/>
          <w:szCs w:val="20"/>
        </w:rPr>
        <w:t xml:space="preserve">                                                     </w:t>
      </w:r>
      <w:r w:rsidRPr="00A171F6">
        <w:rPr>
          <w:rFonts w:eastAsiaTheme="minorEastAsia"/>
          <w:sz w:val="20"/>
          <w:szCs w:val="20"/>
        </w:rPr>
        <w:t>Fonte: Elaboração Própria</w:t>
      </w:r>
    </w:p>
    <w:p w14:paraId="555367CA" w14:textId="77777777" w:rsidR="003A6084" w:rsidRPr="000C0613" w:rsidRDefault="003A6084" w:rsidP="006172B1">
      <w:pPr>
        <w:spacing w:line="360" w:lineRule="auto"/>
        <w:ind w:firstLine="851"/>
        <w:rPr>
          <w:rFonts w:eastAsiaTheme="minorEastAsia"/>
        </w:rPr>
      </w:pPr>
    </w:p>
    <w:p w14:paraId="78B29B19" w14:textId="30AB76B8" w:rsidR="008354A9" w:rsidRPr="003A6084" w:rsidRDefault="00A62C2A" w:rsidP="00A62C2A">
      <w:pPr>
        <w:pStyle w:val="Legenda"/>
        <w:jc w:val="center"/>
        <w:rPr>
          <w:rFonts w:eastAsiaTheme="minorEastAsia"/>
          <w:b w:val="0"/>
        </w:rPr>
      </w:pPr>
      <w:bookmarkStart w:id="11" w:name="_Toc51772702"/>
      <w:r w:rsidRPr="003A6084">
        <w:rPr>
          <w:b w:val="0"/>
        </w:rPr>
        <w:t xml:space="preserve">Tabela </w:t>
      </w:r>
      <w:r w:rsidR="00285DE9" w:rsidRPr="003A6084">
        <w:rPr>
          <w:b w:val="0"/>
        </w:rPr>
        <w:fldChar w:fldCharType="begin"/>
      </w:r>
      <w:r w:rsidR="00285DE9" w:rsidRPr="003A6084">
        <w:rPr>
          <w:b w:val="0"/>
        </w:rPr>
        <w:instrText xml:space="preserve"> SEQ Tabela \* ARABIC </w:instrText>
      </w:r>
      <w:r w:rsidR="00285DE9" w:rsidRPr="003A6084">
        <w:rPr>
          <w:b w:val="0"/>
        </w:rPr>
        <w:fldChar w:fldCharType="separate"/>
      </w:r>
      <w:r w:rsidR="004B76AA">
        <w:rPr>
          <w:b w:val="0"/>
          <w:noProof/>
        </w:rPr>
        <w:t>3</w:t>
      </w:r>
      <w:r w:rsidR="00285DE9" w:rsidRPr="003A6084">
        <w:rPr>
          <w:b w:val="0"/>
          <w:noProof/>
        </w:rPr>
        <w:fldChar w:fldCharType="end"/>
      </w:r>
      <w:r w:rsidR="006172B1" w:rsidRPr="003A6084">
        <w:rPr>
          <w:rFonts w:eastAsiaTheme="minorEastAsia"/>
          <w:b w:val="0"/>
        </w:rPr>
        <w:t xml:space="preserve"> – Médias das variáveis </w:t>
      </w:r>
      <w:proofErr w:type="spellStart"/>
      <w:r w:rsidR="006172B1" w:rsidRPr="003A6084">
        <w:rPr>
          <w:rFonts w:eastAsiaTheme="minorEastAsia"/>
          <w:b w:val="0"/>
        </w:rPr>
        <w:t>pré</w:t>
      </w:r>
      <w:proofErr w:type="spellEnd"/>
      <w:r w:rsidR="006172B1" w:rsidRPr="003A6084">
        <w:rPr>
          <w:rFonts w:eastAsiaTheme="minorEastAsia"/>
          <w:b w:val="0"/>
        </w:rPr>
        <w:t>-intervenção</w:t>
      </w:r>
      <w:bookmarkEnd w:id="11"/>
    </w:p>
    <w:p w14:paraId="76F51147" w14:textId="77777777" w:rsidR="00C71CD2" w:rsidRPr="000C0613" w:rsidRDefault="00C71CD2" w:rsidP="00C71CD2">
      <w:pPr>
        <w:rPr>
          <w:b/>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3602"/>
        <w:gridCol w:w="793"/>
        <w:gridCol w:w="967"/>
        <w:gridCol w:w="1402"/>
      </w:tblGrid>
      <w:tr w:rsidR="00C71CD2" w:rsidRPr="00C71CD2" w14:paraId="784314C2" w14:textId="77777777" w:rsidTr="00C71CD2">
        <w:trPr>
          <w:tblCellSpacing w:w="15" w:type="dxa"/>
          <w:jc w:val="center"/>
        </w:trPr>
        <w:tc>
          <w:tcPr>
            <w:tcW w:w="0" w:type="auto"/>
            <w:gridSpan w:val="4"/>
            <w:tcBorders>
              <w:bottom w:val="single" w:sz="6" w:space="0" w:color="000000"/>
            </w:tcBorders>
            <w:vAlign w:val="center"/>
            <w:hideMark/>
          </w:tcPr>
          <w:p w14:paraId="32A4D318" w14:textId="77777777" w:rsidR="00C71CD2" w:rsidRPr="00C71CD2" w:rsidRDefault="00C71CD2" w:rsidP="00C71CD2">
            <w:pPr>
              <w:jc w:val="center"/>
            </w:pPr>
          </w:p>
        </w:tc>
      </w:tr>
      <w:tr w:rsidR="00C71CD2" w:rsidRPr="00C71CD2" w14:paraId="157988CA" w14:textId="77777777" w:rsidTr="00C71CD2">
        <w:trPr>
          <w:tblCellSpacing w:w="15" w:type="dxa"/>
          <w:jc w:val="center"/>
        </w:trPr>
        <w:tc>
          <w:tcPr>
            <w:tcW w:w="0" w:type="auto"/>
            <w:vAlign w:val="center"/>
            <w:hideMark/>
          </w:tcPr>
          <w:p w14:paraId="40805CE6" w14:textId="77777777" w:rsidR="00C71CD2" w:rsidRPr="00C71CD2" w:rsidRDefault="00C71CD2" w:rsidP="00C71CD2"/>
        </w:tc>
        <w:tc>
          <w:tcPr>
            <w:tcW w:w="0" w:type="auto"/>
            <w:vAlign w:val="center"/>
            <w:hideMark/>
          </w:tcPr>
          <w:p w14:paraId="1778B84D" w14:textId="77777777" w:rsidR="00C71CD2" w:rsidRPr="00C71CD2" w:rsidRDefault="00C71CD2" w:rsidP="00C71CD2">
            <w:pPr>
              <w:jc w:val="center"/>
            </w:pPr>
            <w:proofErr w:type="spellStart"/>
            <w:r w:rsidRPr="00C71CD2">
              <w:t>Treated</w:t>
            </w:r>
            <w:proofErr w:type="spellEnd"/>
          </w:p>
        </w:tc>
        <w:tc>
          <w:tcPr>
            <w:tcW w:w="0" w:type="auto"/>
            <w:vAlign w:val="center"/>
            <w:hideMark/>
          </w:tcPr>
          <w:p w14:paraId="0D432629" w14:textId="77777777" w:rsidR="00C71CD2" w:rsidRPr="00C71CD2" w:rsidRDefault="00C71CD2" w:rsidP="00C71CD2">
            <w:pPr>
              <w:jc w:val="center"/>
            </w:pPr>
            <w:proofErr w:type="spellStart"/>
            <w:r w:rsidRPr="00C71CD2">
              <w:t>Synthetic</w:t>
            </w:r>
            <w:proofErr w:type="spellEnd"/>
          </w:p>
        </w:tc>
        <w:tc>
          <w:tcPr>
            <w:tcW w:w="0" w:type="auto"/>
            <w:vAlign w:val="center"/>
            <w:hideMark/>
          </w:tcPr>
          <w:p w14:paraId="641BB19C" w14:textId="77777777" w:rsidR="00C71CD2" w:rsidRPr="00C71CD2" w:rsidRDefault="00C71CD2" w:rsidP="00C71CD2">
            <w:pPr>
              <w:jc w:val="center"/>
            </w:pPr>
            <w:proofErr w:type="spellStart"/>
            <w:r w:rsidRPr="00C71CD2">
              <w:t>Sample</w:t>
            </w:r>
            <w:proofErr w:type="spellEnd"/>
            <w:r w:rsidRPr="00C71CD2">
              <w:t xml:space="preserve"> </w:t>
            </w:r>
            <w:proofErr w:type="spellStart"/>
            <w:r w:rsidRPr="00C71CD2">
              <w:t>Mean</w:t>
            </w:r>
            <w:proofErr w:type="spellEnd"/>
          </w:p>
        </w:tc>
      </w:tr>
      <w:tr w:rsidR="00C71CD2" w:rsidRPr="00C71CD2" w14:paraId="67B5B1DE" w14:textId="77777777" w:rsidTr="00C71CD2">
        <w:trPr>
          <w:tblCellSpacing w:w="15" w:type="dxa"/>
          <w:jc w:val="center"/>
        </w:trPr>
        <w:tc>
          <w:tcPr>
            <w:tcW w:w="0" w:type="auto"/>
            <w:gridSpan w:val="4"/>
            <w:tcBorders>
              <w:bottom w:val="single" w:sz="6" w:space="0" w:color="000000"/>
            </w:tcBorders>
            <w:vAlign w:val="center"/>
            <w:hideMark/>
          </w:tcPr>
          <w:p w14:paraId="72815C0F" w14:textId="77777777" w:rsidR="00C71CD2" w:rsidRPr="00C71CD2" w:rsidRDefault="00C71CD2" w:rsidP="00C71CD2">
            <w:pPr>
              <w:jc w:val="center"/>
            </w:pPr>
          </w:p>
        </w:tc>
      </w:tr>
      <w:tr w:rsidR="00C71CD2" w:rsidRPr="00C71CD2" w14:paraId="6388C274" w14:textId="77777777" w:rsidTr="00C71CD2">
        <w:trPr>
          <w:tblCellSpacing w:w="15" w:type="dxa"/>
          <w:jc w:val="center"/>
        </w:trPr>
        <w:tc>
          <w:tcPr>
            <w:tcW w:w="0" w:type="auto"/>
            <w:vAlign w:val="center"/>
            <w:hideMark/>
          </w:tcPr>
          <w:p w14:paraId="40758CC2" w14:textId="1CF1F831" w:rsidR="00C71CD2" w:rsidRPr="00C71CD2" w:rsidRDefault="00C71CD2" w:rsidP="00C71CD2">
            <w:r w:rsidRPr="00C71CD2">
              <w:t>GDP per capita</w:t>
            </w:r>
            <w:r w:rsidR="003A6084">
              <w:t xml:space="preserve"> (Log)</w:t>
            </w:r>
          </w:p>
        </w:tc>
        <w:tc>
          <w:tcPr>
            <w:tcW w:w="0" w:type="auto"/>
            <w:vAlign w:val="center"/>
            <w:hideMark/>
          </w:tcPr>
          <w:p w14:paraId="78A5B2A8" w14:textId="77777777" w:rsidR="00C71CD2" w:rsidRPr="00C71CD2" w:rsidRDefault="00C71CD2" w:rsidP="00C71CD2">
            <w:pPr>
              <w:jc w:val="center"/>
            </w:pPr>
            <w:r w:rsidRPr="00C71CD2">
              <w:t>9.180</w:t>
            </w:r>
          </w:p>
        </w:tc>
        <w:tc>
          <w:tcPr>
            <w:tcW w:w="0" w:type="auto"/>
            <w:vAlign w:val="center"/>
            <w:hideMark/>
          </w:tcPr>
          <w:p w14:paraId="07C3E27A" w14:textId="77777777" w:rsidR="00C71CD2" w:rsidRPr="00C71CD2" w:rsidRDefault="00C71CD2" w:rsidP="00C71CD2">
            <w:pPr>
              <w:jc w:val="center"/>
            </w:pPr>
            <w:r w:rsidRPr="00C71CD2">
              <w:t>9.114</w:t>
            </w:r>
          </w:p>
        </w:tc>
        <w:tc>
          <w:tcPr>
            <w:tcW w:w="0" w:type="auto"/>
            <w:vAlign w:val="center"/>
            <w:hideMark/>
          </w:tcPr>
          <w:p w14:paraId="00D41726" w14:textId="77777777" w:rsidR="00C71CD2" w:rsidRPr="00C71CD2" w:rsidRDefault="00C71CD2" w:rsidP="00C71CD2">
            <w:pPr>
              <w:jc w:val="center"/>
            </w:pPr>
            <w:r w:rsidRPr="00C71CD2">
              <w:t>8.640</w:t>
            </w:r>
          </w:p>
        </w:tc>
      </w:tr>
      <w:tr w:rsidR="00C71CD2" w:rsidRPr="00C71CD2" w14:paraId="154C5AF9" w14:textId="77777777" w:rsidTr="00C71CD2">
        <w:trPr>
          <w:tblCellSpacing w:w="15" w:type="dxa"/>
          <w:jc w:val="center"/>
        </w:trPr>
        <w:tc>
          <w:tcPr>
            <w:tcW w:w="0" w:type="auto"/>
            <w:vAlign w:val="center"/>
            <w:hideMark/>
          </w:tcPr>
          <w:p w14:paraId="1098B815" w14:textId="77777777" w:rsidR="00C71CD2" w:rsidRPr="00C71CD2" w:rsidRDefault="00C71CD2" w:rsidP="00C71CD2">
            <w:proofErr w:type="spellStart"/>
            <w:r>
              <w:t>Annual</w:t>
            </w:r>
            <w:proofErr w:type="spellEnd"/>
            <w:r>
              <w:t xml:space="preserve"> </w:t>
            </w:r>
            <w:proofErr w:type="spellStart"/>
            <w:r>
              <w:t>Growth</w:t>
            </w:r>
            <w:proofErr w:type="spellEnd"/>
            <w:r>
              <w:t xml:space="preserve"> GDP (%)</w:t>
            </w:r>
          </w:p>
        </w:tc>
        <w:tc>
          <w:tcPr>
            <w:tcW w:w="0" w:type="auto"/>
            <w:vAlign w:val="center"/>
            <w:hideMark/>
          </w:tcPr>
          <w:p w14:paraId="4DDAB7B3" w14:textId="77777777" w:rsidR="00C71CD2" w:rsidRPr="00C71CD2" w:rsidRDefault="00C71CD2" w:rsidP="00C71CD2">
            <w:pPr>
              <w:jc w:val="center"/>
            </w:pPr>
            <w:r w:rsidRPr="00C71CD2">
              <w:t>3.769</w:t>
            </w:r>
          </w:p>
        </w:tc>
        <w:tc>
          <w:tcPr>
            <w:tcW w:w="0" w:type="auto"/>
            <w:vAlign w:val="center"/>
            <w:hideMark/>
          </w:tcPr>
          <w:p w14:paraId="5AC61F19" w14:textId="77777777" w:rsidR="00C71CD2" w:rsidRPr="00C71CD2" w:rsidRDefault="00C71CD2" w:rsidP="00C71CD2">
            <w:pPr>
              <w:jc w:val="center"/>
            </w:pPr>
            <w:r w:rsidRPr="00C71CD2">
              <w:t>3.507</w:t>
            </w:r>
          </w:p>
        </w:tc>
        <w:tc>
          <w:tcPr>
            <w:tcW w:w="0" w:type="auto"/>
            <w:vAlign w:val="center"/>
            <w:hideMark/>
          </w:tcPr>
          <w:p w14:paraId="7DA3F073" w14:textId="77777777" w:rsidR="00C71CD2" w:rsidRPr="00C71CD2" w:rsidRDefault="00C71CD2" w:rsidP="00C71CD2">
            <w:pPr>
              <w:jc w:val="center"/>
            </w:pPr>
            <w:r w:rsidRPr="00C71CD2">
              <w:t>4.330</w:t>
            </w:r>
          </w:p>
        </w:tc>
      </w:tr>
      <w:tr w:rsidR="00C71CD2" w:rsidRPr="00C71CD2" w14:paraId="2154EC9E" w14:textId="77777777" w:rsidTr="00C71CD2">
        <w:trPr>
          <w:tblCellSpacing w:w="15" w:type="dxa"/>
          <w:jc w:val="center"/>
        </w:trPr>
        <w:tc>
          <w:tcPr>
            <w:tcW w:w="0" w:type="auto"/>
            <w:vAlign w:val="center"/>
            <w:hideMark/>
          </w:tcPr>
          <w:p w14:paraId="2D4ACB37" w14:textId="77777777" w:rsidR="00C71CD2" w:rsidRPr="00C71CD2" w:rsidRDefault="00C71CD2" w:rsidP="00C71CD2">
            <w:r>
              <w:t xml:space="preserve">FDI (% </w:t>
            </w:r>
            <w:proofErr w:type="spellStart"/>
            <w:r>
              <w:t>of</w:t>
            </w:r>
            <w:proofErr w:type="spellEnd"/>
            <w:r>
              <w:t xml:space="preserve"> GDP)</w:t>
            </w:r>
            <w:r w:rsidRPr="00081BB4">
              <w:t xml:space="preserve"> </w:t>
            </w:r>
          </w:p>
        </w:tc>
        <w:tc>
          <w:tcPr>
            <w:tcW w:w="0" w:type="auto"/>
            <w:vAlign w:val="center"/>
            <w:hideMark/>
          </w:tcPr>
          <w:p w14:paraId="2962BEC5" w14:textId="77777777" w:rsidR="00C71CD2" w:rsidRPr="00C71CD2" w:rsidRDefault="00C71CD2" w:rsidP="00C71CD2">
            <w:pPr>
              <w:jc w:val="center"/>
            </w:pPr>
            <w:r w:rsidRPr="00C71CD2">
              <w:t>2.933</w:t>
            </w:r>
          </w:p>
        </w:tc>
        <w:tc>
          <w:tcPr>
            <w:tcW w:w="0" w:type="auto"/>
            <w:vAlign w:val="center"/>
            <w:hideMark/>
          </w:tcPr>
          <w:p w14:paraId="4C3D5179" w14:textId="77777777" w:rsidR="00C71CD2" w:rsidRPr="00C71CD2" w:rsidRDefault="00C71CD2" w:rsidP="00C71CD2">
            <w:pPr>
              <w:jc w:val="center"/>
            </w:pPr>
            <w:r w:rsidRPr="00C71CD2">
              <w:t>2.949</w:t>
            </w:r>
          </w:p>
        </w:tc>
        <w:tc>
          <w:tcPr>
            <w:tcW w:w="0" w:type="auto"/>
            <w:vAlign w:val="center"/>
            <w:hideMark/>
          </w:tcPr>
          <w:p w14:paraId="676B7ADA" w14:textId="77777777" w:rsidR="00C71CD2" w:rsidRPr="00C71CD2" w:rsidRDefault="00C71CD2" w:rsidP="00C71CD2">
            <w:pPr>
              <w:jc w:val="center"/>
            </w:pPr>
            <w:r w:rsidRPr="00C71CD2">
              <w:t>3.241</w:t>
            </w:r>
          </w:p>
        </w:tc>
      </w:tr>
      <w:tr w:rsidR="00C71CD2" w:rsidRPr="00C71CD2" w14:paraId="6AFAE964" w14:textId="77777777" w:rsidTr="00C71CD2">
        <w:trPr>
          <w:tblCellSpacing w:w="15" w:type="dxa"/>
          <w:jc w:val="center"/>
        </w:trPr>
        <w:tc>
          <w:tcPr>
            <w:tcW w:w="0" w:type="auto"/>
            <w:vAlign w:val="center"/>
            <w:hideMark/>
          </w:tcPr>
          <w:p w14:paraId="520620B2" w14:textId="77777777" w:rsidR="00C71CD2" w:rsidRPr="00C71CD2" w:rsidRDefault="00C71CD2" w:rsidP="00C71CD2">
            <w:proofErr w:type="spellStart"/>
            <w:r>
              <w:t>Consumption</w:t>
            </w:r>
            <w:proofErr w:type="spellEnd"/>
            <w:r>
              <w:t xml:space="preserve"> </w:t>
            </w:r>
            <w:proofErr w:type="spellStart"/>
            <w:r w:rsidRPr="00081BB4">
              <w:t>expenditure</w:t>
            </w:r>
            <w:proofErr w:type="spellEnd"/>
            <w:r>
              <w:t xml:space="preserve"> </w:t>
            </w:r>
            <w:proofErr w:type="spellStart"/>
            <w:r>
              <w:t>growt</w:t>
            </w:r>
            <w:proofErr w:type="spellEnd"/>
            <w:r>
              <w:t xml:space="preserve"> (%)</w:t>
            </w:r>
          </w:p>
        </w:tc>
        <w:tc>
          <w:tcPr>
            <w:tcW w:w="0" w:type="auto"/>
            <w:vAlign w:val="center"/>
            <w:hideMark/>
          </w:tcPr>
          <w:p w14:paraId="50212873" w14:textId="77777777" w:rsidR="00C71CD2" w:rsidRPr="00C71CD2" w:rsidRDefault="00C71CD2" w:rsidP="00C71CD2">
            <w:pPr>
              <w:jc w:val="center"/>
            </w:pPr>
            <w:r w:rsidRPr="00C71CD2">
              <w:t>3.615</w:t>
            </w:r>
          </w:p>
        </w:tc>
        <w:tc>
          <w:tcPr>
            <w:tcW w:w="0" w:type="auto"/>
            <w:vAlign w:val="center"/>
            <w:hideMark/>
          </w:tcPr>
          <w:p w14:paraId="2319B12D" w14:textId="77777777" w:rsidR="00C71CD2" w:rsidRPr="00C71CD2" w:rsidRDefault="00C71CD2" w:rsidP="00C71CD2">
            <w:pPr>
              <w:jc w:val="center"/>
            </w:pPr>
            <w:r w:rsidRPr="00C71CD2">
              <w:t>4.022</w:t>
            </w:r>
          </w:p>
        </w:tc>
        <w:tc>
          <w:tcPr>
            <w:tcW w:w="0" w:type="auto"/>
            <w:vAlign w:val="center"/>
            <w:hideMark/>
          </w:tcPr>
          <w:p w14:paraId="2BAEC651" w14:textId="77777777" w:rsidR="00C71CD2" w:rsidRPr="00C71CD2" w:rsidRDefault="00C71CD2" w:rsidP="00C71CD2">
            <w:pPr>
              <w:jc w:val="center"/>
            </w:pPr>
            <w:r w:rsidRPr="00C71CD2">
              <w:t>4.318</w:t>
            </w:r>
          </w:p>
        </w:tc>
      </w:tr>
      <w:tr w:rsidR="00C71CD2" w:rsidRPr="00C71CD2" w14:paraId="49F57A80" w14:textId="77777777" w:rsidTr="00C71CD2">
        <w:trPr>
          <w:tblCellSpacing w:w="15" w:type="dxa"/>
          <w:jc w:val="center"/>
        </w:trPr>
        <w:tc>
          <w:tcPr>
            <w:tcW w:w="0" w:type="auto"/>
            <w:vAlign w:val="center"/>
            <w:hideMark/>
          </w:tcPr>
          <w:p w14:paraId="36D8849C" w14:textId="77777777" w:rsidR="00C71CD2" w:rsidRPr="00C71CD2" w:rsidRDefault="00C71CD2" w:rsidP="00C71CD2">
            <w:r>
              <w:t xml:space="preserve">Index </w:t>
            </w:r>
            <w:proofErr w:type="spellStart"/>
            <w:r>
              <w:t>of</w:t>
            </w:r>
            <w:proofErr w:type="spellEnd"/>
            <w:r>
              <w:t xml:space="preserve"> </w:t>
            </w:r>
            <w:proofErr w:type="spellStart"/>
            <w:r>
              <w:t>Economic</w:t>
            </w:r>
            <w:proofErr w:type="spellEnd"/>
            <w:r>
              <w:t xml:space="preserve"> </w:t>
            </w:r>
            <w:proofErr w:type="spellStart"/>
            <w:r>
              <w:t>Freedom</w:t>
            </w:r>
            <w:proofErr w:type="spellEnd"/>
          </w:p>
        </w:tc>
        <w:tc>
          <w:tcPr>
            <w:tcW w:w="0" w:type="auto"/>
            <w:vAlign w:val="center"/>
            <w:hideMark/>
          </w:tcPr>
          <w:p w14:paraId="2B642213" w14:textId="77777777" w:rsidR="00C71CD2" w:rsidRPr="00C71CD2" w:rsidRDefault="00C71CD2" w:rsidP="00C71CD2">
            <w:pPr>
              <w:jc w:val="center"/>
            </w:pPr>
            <w:r w:rsidRPr="00C71CD2">
              <w:t>59.745</w:t>
            </w:r>
          </w:p>
        </w:tc>
        <w:tc>
          <w:tcPr>
            <w:tcW w:w="0" w:type="auto"/>
            <w:vAlign w:val="center"/>
            <w:hideMark/>
          </w:tcPr>
          <w:p w14:paraId="3B7BFEBB" w14:textId="77777777" w:rsidR="00C71CD2" w:rsidRPr="00C71CD2" w:rsidRDefault="00C71CD2" w:rsidP="00C71CD2">
            <w:pPr>
              <w:jc w:val="center"/>
            </w:pPr>
            <w:r w:rsidRPr="00C71CD2">
              <w:t>60.071</w:t>
            </w:r>
          </w:p>
        </w:tc>
        <w:tc>
          <w:tcPr>
            <w:tcW w:w="0" w:type="auto"/>
            <w:vAlign w:val="center"/>
            <w:hideMark/>
          </w:tcPr>
          <w:p w14:paraId="1EE81EE2" w14:textId="77777777" w:rsidR="00C71CD2" w:rsidRPr="00C71CD2" w:rsidRDefault="00C71CD2" w:rsidP="00C71CD2">
            <w:pPr>
              <w:jc w:val="center"/>
            </w:pPr>
            <w:r w:rsidRPr="00C71CD2">
              <w:t>61.940</w:t>
            </w:r>
          </w:p>
        </w:tc>
      </w:tr>
      <w:tr w:rsidR="00C71CD2" w:rsidRPr="00C71CD2" w14:paraId="08FDD5D1" w14:textId="77777777" w:rsidTr="00C71CD2">
        <w:trPr>
          <w:tblCellSpacing w:w="15" w:type="dxa"/>
          <w:jc w:val="center"/>
        </w:trPr>
        <w:tc>
          <w:tcPr>
            <w:tcW w:w="0" w:type="auto"/>
            <w:gridSpan w:val="4"/>
            <w:tcBorders>
              <w:bottom w:val="single" w:sz="6" w:space="0" w:color="000000"/>
            </w:tcBorders>
            <w:vAlign w:val="center"/>
            <w:hideMark/>
          </w:tcPr>
          <w:p w14:paraId="69695564" w14:textId="77777777" w:rsidR="00C71CD2" w:rsidRPr="00C71CD2" w:rsidRDefault="00C71CD2" w:rsidP="00C71CD2">
            <w:pPr>
              <w:jc w:val="center"/>
            </w:pPr>
          </w:p>
        </w:tc>
      </w:tr>
    </w:tbl>
    <w:p w14:paraId="0D006967" w14:textId="268F8E66" w:rsidR="008354A9" w:rsidRDefault="00E52F4A" w:rsidP="00E52F4A">
      <w:pPr>
        <w:spacing w:line="360" w:lineRule="auto"/>
        <w:rPr>
          <w:rFonts w:eastAsiaTheme="minorEastAsia"/>
          <w:sz w:val="20"/>
          <w:szCs w:val="20"/>
        </w:rPr>
      </w:pPr>
      <w:r>
        <w:rPr>
          <w:rFonts w:eastAsiaTheme="minorEastAsia"/>
          <w:sz w:val="20"/>
          <w:szCs w:val="20"/>
        </w:rPr>
        <w:t xml:space="preserve">                 </w:t>
      </w:r>
      <w:r w:rsidRPr="00A171F6">
        <w:rPr>
          <w:rFonts w:eastAsiaTheme="minorEastAsia"/>
          <w:sz w:val="20"/>
          <w:szCs w:val="20"/>
        </w:rPr>
        <w:t>Fonte: Elaboração Própria</w:t>
      </w:r>
    </w:p>
    <w:p w14:paraId="2291229C" w14:textId="77777777" w:rsidR="008A3056" w:rsidRPr="000C0613" w:rsidRDefault="008A3056" w:rsidP="00E52F4A">
      <w:pPr>
        <w:spacing w:line="360" w:lineRule="auto"/>
      </w:pPr>
    </w:p>
    <w:p w14:paraId="63D849EA" w14:textId="7BDE23F9" w:rsidR="00DE2235" w:rsidRDefault="000873CB" w:rsidP="008F02B2">
      <w:pPr>
        <w:spacing w:line="360" w:lineRule="auto"/>
        <w:ind w:firstLine="851"/>
        <w:jc w:val="both"/>
        <w:rPr>
          <w:rFonts w:eastAsiaTheme="minorEastAsia"/>
        </w:rPr>
      </w:pPr>
      <w:r>
        <w:rPr>
          <w:rFonts w:eastAsiaTheme="minorEastAsia"/>
        </w:rPr>
        <w:t>Diante disso</w:t>
      </w:r>
      <w:r w:rsidR="008F02B2" w:rsidRPr="000C0613">
        <w:rPr>
          <w:rFonts w:eastAsiaTheme="minorEastAsia"/>
        </w:rPr>
        <w:t>,</w:t>
      </w:r>
      <w:r w:rsidR="001D22D7">
        <w:rPr>
          <w:rFonts w:eastAsiaTheme="minorEastAsia"/>
        </w:rPr>
        <w:t xml:space="preserve"> o</w:t>
      </w:r>
      <w:r w:rsidR="00DE2235">
        <w:rPr>
          <w:rFonts w:eastAsiaTheme="minorEastAsia"/>
        </w:rPr>
        <w:t xml:space="preserve"> resultado principal do método de controle sintético é mostrar a diferença entre a unidade tratada e a unidade sintética. Assim,</w:t>
      </w:r>
      <w:r>
        <w:rPr>
          <w:rFonts w:eastAsiaTheme="minorEastAsia"/>
        </w:rPr>
        <w:t xml:space="preserve"> é possível verificar </w:t>
      </w:r>
      <w:r w:rsidR="008F02B2" w:rsidRPr="000C0613">
        <w:rPr>
          <w:rFonts w:eastAsiaTheme="minorEastAsia"/>
        </w:rPr>
        <w:t xml:space="preserve">os resultados da comparação entre o Brasil </w:t>
      </w:r>
      <w:r w:rsidR="00EA575C">
        <w:rPr>
          <w:rFonts w:eastAsiaTheme="minorEastAsia"/>
        </w:rPr>
        <w:t>sintético</w:t>
      </w:r>
      <w:r w:rsidR="008F02B2" w:rsidRPr="000C0613">
        <w:rPr>
          <w:rFonts w:eastAsiaTheme="minorEastAsia"/>
        </w:rPr>
        <w:t xml:space="preserve"> e o os dados reais das fusões e aquisições</w:t>
      </w:r>
      <w:r w:rsidR="00CA6464">
        <w:rPr>
          <w:rFonts w:eastAsiaTheme="minorEastAsia"/>
        </w:rPr>
        <w:t xml:space="preserve"> internacionais</w:t>
      </w:r>
      <w:r w:rsidR="001D22D7">
        <w:rPr>
          <w:rFonts w:eastAsiaTheme="minorEastAsia"/>
        </w:rPr>
        <w:t xml:space="preserve"> no Gráfico 1</w:t>
      </w:r>
      <w:r w:rsidR="00CA6464">
        <w:rPr>
          <w:rFonts w:eastAsiaTheme="minorEastAsia"/>
        </w:rPr>
        <w:t xml:space="preserve">: o eixo Y representa o número de fusões e aquisições internacional no Brasil; o eixo X representa a variável temporal, nos anos de 2000 a 2018; a linha contínua </w:t>
      </w:r>
      <w:r w:rsidR="00EA575C">
        <w:rPr>
          <w:rFonts w:eastAsiaTheme="minorEastAsia"/>
        </w:rPr>
        <w:t xml:space="preserve">indica </w:t>
      </w:r>
      <w:r w:rsidR="00CA6464">
        <w:rPr>
          <w:rFonts w:eastAsiaTheme="minorEastAsia"/>
        </w:rPr>
        <w:t>os dados reais brasileiros e a linhas com traços</w:t>
      </w:r>
      <w:r w:rsidR="00EA575C">
        <w:rPr>
          <w:rFonts w:eastAsiaTheme="minorEastAsia"/>
        </w:rPr>
        <w:t>, a</w:t>
      </w:r>
      <w:r w:rsidR="00CA6464">
        <w:rPr>
          <w:rFonts w:eastAsiaTheme="minorEastAsia"/>
        </w:rPr>
        <w:t xml:space="preserve"> unidade sintética e</w:t>
      </w:r>
      <w:r w:rsidR="00EA575C">
        <w:rPr>
          <w:rFonts w:eastAsiaTheme="minorEastAsia"/>
        </w:rPr>
        <w:t>,</w:t>
      </w:r>
      <w:r w:rsidR="00CA6464">
        <w:rPr>
          <w:rFonts w:eastAsiaTheme="minorEastAsia"/>
        </w:rPr>
        <w:t xml:space="preserve"> por fim, a linha vertical representa o </w:t>
      </w:r>
      <w:r w:rsidR="00EA575C">
        <w:rPr>
          <w:rFonts w:eastAsiaTheme="minorEastAsia"/>
        </w:rPr>
        <w:t xml:space="preserve">momento </w:t>
      </w:r>
      <w:r w:rsidR="00CA6464">
        <w:rPr>
          <w:rFonts w:eastAsiaTheme="minorEastAsia"/>
        </w:rPr>
        <w:t>em que houve as mudanças dos critérios de análise dos atos de concentração.</w:t>
      </w:r>
    </w:p>
    <w:p w14:paraId="7B988A5E" w14:textId="1416FCF3" w:rsidR="008F02B2" w:rsidRDefault="00CA6464" w:rsidP="008F02B2">
      <w:pPr>
        <w:spacing w:line="360" w:lineRule="auto"/>
        <w:ind w:firstLine="851"/>
        <w:jc w:val="both"/>
        <w:rPr>
          <w:rFonts w:eastAsiaTheme="minorEastAsia"/>
        </w:rPr>
      </w:pPr>
      <w:r>
        <w:rPr>
          <w:rFonts w:eastAsiaTheme="minorEastAsia"/>
        </w:rPr>
        <w:t>Nesse sentido, p</w:t>
      </w:r>
      <w:r w:rsidR="00E01ADF">
        <w:rPr>
          <w:rFonts w:eastAsiaTheme="minorEastAsia"/>
        </w:rPr>
        <w:t xml:space="preserve">ercebe-se que há </w:t>
      </w:r>
      <w:r w:rsidR="00DE2235">
        <w:rPr>
          <w:rFonts w:eastAsiaTheme="minorEastAsia"/>
        </w:rPr>
        <w:t>um ajustamento</w:t>
      </w:r>
      <w:r w:rsidR="00E01ADF">
        <w:rPr>
          <w:rFonts w:eastAsiaTheme="minorEastAsia"/>
        </w:rPr>
        <w:t xml:space="preserve"> </w:t>
      </w:r>
      <w:r w:rsidR="00DE2235">
        <w:rPr>
          <w:rFonts w:eastAsiaTheme="minorEastAsia"/>
        </w:rPr>
        <w:t>no período pré-tratamento entre</w:t>
      </w:r>
      <w:r w:rsidR="00E01ADF">
        <w:rPr>
          <w:rFonts w:eastAsiaTheme="minorEastAsia"/>
        </w:rPr>
        <w:t xml:space="preserve"> na unidade d</w:t>
      </w:r>
      <w:r w:rsidR="00DE2235">
        <w:rPr>
          <w:rFonts w:eastAsiaTheme="minorEastAsia"/>
        </w:rPr>
        <w:t>e tratamento e unidade sintética</w:t>
      </w:r>
      <w:r w:rsidR="00E01ADF">
        <w:rPr>
          <w:rFonts w:eastAsiaTheme="minorEastAsia"/>
        </w:rPr>
        <w:t>,</w:t>
      </w:r>
      <w:r w:rsidR="00DE2235">
        <w:rPr>
          <w:rFonts w:eastAsiaTheme="minorEastAsia"/>
        </w:rPr>
        <w:t xml:space="preserve"> embora não seja um ajustamento perfeito. I</w:t>
      </w:r>
      <w:r w:rsidR="00E01ADF">
        <w:rPr>
          <w:rFonts w:eastAsiaTheme="minorEastAsia"/>
        </w:rPr>
        <w:t xml:space="preserve">sso se deve, de fato, a dois motivos: a volatilidade dessa variável de interesse e </w:t>
      </w:r>
      <w:r w:rsidR="00E55137">
        <w:rPr>
          <w:rFonts w:eastAsiaTheme="minorEastAsia"/>
        </w:rPr>
        <w:t xml:space="preserve">o espaço temporal da amostra deixa essa volatilidade mais nítida. No entanto é </w:t>
      </w:r>
      <w:r w:rsidR="00DE2235">
        <w:rPr>
          <w:rFonts w:eastAsiaTheme="minorEastAsia"/>
        </w:rPr>
        <w:t xml:space="preserve">possível </w:t>
      </w:r>
      <w:r w:rsidR="002F0180">
        <w:rPr>
          <w:rFonts w:eastAsiaTheme="minorEastAsia"/>
        </w:rPr>
        <w:t xml:space="preserve">identificar </w:t>
      </w:r>
      <w:r w:rsidR="00DE2235">
        <w:rPr>
          <w:rFonts w:eastAsiaTheme="minorEastAsia"/>
        </w:rPr>
        <w:t>um ajustamento pré-</w:t>
      </w:r>
      <w:r w:rsidR="00E55137">
        <w:rPr>
          <w:rFonts w:eastAsiaTheme="minorEastAsia"/>
        </w:rPr>
        <w:t xml:space="preserve">tratamento e uma diferença razoável </w:t>
      </w:r>
      <w:r w:rsidR="00DE2235">
        <w:rPr>
          <w:rFonts w:eastAsiaTheme="minorEastAsia"/>
        </w:rPr>
        <w:t>após a delimitação temporal da intervenção</w:t>
      </w:r>
      <w:r>
        <w:rPr>
          <w:rFonts w:eastAsiaTheme="minorEastAsia"/>
        </w:rPr>
        <w:t>.</w:t>
      </w:r>
    </w:p>
    <w:p w14:paraId="3E1600AC" w14:textId="6742D4D6" w:rsidR="005C38AD" w:rsidRDefault="00E43176" w:rsidP="00E43176">
      <w:pPr>
        <w:spacing w:line="360" w:lineRule="auto"/>
        <w:ind w:firstLine="851"/>
        <w:jc w:val="both"/>
        <w:rPr>
          <w:rFonts w:eastAsiaTheme="minorEastAsia"/>
        </w:rPr>
      </w:pPr>
      <w:r>
        <w:rPr>
          <w:rFonts w:eastAsiaTheme="minorEastAsia"/>
        </w:rPr>
        <w:t xml:space="preserve">Outra forma de </w:t>
      </w:r>
      <w:r w:rsidR="002F0180">
        <w:rPr>
          <w:rFonts w:eastAsiaTheme="minorEastAsia"/>
        </w:rPr>
        <w:t xml:space="preserve">perceber </w:t>
      </w:r>
      <w:r>
        <w:rPr>
          <w:rFonts w:eastAsiaTheme="minorEastAsia"/>
        </w:rPr>
        <w:t xml:space="preserve">o efeito da intervenção é </w:t>
      </w:r>
      <w:r w:rsidR="002F0180">
        <w:rPr>
          <w:rFonts w:eastAsiaTheme="minorEastAsia"/>
        </w:rPr>
        <w:t xml:space="preserve">atentar para </w:t>
      </w:r>
      <w:r w:rsidR="003548C9">
        <w:rPr>
          <w:rFonts w:eastAsiaTheme="minorEastAsia"/>
        </w:rPr>
        <w:t>a diferença entre o nú</w:t>
      </w:r>
      <w:r>
        <w:rPr>
          <w:rFonts w:eastAsiaTheme="minorEastAsia"/>
        </w:rPr>
        <w:t xml:space="preserve">mero de fusões e aquisições internacionais no Brasil no período </w:t>
      </w:r>
      <w:proofErr w:type="spellStart"/>
      <w:r>
        <w:rPr>
          <w:rFonts w:eastAsiaTheme="minorEastAsia"/>
        </w:rPr>
        <w:t>pré</w:t>
      </w:r>
      <w:proofErr w:type="spellEnd"/>
      <w:r>
        <w:rPr>
          <w:rFonts w:eastAsiaTheme="minorEastAsia"/>
        </w:rPr>
        <w:t xml:space="preserve"> e pós-tratamento. O </w:t>
      </w:r>
      <w:r w:rsidR="001D22D7">
        <w:rPr>
          <w:rFonts w:eastAsiaTheme="minorEastAsia"/>
        </w:rPr>
        <w:t>Gráfico 2</w:t>
      </w:r>
      <w:r>
        <w:rPr>
          <w:rFonts w:eastAsiaTheme="minorEastAsia"/>
        </w:rPr>
        <w:t xml:space="preserve"> evidencia essas informações. O eixo Y neste gráfico </w:t>
      </w:r>
      <w:r w:rsidR="002F0180">
        <w:rPr>
          <w:rFonts w:eastAsiaTheme="minorEastAsia"/>
        </w:rPr>
        <w:t xml:space="preserve">indica </w:t>
      </w:r>
      <w:r>
        <w:rPr>
          <w:rFonts w:eastAsiaTheme="minorEastAsia"/>
        </w:rPr>
        <w:t xml:space="preserve">o resultado da diferença entre número das fusões e aquisições internacionais, e o eixo x continua sendo a unidade temporal.  Neste caso é possível </w:t>
      </w:r>
      <w:r w:rsidR="00C45409">
        <w:rPr>
          <w:rFonts w:eastAsiaTheme="minorEastAsia"/>
        </w:rPr>
        <w:t>visualizar que a diferença</w:t>
      </w:r>
      <w:r>
        <w:rPr>
          <w:rFonts w:eastAsiaTheme="minorEastAsia"/>
        </w:rPr>
        <w:t xml:space="preserve"> se acentua durante o período </w:t>
      </w:r>
      <w:r w:rsidR="00C45409">
        <w:rPr>
          <w:rFonts w:eastAsiaTheme="minorEastAsia"/>
        </w:rPr>
        <w:t>pós-tratamento</w:t>
      </w:r>
      <w:r>
        <w:rPr>
          <w:rFonts w:eastAsiaTheme="minorEastAsia"/>
        </w:rPr>
        <w:t>.</w:t>
      </w:r>
      <w:r w:rsidR="00041A54">
        <w:rPr>
          <w:rFonts w:eastAsiaTheme="minorEastAsia"/>
        </w:rPr>
        <w:t xml:space="preserve"> Assim, a diferença estimada do número de </w:t>
      </w:r>
      <w:r w:rsidR="00041A54">
        <w:rPr>
          <w:rFonts w:eastAsiaTheme="minorEastAsia"/>
        </w:rPr>
        <w:lastRenderedPageBreak/>
        <w:t>fusões e aquisições internacionais no Brasil, em relação ao Brasil sintético é de 742, considerando os anos de 2012 a 2018.</w:t>
      </w:r>
    </w:p>
    <w:p w14:paraId="185D008D" w14:textId="77777777" w:rsidR="00CA6464" w:rsidRPr="00E43176" w:rsidRDefault="00CA6464" w:rsidP="00E43176">
      <w:pPr>
        <w:spacing w:line="360" w:lineRule="auto"/>
        <w:ind w:firstLine="851"/>
        <w:jc w:val="both"/>
        <w:rPr>
          <w:rFonts w:eastAsiaTheme="minorEastAsia"/>
        </w:rPr>
      </w:pPr>
    </w:p>
    <w:p w14:paraId="51AD6CD9" w14:textId="64641CC7" w:rsidR="002364FE" w:rsidRDefault="00751403" w:rsidP="002364FE">
      <w:pPr>
        <w:pStyle w:val="Legenda"/>
        <w:spacing w:after="0"/>
        <w:jc w:val="center"/>
        <w:rPr>
          <w:sz w:val="20"/>
          <w:szCs w:val="20"/>
        </w:rPr>
      </w:pPr>
      <w:bookmarkStart w:id="12" w:name="_Toc51772713"/>
      <w:r>
        <w:t xml:space="preserve">Gráfico </w:t>
      </w:r>
      <w:r w:rsidR="006B1E3D">
        <w:fldChar w:fldCharType="begin"/>
      </w:r>
      <w:r w:rsidR="006B1E3D">
        <w:instrText xml:space="preserve"> SEQ Gráfico \* ARABIC </w:instrText>
      </w:r>
      <w:r w:rsidR="006B1E3D">
        <w:fldChar w:fldCharType="separate"/>
      </w:r>
      <w:r w:rsidR="004B76AA">
        <w:rPr>
          <w:noProof/>
        </w:rPr>
        <w:t>1</w:t>
      </w:r>
      <w:r w:rsidR="006B1E3D">
        <w:rPr>
          <w:noProof/>
        </w:rPr>
        <w:fldChar w:fldCharType="end"/>
      </w:r>
      <w:r w:rsidR="00170CF5">
        <w:t xml:space="preserve"> -</w:t>
      </w:r>
      <w:r w:rsidR="00D16F43">
        <w:t xml:space="preserve"> </w:t>
      </w:r>
      <w:r w:rsidR="00170CF5">
        <w:t>Comparação</w:t>
      </w:r>
      <w:r w:rsidR="006172B1">
        <w:t xml:space="preserve"> número de fusões e aquisições do</w:t>
      </w:r>
      <w:r w:rsidR="00170CF5">
        <w:t xml:space="preserve"> B</w:t>
      </w:r>
      <w:r w:rsidR="006172B1">
        <w:t>rasil sintético com sua unidade sintética</w:t>
      </w:r>
      <w:bookmarkEnd w:id="12"/>
      <w:r w:rsidR="002364FE">
        <w:rPr>
          <w:noProof/>
          <w:color w:val="000000"/>
          <w:w w:val="0"/>
          <w:u w:color="000000"/>
          <w:bdr w:val="none" w:sz="0" w:space="0" w:color="000000"/>
          <w:shd w:val="clear" w:color="000000" w:fill="000000"/>
        </w:rPr>
        <w:t xml:space="preserve">  </w:t>
      </w:r>
      <w:r w:rsidR="007B0C88">
        <w:rPr>
          <w:noProof/>
          <w:color w:val="000000"/>
          <w:w w:val="0"/>
          <w:u w:color="000000"/>
          <w:bdr w:val="none" w:sz="0" w:space="0" w:color="000000"/>
          <w:shd w:val="clear" w:color="000000" w:fill="000000"/>
        </w:rPr>
        <w:drawing>
          <wp:inline distT="0" distB="0" distL="0" distR="0" wp14:anchorId="59B93902" wp14:editId="31CCE096">
            <wp:extent cx="5400040" cy="3133871"/>
            <wp:effectExtent l="0" t="0" r="0" b="9525"/>
            <wp:docPr id="11" name="Imagem 11" descr="C:\Users\Samsung\Downloads\000005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msung\Downloads\000005 (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40" cy="3133871"/>
                    </a:xfrm>
                    <a:prstGeom prst="rect">
                      <a:avLst/>
                    </a:prstGeom>
                    <a:noFill/>
                    <a:ln>
                      <a:noFill/>
                    </a:ln>
                  </pic:spPr>
                </pic:pic>
              </a:graphicData>
            </a:graphic>
          </wp:inline>
        </w:drawing>
      </w:r>
      <w:r w:rsidR="002364FE" w:rsidRPr="002364FE">
        <w:rPr>
          <w:sz w:val="20"/>
          <w:szCs w:val="20"/>
        </w:rPr>
        <w:t xml:space="preserve"> </w:t>
      </w:r>
      <w:r w:rsidR="002364FE">
        <w:rPr>
          <w:sz w:val="20"/>
          <w:szCs w:val="20"/>
        </w:rPr>
        <w:t xml:space="preserve">                                                                                                                                                                                  </w:t>
      </w:r>
    </w:p>
    <w:p w14:paraId="46D1BE7B" w14:textId="4D276454" w:rsidR="00A92130" w:rsidRPr="000C0613" w:rsidRDefault="002364FE" w:rsidP="002364FE">
      <w:r>
        <w:rPr>
          <w:sz w:val="20"/>
          <w:szCs w:val="20"/>
        </w:rPr>
        <w:t xml:space="preserve">                   </w:t>
      </w:r>
      <w:r w:rsidRPr="006C580A">
        <w:rPr>
          <w:sz w:val="20"/>
          <w:szCs w:val="20"/>
        </w:rPr>
        <w:t>Fonte: Elaboração própria</w:t>
      </w:r>
      <w:r w:rsidRPr="000C0613">
        <w:rPr>
          <w:noProof/>
        </w:rPr>
        <w:t xml:space="preserve"> </w:t>
      </w:r>
      <w:r w:rsidR="00FE1C76" w:rsidRPr="000C0613">
        <w:rPr>
          <w:snapToGrid w:val="0"/>
          <w:color w:val="000000"/>
          <w:w w:val="0"/>
          <w:u w:color="000000"/>
          <w:bdr w:val="none" w:sz="0" w:space="0" w:color="000000"/>
          <w:shd w:val="clear" w:color="000000" w:fill="000000"/>
          <w:lang w:val="x-none" w:eastAsia="x-none" w:bidi="x-none"/>
        </w:rPr>
        <w:t xml:space="preserve"> </w:t>
      </w:r>
    </w:p>
    <w:p w14:paraId="0EF091CC" w14:textId="59F51845" w:rsidR="005C38AD" w:rsidRDefault="00FE1C76" w:rsidP="00F92C29">
      <w:pPr>
        <w:spacing w:line="360" w:lineRule="auto"/>
        <w:jc w:val="both"/>
      </w:pPr>
      <w:r w:rsidRPr="000C0613">
        <w:t xml:space="preserve">                    </w:t>
      </w:r>
    </w:p>
    <w:p w14:paraId="778561C7" w14:textId="0572DCD6" w:rsidR="00615ED9" w:rsidRDefault="00FE1C76" w:rsidP="00E67BCD">
      <w:pPr>
        <w:pStyle w:val="Legenda"/>
      </w:pPr>
      <w:r w:rsidRPr="000C0613">
        <w:t xml:space="preserve">   </w:t>
      </w:r>
      <w:bookmarkStart w:id="13" w:name="_Toc51772714"/>
      <w:r w:rsidR="00E67BCD">
        <w:t xml:space="preserve">Gráfico </w:t>
      </w:r>
      <w:r w:rsidR="006B1E3D">
        <w:fldChar w:fldCharType="begin"/>
      </w:r>
      <w:r w:rsidR="006B1E3D">
        <w:instrText xml:space="preserve"> SEQ Gráfico \* ARABIC </w:instrText>
      </w:r>
      <w:r w:rsidR="006B1E3D">
        <w:fldChar w:fldCharType="separate"/>
      </w:r>
      <w:r w:rsidR="004B76AA">
        <w:rPr>
          <w:noProof/>
        </w:rPr>
        <w:t>2</w:t>
      </w:r>
      <w:r w:rsidR="006B1E3D">
        <w:rPr>
          <w:noProof/>
        </w:rPr>
        <w:fldChar w:fldCharType="end"/>
      </w:r>
      <w:r w:rsidR="00615ED9">
        <w:t xml:space="preserve"> – </w:t>
      </w:r>
      <w:r w:rsidR="00D16F43">
        <w:t>Diferença entre o número de fusões e aquisições entre o Brasil e sua unidade sintética</w:t>
      </w:r>
      <w:bookmarkEnd w:id="13"/>
    </w:p>
    <w:p w14:paraId="5304FB1D" w14:textId="77777777" w:rsidR="00615ED9" w:rsidRDefault="00615ED9" w:rsidP="00F92C29">
      <w:pPr>
        <w:spacing w:line="360" w:lineRule="auto"/>
        <w:jc w:val="both"/>
      </w:pPr>
    </w:p>
    <w:p w14:paraId="01227010" w14:textId="77777777" w:rsidR="00615ED9" w:rsidRDefault="007B0C88" w:rsidP="002364FE">
      <w:pPr>
        <w:jc w:val="center"/>
      </w:pPr>
      <w:r>
        <w:rPr>
          <w:noProof/>
        </w:rPr>
        <w:drawing>
          <wp:inline distT="0" distB="0" distL="0" distR="0" wp14:anchorId="7C32CB04" wp14:editId="61838FBF">
            <wp:extent cx="5100451" cy="3026771"/>
            <wp:effectExtent l="0" t="0" r="5080" b="2540"/>
            <wp:docPr id="12" name="Imagem 12" descr="C:\Users\Samsung\Downloads\000005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msung\Downloads\000005 (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03007" cy="3028288"/>
                    </a:xfrm>
                    <a:prstGeom prst="rect">
                      <a:avLst/>
                    </a:prstGeom>
                    <a:noFill/>
                    <a:ln>
                      <a:noFill/>
                    </a:ln>
                  </pic:spPr>
                </pic:pic>
              </a:graphicData>
            </a:graphic>
          </wp:inline>
        </w:drawing>
      </w:r>
    </w:p>
    <w:p w14:paraId="2C185F52" w14:textId="2A543BF8" w:rsidR="002364FE" w:rsidRDefault="00FE1C76" w:rsidP="002364FE">
      <w:pPr>
        <w:ind w:firstLine="851"/>
        <w:jc w:val="both"/>
        <w:rPr>
          <w:sz w:val="20"/>
          <w:szCs w:val="20"/>
        </w:rPr>
      </w:pPr>
      <w:r w:rsidRPr="000C0613">
        <w:t xml:space="preserve"> </w:t>
      </w:r>
      <w:r w:rsidR="002364FE" w:rsidRPr="006C580A">
        <w:rPr>
          <w:sz w:val="20"/>
          <w:szCs w:val="20"/>
        </w:rPr>
        <w:t>Fonte: Elaboração própria</w:t>
      </w:r>
    </w:p>
    <w:p w14:paraId="7C8D4FCA" w14:textId="77777777" w:rsidR="002364FE" w:rsidRDefault="002364FE" w:rsidP="00906B80">
      <w:pPr>
        <w:spacing w:line="360" w:lineRule="auto"/>
        <w:ind w:firstLine="851"/>
        <w:jc w:val="both"/>
      </w:pPr>
    </w:p>
    <w:p w14:paraId="2131D834" w14:textId="3E0D9685" w:rsidR="00170CF5" w:rsidRDefault="003D22E7" w:rsidP="00906B80">
      <w:pPr>
        <w:spacing w:line="360" w:lineRule="auto"/>
        <w:ind w:firstLine="851"/>
        <w:jc w:val="both"/>
        <w:rPr>
          <w:rFonts w:eastAsiaTheme="minorEastAsia"/>
        </w:rPr>
      </w:pPr>
      <w:r>
        <w:rPr>
          <w:rFonts w:eastAsiaTheme="minorEastAsia"/>
        </w:rPr>
        <w:lastRenderedPageBreak/>
        <w:t>O</w:t>
      </w:r>
      <w:r w:rsidR="00EA17C4">
        <w:rPr>
          <w:rFonts w:eastAsiaTheme="minorEastAsia"/>
        </w:rPr>
        <w:t xml:space="preserve"> </w:t>
      </w:r>
      <w:r w:rsidR="00170CF5" w:rsidRPr="00906B80">
        <w:rPr>
          <w:rFonts w:eastAsiaTheme="minorEastAsia"/>
        </w:rPr>
        <w:t xml:space="preserve">teste de permutação </w:t>
      </w:r>
      <w:r>
        <w:rPr>
          <w:rFonts w:eastAsiaTheme="minorEastAsia"/>
        </w:rPr>
        <w:t xml:space="preserve">é utilizado para inferências no método de controle sintético </w:t>
      </w:r>
      <w:r w:rsidR="00170CF5" w:rsidRPr="00906B80">
        <w:rPr>
          <w:rFonts w:eastAsiaTheme="minorEastAsia"/>
        </w:rPr>
        <w:fldChar w:fldCharType="begin" w:fldLock="1"/>
      </w:r>
      <w:r w:rsidR="005402EF">
        <w:rPr>
          <w:rFonts w:eastAsiaTheme="minorEastAsia"/>
        </w:rPr>
        <w:instrText>ADDIN CSL_CITATION {"citationItems":[{"id":"ITEM-1","itemData":{"DOI":"10.1257/000282803321455188","ISSN":"00028282","abstract":"This article investigates the economic effects of conflict, using the terrorist conflict in the Basque Country as a case study. We find that, after the outbreak of terrorism in the late 1960's, per capita GDP in the Basque Country declined about 10 percentage points relative to a synthetic control region without terrorism. In addition, we use the 1998-1999 truce as a natural experiment. We find that stocks of firms with a significant part of their business in the Basque Country showed a positive relative performance when truce became credible, and a negative relative performance at the end of the cease-fire.","author":[{"dropping-particle":"","family":"Abadie","given":"Alberto","non-dropping-particle":"","parse-names":false,"suffix":""},{"dropping-particle":"","family":"Gardeazabal","given":"Javier","non-dropping-particle":"","parse-names":false,"suffix":""}],"container-title":"American Economic Review","id":"ITEM-1","issue":"1","issued":{"date-parts":[["2003"]]},"page":"113-132","title":"The economic costs of conflict: A case study of the Basque country","type":"article-journal","volume":"93"},"uris":["http://www.mendeley.com/documents/?uuid=dde319c1-7ef6-46c7-8610-96ee645d11cb"]}],"mendeley":{"formattedCitation":"(ABADIE; GARDEAZABAL, 2003)","plainTextFormattedCitation":"(ABADIE; GARDEAZABAL, 2003)","previouslyFormattedCitation":"(ABADIE; GARDEAZABAL, 2003)"},"properties":{"noteIndex":0},"schema":"https://github.com/citation-style-language/schema/raw/master/csl-citation.json"}</w:instrText>
      </w:r>
      <w:r w:rsidR="00170CF5" w:rsidRPr="00906B80">
        <w:rPr>
          <w:rFonts w:eastAsiaTheme="minorEastAsia"/>
        </w:rPr>
        <w:fldChar w:fldCharType="separate"/>
      </w:r>
      <w:r w:rsidR="00170CF5" w:rsidRPr="00906B80">
        <w:rPr>
          <w:rFonts w:eastAsiaTheme="minorEastAsia"/>
          <w:noProof/>
        </w:rPr>
        <w:t>(ABADIE; GARDEAZABAL, 2003)</w:t>
      </w:r>
      <w:r w:rsidR="00170CF5" w:rsidRPr="00906B80">
        <w:rPr>
          <w:rFonts w:eastAsiaTheme="minorEastAsia"/>
        </w:rPr>
        <w:fldChar w:fldCharType="end"/>
      </w:r>
      <w:r w:rsidR="00170CF5" w:rsidRPr="00906B80">
        <w:rPr>
          <w:rFonts w:eastAsiaTheme="minorEastAsia"/>
        </w:rPr>
        <w:t xml:space="preserve">. </w:t>
      </w:r>
      <w:r>
        <w:rPr>
          <w:rFonts w:eastAsiaTheme="minorEastAsia"/>
        </w:rPr>
        <w:t>Isto é</w:t>
      </w:r>
      <w:r w:rsidR="00170CF5" w:rsidRPr="00906B80">
        <w:rPr>
          <w:rFonts w:eastAsiaTheme="minorEastAsia"/>
        </w:rPr>
        <w:t xml:space="preserve">, aplica-se o método a todas as unidades de controle da amostra e </w:t>
      </w:r>
      <w:r>
        <w:rPr>
          <w:rFonts w:eastAsiaTheme="minorEastAsia"/>
        </w:rPr>
        <w:t xml:space="preserve">se </w:t>
      </w:r>
      <w:r w:rsidR="00170CF5" w:rsidRPr="00906B80">
        <w:rPr>
          <w:rFonts w:eastAsiaTheme="minorEastAsia"/>
        </w:rPr>
        <w:t>coleta as informações entre a diferen</w:t>
      </w:r>
      <w:r w:rsidR="00906B80" w:rsidRPr="00906B80">
        <w:rPr>
          <w:rFonts w:eastAsiaTheme="minorEastAsia"/>
        </w:rPr>
        <w:t xml:space="preserve">ça na variável de interesse para cada iteração. Em outras palavras, o modelo é produzido em todos aos países como se tratamento fosse, compara-se, a partir disso, cada resultado dos </w:t>
      </w:r>
      <w:r w:rsidR="00906B80" w:rsidRPr="006808BA">
        <w:rPr>
          <w:rFonts w:eastAsiaTheme="minorEastAsia"/>
          <w:i/>
        </w:rPr>
        <w:t>gaps</w:t>
      </w:r>
      <w:r w:rsidR="00906B80" w:rsidRPr="00906B80">
        <w:rPr>
          <w:rFonts w:eastAsiaTheme="minorEastAsia"/>
        </w:rPr>
        <w:t xml:space="preserve"> das fusões e aquisições internacionais e compara-se com a do Brasil. Procura-se saber, portanto, se algum outro país apresenta uma resposta maior que o Brasil em relação ao número de fusões e aquisições internacionais.</w:t>
      </w:r>
    </w:p>
    <w:p w14:paraId="103FF3D3" w14:textId="56253236" w:rsidR="00EF2C27" w:rsidRDefault="001D22D7" w:rsidP="00906B80">
      <w:pPr>
        <w:spacing w:line="360" w:lineRule="auto"/>
        <w:ind w:firstLine="851"/>
        <w:jc w:val="both"/>
      </w:pPr>
      <w:r>
        <w:rPr>
          <w:rFonts w:eastAsiaTheme="minorEastAsia"/>
        </w:rPr>
        <w:t>O Gráfico 3</w:t>
      </w:r>
      <w:r w:rsidR="00EF2C27">
        <w:rPr>
          <w:rFonts w:eastAsiaTheme="minorEastAsia"/>
        </w:rPr>
        <w:t xml:space="preserve"> apresenta visualmente este resultado. A estrutura é semelhante do gráfico anterior, a diferença é que as linhas ofuscadas representam a aplicação do método em todos os países selecionado como se fosse a unidade de tratamento. Percebe-se que o Brasil apresenta ainda a maior </w:t>
      </w:r>
      <w:r w:rsidR="00EF2C27" w:rsidRPr="006808BA">
        <w:rPr>
          <w:rFonts w:eastAsiaTheme="minorEastAsia"/>
          <w:i/>
        </w:rPr>
        <w:t>gap</w:t>
      </w:r>
      <w:r w:rsidR="00EF2C27">
        <w:rPr>
          <w:rFonts w:eastAsiaTheme="minorEastAsia"/>
        </w:rPr>
        <w:t xml:space="preserve"> entre a sua variável sintética e sua variável real no pós-intervenção.</w:t>
      </w:r>
    </w:p>
    <w:p w14:paraId="007995B9" w14:textId="77777777" w:rsidR="00170CF5" w:rsidRDefault="00170CF5" w:rsidP="00F92C29">
      <w:pPr>
        <w:spacing w:line="360" w:lineRule="auto"/>
        <w:jc w:val="both"/>
      </w:pPr>
    </w:p>
    <w:p w14:paraId="0A331103" w14:textId="77777777" w:rsidR="004A2475" w:rsidRDefault="004A2475" w:rsidP="004A2475">
      <w:pPr>
        <w:pStyle w:val="Legenda"/>
        <w:jc w:val="center"/>
      </w:pPr>
      <w:bookmarkStart w:id="14" w:name="_Toc51772715"/>
    </w:p>
    <w:p w14:paraId="53718E8B" w14:textId="0E775EEF" w:rsidR="00A92130" w:rsidRPr="000C0613" w:rsidRDefault="00E67BCD" w:rsidP="004A2475">
      <w:pPr>
        <w:pStyle w:val="Legenda"/>
        <w:jc w:val="center"/>
      </w:pPr>
      <w:r>
        <w:t xml:space="preserve">Gráfico </w:t>
      </w:r>
      <w:r w:rsidR="006B1E3D">
        <w:fldChar w:fldCharType="begin"/>
      </w:r>
      <w:r w:rsidR="006B1E3D">
        <w:instrText xml:space="preserve"> SEQ Gráfico \* ARABIC </w:instrText>
      </w:r>
      <w:r w:rsidR="006B1E3D">
        <w:fldChar w:fldCharType="separate"/>
      </w:r>
      <w:r w:rsidR="004B76AA">
        <w:rPr>
          <w:noProof/>
        </w:rPr>
        <w:t>3</w:t>
      </w:r>
      <w:r w:rsidR="006B1E3D">
        <w:rPr>
          <w:noProof/>
        </w:rPr>
        <w:fldChar w:fldCharType="end"/>
      </w:r>
      <w:r w:rsidR="00FE1C76" w:rsidRPr="000C0613">
        <w:t xml:space="preserve"> </w:t>
      </w:r>
      <w:r w:rsidR="00FE2D67">
        <w:t>–</w:t>
      </w:r>
      <w:r w:rsidR="00E07742" w:rsidRPr="000C0613">
        <w:t xml:space="preserve"> </w:t>
      </w:r>
      <w:r w:rsidR="00FE2D67">
        <w:t>Teste de placebo entre o Brasil e suas unidades de controle</w:t>
      </w:r>
      <w:bookmarkEnd w:id="14"/>
    </w:p>
    <w:p w14:paraId="467652C3" w14:textId="77777777" w:rsidR="00A92130" w:rsidRPr="000C0613" w:rsidRDefault="007B0C88" w:rsidP="002364FE">
      <w:pPr>
        <w:keepNext/>
        <w:keepLines/>
        <w:jc w:val="center"/>
      </w:pPr>
      <w:r>
        <w:rPr>
          <w:noProof/>
        </w:rPr>
        <w:drawing>
          <wp:inline distT="0" distB="0" distL="0" distR="0" wp14:anchorId="6993391F" wp14:editId="5003537F">
            <wp:extent cx="5098415" cy="3415030"/>
            <wp:effectExtent l="0" t="0" r="6985" b="0"/>
            <wp:docPr id="13" name="Imagem 13" descr="C:\Users\Samsung\Downloads\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amsung\Downloads\p.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98415" cy="3415030"/>
                    </a:xfrm>
                    <a:prstGeom prst="rect">
                      <a:avLst/>
                    </a:prstGeom>
                    <a:noFill/>
                    <a:ln>
                      <a:noFill/>
                    </a:ln>
                  </pic:spPr>
                </pic:pic>
              </a:graphicData>
            </a:graphic>
          </wp:inline>
        </w:drawing>
      </w:r>
    </w:p>
    <w:p w14:paraId="4451CB85" w14:textId="01A435FD" w:rsidR="00EB001D" w:rsidRPr="006C580A" w:rsidRDefault="006C580A" w:rsidP="002364FE">
      <w:pPr>
        <w:rPr>
          <w:sz w:val="20"/>
          <w:szCs w:val="20"/>
        </w:rPr>
      </w:pPr>
      <w:r>
        <w:rPr>
          <w:sz w:val="20"/>
          <w:szCs w:val="20"/>
        </w:rPr>
        <w:t xml:space="preserve">                      </w:t>
      </w:r>
      <w:r w:rsidRPr="006C580A">
        <w:rPr>
          <w:sz w:val="20"/>
          <w:szCs w:val="20"/>
        </w:rPr>
        <w:t>Fonte: Elaboração própria</w:t>
      </w:r>
    </w:p>
    <w:p w14:paraId="10F98E80" w14:textId="77777777" w:rsidR="00EB001D" w:rsidRPr="000C0613" w:rsidRDefault="00EB001D" w:rsidP="00F92C29">
      <w:pPr>
        <w:spacing w:line="360" w:lineRule="auto"/>
        <w:jc w:val="both"/>
      </w:pPr>
    </w:p>
    <w:p w14:paraId="50DC8E87" w14:textId="7B5A09EA" w:rsidR="00EB001D" w:rsidRPr="005402EF" w:rsidRDefault="00AF4840" w:rsidP="005402EF">
      <w:pPr>
        <w:spacing w:line="360" w:lineRule="auto"/>
        <w:ind w:firstLine="851"/>
        <w:jc w:val="both"/>
        <w:rPr>
          <w:rFonts w:eastAsiaTheme="minorEastAsia"/>
        </w:rPr>
      </w:pPr>
      <w:r w:rsidRPr="005402EF">
        <w:rPr>
          <w:rFonts w:eastAsiaTheme="minorEastAsia"/>
        </w:rPr>
        <w:t xml:space="preserve">Uma alternativa para apresentação do teste de permutação é Razão MSPE. </w:t>
      </w:r>
      <w:r w:rsidR="00492FEE" w:rsidRPr="005402EF">
        <w:rPr>
          <w:rFonts w:eastAsiaTheme="minorEastAsia"/>
        </w:rPr>
        <w:t>Este indicador</w:t>
      </w:r>
      <w:r w:rsidRPr="005402EF">
        <w:rPr>
          <w:rFonts w:eastAsiaTheme="minorEastAsia"/>
        </w:rPr>
        <w:t xml:space="preserve"> </w:t>
      </w:r>
      <w:r w:rsidR="00C81CF8" w:rsidRPr="005402EF">
        <w:rPr>
          <w:rFonts w:eastAsiaTheme="minorEastAsia"/>
        </w:rPr>
        <w:t xml:space="preserve">mede a magnitude da diferença na variável de interesse entre cada país e sua contraparte sintética. Um </w:t>
      </w:r>
      <w:r w:rsidR="003D22E7">
        <w:rPr>
          <w:rFonts w:eastAsiaTheme="minorEastAsia"/>
        </w:rPr>
        <w:t>valor elevado de</w:t>
      </w:r>
      <w:r w:rsidR="007D19F1">
        <w:rPr>
          <w:rFonts w:eastAsiaTheme="minorEastAsia"/>
        </w:rPr>
        <w:t xml:space="preserve"> </w:t>
      </w:r>
      <w:r w:rsidR="00C81CF8" w:rsidRPr="005402EF">
        <w:rPr>
          <w:rFonts w:eastAsiaTheme="minorEastAsia"/>
        </w:rPr>
        <w:t xml:space="preserve">MSPE pós-intervenção não é indicativo de </w:t>
      </w:r>
      <w:r w:rsidR="00C81CF8" w:rsidRPr="005402EF">
        <w:rPr>
          <w:rFonts w:eastAsiaTheme="minorEastAsia"/>
        </w:rPr>
        <w:lastRenderedPageBreak/>
        <w:t xml:space="preserve">um grande efeito da intervenção se o controle sintético não </w:t>
      </w:r>
      <w:r w:rsidRPr="005402EF">
        <w:rPr>
          <w:rFonts w:eastAsiaTheme="minorEastAsia"/>
        </w:rPr>
        <w:t xml:space="preserve">apresentar um </w:t>
      </w:r>
      <w:r w:rsidR="00492FEE" w:rsidRPr="005402EF">
        <w:rPr>
          <w:rFonts w:eastAsiaTheme="minorEastAsia"/>
        </w:rPr>
        <w:t>ajustamento</w:t>
      </w:r>
      <w:r w:rsidRPr="005402EF">
        <w:rPr>
          <w:rFonts w:eastAsiaTheme="minorEastAsia"/>
        </w:rPr>
        <w:t xml:space="preserve"> </w:t>
      </w:r>
      <w:proofErr w:type="spellStart"/>
      <w:r w:rsidR="00492FEE" w:rsidRPr="005402EF">
        <w:rPr>
          <w:rFonts w:eastAsiaTheme="minorEastAsia"/>
        </w:rPr>
        <w:t>pré</w:t>
      </w:r>
      <w:proofErr w:type="spellEnd"/>
      <w:r w:rsidR="00492FEE" w:rsidRPr="005402EF">
        <w:rPr>
          <w:rFonts w:eastAsiaTheme="minorEastAsia"/>
        </w:rPr>
        <w:t>-intervenção</w:t>
      </w:r>
      <w:r w:rsidR="003A6084">
        <w:rPr>
          <w:rFonts w:eastAsiaTheme="minorEastAsia"/>
        </w:rPr>
        <w:t>.</w:t>
      </w:r>
      <w:r w:rsidR="00C81CF8" w:rsidRPr="005402EF">
        <w:rPr>
          <w:rFonts w:eastAsiaTheme="minorEastAsia"/>
        </w:rPr>
        <w:t xml:space="preserve"> </w:t>
      </w:r>
      <w:r w:rsidRPr="005402EF">
        <w:rPr>
          <w:rFonts w:eastAsiaTheme="minorEastAsia"/>
        </w:rPr>
        <w:t>Dessa forma, p</w:t>
      </w:r>
      <w:r w:rsidR="001E0C06">
        <w:rPr>
          <w:rFonts w:eastAsiaTheme="minorEastAsia"/>
        </w:rPr>
        <w:t xml:space="preserve">ara cada país, dividimos o </w:t>
      </w:r>
      <w:r w:rsidR="00C81CF8" w:rsidRPr="005402EF">
        <w:rPr>
          <w:rFonts w:eastAsiaTheme="minorEastAsia"/>
        </w:rPr>
        <w:t xml:space="preserve">MSPE </w:t>
      </w:r>
      <w:r w:rsidRPr="005402EF">
        <w:rPr>
          <w:rFonts w:eastAsiaTheme="minorEastAsia"/>
        </w:rPr>
        <w:t>pós-</w:t>
      </w:r>
      <w:r w:rsidR="003A6084">
        <w:rPr>
          <w:rFonts w:eastAsiaTheme="minorEastAsia"/>
        </w:rPr>
        <w:t xml:space="preserve">intervenção pelo seu </w:t>
      </w:r>
      <w:r w:rsidR="001E0C06">
        <w:rPr>
          <w:rFonts w:eastAsiaTheme="minorEastAsia"/>
        </w:rPr>
        <w:t xml:space="preserve">MSPE </w:t>
      </w:r>
      <w:proofErr w:type="spellStart"/>
      <w:r w:rsidR="001E0C06">
        <w:rPr>
          <w:rFonts w:eastAsiaTheme="minorEastAsia"/>
        </w:rPr>
        <w:t>pré</w:t>
      </w:r>
      <w:proofErr w:type="spellEnd"/>
      <w:r w:rsidR="001E0C06">
        <w:rPr>
          <w:rFonts w:eastAsiaTheme="minorEastAsia"/>
        </w:rPr>
        <w:t>-intervenção</w:t>
      </w:r>
      <w:r w:rsidR="00C81CF8" w:rsidRPr="005402EF">
        <w:rPr>
          <w:rFonts w:eastAsiaTheme="minorEastAsia"/>
        </w:rPr>
        <w:t>.</w:t>
      </w:r>
    </w:p>
    <w:p w14:paraId="3854BC91" w14:textId="77777777" w:rsidR="003B0253" w:rsidRDefault="00F81F6B" w:rsidP="005402EF">
      <w:pPr>
        <w:spacing w:line="360" w:lineRule="auto"/>
        <w:ind w:firstLine="851"/>
        <w:jc w:val="both"/>
        <w:rPr>
          <w:rFonts w:eastAsiaTheme="minorEastAsia"/>
        </w:rPr>
      </w:pPr>
      <w:r w:rsidRPr="005402EF">
        <w:rPr>
          <w:rFonts w:eastAsiaTheme="minorEastAsia"/>
        </w:rPr>
        <w:t>Esta medida, portanto, demostra a diferença entre o resultado observado de uma unidade de tratamento e seu controle sintético, antes e após o tratamento.</w:t>
      </w:r>
      <w:r w:rsidR="00E14440" w:rsidRPr="005402EF">
        <w:rPr>
          <w:rFonts w:eastAsiaTheme="minorEastAsia"/>
        </w:rPr>
        <w:t xml:space="preserve"> Esse cálculo é feito em todas as unidades de controle, calculando-se uma medida dessa razão para cada uma. </w:t>
      </w:r>
      <w:r w:rsidRPr="005402EF">
        <w:rPr>
          <w:rFonts w:eastAsiaTheme="minorEastAsia"/>
        </w:rPr>
        <w:t xml:space="preserve"> Uma proporção mais alta significa um pequeno erro de previsão de tratamento prévio (um bom controle sintético) e um alto MSPE pós-tratamento, significa uma grande diferença entre a unidade e seu controle sintético após a intervenção. </w:t>
      </w:r>
      <w:r w:rsidR="005402EF">
        <w:rPr>
          <w:rFonts w:eastAsiaTheme="minorEastAsia"/>
        </w:rPr>
        <w:t xml:space="preserve">Assim, de forma direta, a unidade com maior proporção foi a que mais teve efeito a intervenção. </w:t>
      </w:r>
    </w:p>
    <w:p w14:paraId="25D2D341" w14:textId="3923612F" w:rsidR="005402EF" w:rsidRDefault="00052606" w:rsidP="005402EF">
      <w:pPr>
        <w:spacing w:line="360" w:lineRule="auto"/>
        <w:ind w:firstLine="851"/>
        <w:jc w:val="both"/>
        <w:rPr>
          <w:rFonts w:eastAsiaTheme="minorEastAsia"/>
        </w:rPr>
      </w:pPr>
      <w:r>
        <w:rPr>
          <w:rFonts w:eastAsiaTheme="minorEastAsia"/>
        </w:rPr>
        <w:t xml:space="preserve">O gráfico 4 </w:t>
      </w:r>
      <w:r w:rsidR="005402EF">
        <w:rPr>
          <w:rFonts w:eastAsiaTheme="minorEastAsia"/>
        </w:rPr>
        <w:t>mostra o resultado desse teste</w:t>
      </w:r>
      <w:r w:rsidR="0034596F">
        <w:rPr>
          <w:rFonts w:eastAsiaTheme="minorEastAsia"/>
        </w:rPr>
        <w:t>. Com</w:t>
      </w:r>
      <w:r w:rsidR="005402EF">
        <w:rPr>
          <w:rFonts w:eastAsiaTheme="minorEastAsia"/>
        </w:rPr>
        <w:t>o se percebe o Brasil</w:t>
      </w:r>
      <w:r w:rsidR="00DA5470">
        <w:rPr>
          <w:rFonts w:eastAsiaTheme="minorEastAsia"/>
        </w:rPr>
        <w:t xml:space="preserve"> apresentou u</w:t>
      </w:r>
      <w:r w:rsidR="005402EF">
        <w:rPr>
          <w:rFonts w:eastAsiaTheme="minorEastAsia"/>
        </w:rPr>
        <w:t>ma proporção maior da RMSPE</w:t>
      </w:r>
      <w:r w:rsidR="003D22E7">
        <w:rPr>
          <w:rFonts w:eastAsiaTheme="minorEastAsia"/>
        </w:rPr>
        <w:t xml:space="preserve">. Isso vai </w:t>
      </w:r>
      <w:r w:rsidR="005402EF">
        <w:rPr>
          <w:rFonts w:eastAsiaTheme="minorEastAsia"/>
        </w:rPr>
        <w:t>ao encontro da hipótese de que a mudança nos critérios de análise e julgamento de atos de concentração afetou o número de fusões e aquisições internacionais no Brasil.</w:t>
      </w:r>
      <w:r w:rsidR="00DA5470">
        <w:rPr>
          <w:rFonts w:eastAsiaTheme="minorEastAsia"/>
        </w:rPr>
        <w:t xml:space="preserve"> Cabe ressaltar, que a África do Sul também apresenta </w:t>
      </w:r>
      <w:r w:rsidR="0034596F">
        <w:rPr>
          <w:rFonts w:eastAsiaTheme="minorEastAsia"/>
        </w:rPr>
        <w:t>uma proporção grande</w:t>
      </w:r>
      <w:r w:rsidR="00DA5470">
        <w:rPr>
          <w:rFonts w:eastAsiaTheme="minorEastAsia"/>
        </w:rPr>
        <w:t>, mas como não houve nenhum fato que justifique</w:t>
      </w:r>
      <w:r w:rsidR="003F0923">
        <w:rPr>
          <w:rFonts w:eastAsiaTheme="minorEastAsia"/>
        </w:rPr>
        <w:t xml:space="preserve"> </w:t>
      </w:r>
      <w:r w:rsidR="00DA5470">
        <w:rPr>
          <w:rFonts w:eastAsiaTheme="minorEastAsia"/>
        </w:rPr>
        <w:t>um</w:t>
      </w:r>
      <w:r w:rsidR="00933C4C">
        <w:rPr>
          <w:rFonts w:eastAsiaTheme="minorEastAsia"/>
        </w:rPr>
        <w:t>a</w:t>
      </w:r>
      <w:r w:rsidR="00DA5470">
        <w:rPr>
          <w:rFonts w:eastAsiaTheme="minorEastAsia"/>
        </w:rPr>
        <w:t xml:space="preserve"> mudança regulatória em relação </w:t>
      </w:r>
      <w:r w:rsidR="0034596F">
        <w:rPr>
          <w:rFonts w:eastAsiaTheme="minorEastAsia"/>
        </w:rPr>
        <w:t>à</w:t>
      </w:r>
      <w:r w:rsidR="00DA5470">
        <w:rPr>
          <w:rFonts w:eastAsiaTheme="minorEastAsia"/>
        </w:rPr>
        <w:t xml:space="preserve"> defesa da concorrência – com foi identificado no caso da Índia</w:t>
      </w:r>
      <w:r w:rsidR="0034596F">
        <w:rPr>
          <w:rFonts w:eastAsiaTheme="minorEastAsia"/>
        </w:rPr>
        <w:t xml:space="preserve"> – optou-se por deixar esse país na lista da unidade de controle.</w:t>
      </w:r>
    </w:p>
    <w:p w14:paraId="539BB193" w14:textId="56998D70" w:rsidR="003A6084" w:rsidRDefault="005402EF">
      <w:pPr>
        <w:spacing w:line="360" w:lineRule="auto"/>
        <w:ind w:firstLine="851"/>
        <w:jc w:val="both"/>
        <w:rPr>
          <w:rFonts w:eastAsiaTheme="minorEastAsia"/>
        </w:rPr>
      </w:pPr>
      <w:r>
        <w:rPr>
          <w:rFonts w:eastAsiaTheme="minorEastAsia"/>
        </w:rPr>
        <w:t>Em complemento a este indicador, Ab</w:t>
      </w:r>
      <w:r w:rsidR="00DE2FD6">
        <w:rPr>
          <w:rFonts w:eastAsiaTheme="minorEastAsia"/>
        </w:rPr>
        <w:t>a</w:t>
      </w:r>
      <w:r>
        <w:rPr>
          <w:rFonts w:eastAsiaTheme="minorEastAsia"/>
        </w:rPr>
        <w:t xml:space="preserve">die </w:t>
      </w:r>
      <w:r>
        <w:rPr>
          <w:rFonts w:eastAsiaTheme="minorEastAsia"/>
        </w:rPr>
        <w:fldChar w:fldCharType="begin" w:fldLock="1"/>
      </w:r>
      <w:r w:rsidR="003B0253">
        <w:rPr>
          <w:rFonts w:eastAsiaTheme="minorEastAsia"/>
        </w:rPr>
        <w:instrText>ADDIN CSL_CITATION {"citationItems":[{"id":"ITEM-1","itemData":{"DOI":"10.1111/ajps.12116","ISSN":"15405907","abstract":"In recent years, a widespread consensus has emerged about the necessity of establishing bridges between quantitative and qualitative approaches to empirical research in political science. In this article, we discuss the use of the synthetic control method as a way to bridge the quantitative/qualitative divide in comparative politics. The synthetic control method provides a systematic way to choose comparison units in comparative case studies. This systematization opens the door to precise quantitative inference in small-sample comparative studies, without precluding the application of qualitative approaches. Borrowing the expression from Sidney Tarrow, the synthetic control method allows researchers to put \"qualitative flesh on quantitative bones.\" We illustrate the main ideas behind the synthetic control method by estimating the economic impact of the 1990 German reunification on West Germany.","author":[{"dropping-particle":"","family":"Abadie","given":"Alberto","non-dropping-particle":"","parse-names":false,"suffix":""},{"dropping-particle":"","family":"Diamond","given":"Alexis","non-dropping-particle":"","parse-names":false,"suffix":""},{"dropping-particle":"","family":"Hainmueller","given":"Jens","non-dropping-particle":"","parse-names":false,"suffix":""}],"container-title":"American Journal of Political Science","id":"ITEM-1","issue":"2","issued":{"date-parts":[["2015"]]},"page":"495-510","title":"Comparative Politics and the Synthetic Control Method","type":"article-journal","volume":"59"},"label":"chapter","suppress-author":1,"uris":["http://www.mendeley.com/documents/?uuid=7acb4008-94c1-46b6-ada7-c5683ce3ec42"]}],"mendeley":{"formattedCitation":"(2015)","plainTextFormattedCitation":"(2015)","previouslyFormattedCitation":"(2015)"},"properties":{"noteIndex":0},"schema":"https://github.com/citation-style-language/schema/raw/master/csl-citation.json"}</w:instrText>
      </w:r>
      <w:r>
        <w:rPr>
          <w:rFonts w:eastAsiaTheme="minorEastAsia"/>
        </w:rPr>
        <w:fldChar w:fldCharType="separate"/>
      </w:r>
      <w:r w:rsidRPr="005402EF">
        <w:rPr>
          <w:rFonts w:eastAsiaTheme="minorEastAsia"/>
          <w:noProof/>
        </w:rPr>
        <w:t>(2015)</w:t>
      </w:r>
      <w:r>
        <w:rPr>
          <w:rFonts w:eastAsiaTheme="minorEastAsia"/>
        </w:rPr>
        <w:fldChar w:fldCharType="end"/>
      </w:r>
      <w:r>
        <w:rPr>
          <w:rFonts w:eastAsiaTheme="minorEastAsia"/>
        </w:rPr>
        <w:t xml:space="preserve"> propõe uma espécie de p</w:t>
      </w:r>
      <w:r w:rsidR="00DE2FD6">
        <w:rPr>
          <w:rFonts w:eastAsiaTheme="minorEastAsia"/>
        </w:rPr>
        <w:t>-</w:t>
      </w:r>
      <w:r>
        <w:rPr>
          <w:rFonts w:eastAsiaTheme="minorEastAsia"/>
        </w:rPr>
        <w:t xml:space="preserve">valor, </w:t>
      </w:r>
      <w:r w:rsidR="00FB4DE1">
        <w:rPr>
          <w:rFonts w:eastAsiaTheme="minorEastAsia"/>
        </w:rPr>
        <w:t>como desenvolvido na sessão 2.2, este p-valor é</w:t>
      </w:r>
      <w:r w:rsidRPr="005402EF">
        <w:rPr>
          <w:rFonts w:eastAsiaTheme="minorEastAsia"/>
        </w:rPr>
        <w:t xml:space="preserve"> a proporção de unidades (placebos e tratadas) que têm uma proporção igual ou superior à da unidade tratada</w:t>
      </w:r>
      <w:r w:rsidR="00FB4DE1">
        <w:rPr>
          <w:rFonts w:eastAsiaTheme="minorEastAsia"/>
        </w:rPr>
        <w:t xml:space="preserve">, neste caso, o valor obtido é de </w:t>
      </w:r>
      <w:r w:rsidR="00FB4DE1" w:rsidRPr="00FB4DE1">
        <w:rPr>
          <w:rFonts w:eastAsiaTheme="minorEastAsia"/>
        </w:rPr>
        <w:t>0.083</w:t>
      </w:r>
      <w:r w:rsidR="00FB4DE1">
        <w:rPr>
          <w:rFonts w:eastAsiaTheme="minorEastAsia"/>
        </w:rPr>
        <w:t>.</w:t>
      </w:r>
      <w:bookmarkStart w:id="15" w:name="_Toc51772716"/>
    </w:p>
    <w:p w14:paraId="65FDF81F" w14:textId="77777777" w:rsidR="00F50C9A" w:rsidRDefault="00F50C9A">
      <w:pPr>
        <w:spacing w:line="360" w:lineRule="auto"/>
        <w:ind w:firstLine="851"/>
        <w:jc w:val="both"/>
        <w:rPr>
          <w:rFonts w:eastAsiaTheme="minorEastAsia"/>
        </w:rPr>
      </w:pPr>
    </w:p>
    <w:p w14:paraId="59AC6F25" w14:textId="53C35FB4" w:rsidR="00EB001D" w:rsidRPr="000C0613" w:rsidRDefault="00E67BCD" w:rsidP="004701A5">
      <w:pPr>
        <w:pStyle w:val="Legenda"/>
        <w:keepNext/>
        <w:keepLines/>
      </w:pPr>
      <w:r>
        <w:lastRenderedPageBreak/>
        <w:t xml:space="preserve">Gráfico </w:t>
      </w:r>
      <w:r w:rsidR="006B1E3D">
        <w:fldChar w:fldCharType="begin"/>
      </w:r>
      <w:r w:rsidR="006B1E3D">
        <w:instrText xml:space="preserve"> SEQ Gráfico \* ARABIC </w:instrText>
      </w:r>
      <w:r w:rsidR="006B1E3D">
        <w:fldChar w:fldCharType="separate"/>
      </w:r>
      <w:r w:rsidR="004B76AA">
        <w:rPr>
          <w:noProof/>
        </w:rPr>
        <w:t>4</w:t>
      </w:r>
      <w:r w:rsidR="006B1E3D">
        <w:rPr>
          <w:noProof/>
        </w:rPr>
        <w:fldChar w:fldCharType="end"/>
      </w:r>
      <w:r w:rsidR="00020E3B">
        <w:t xml:space="preserve"> - RMPE pós/</w:t>
      </w:r>
      <w:proofErr w:type="spellStart"/>
      <w:r w:rsidR="00020E3B">
        <w:t>pré</w:t>
      </w:r>
      <w:proofErr w:type="spellEnd"/>
      <w:r w:rsidR="00020E3B">
        <w:t>-</w:t>
      </w:r>
      <w:r w:rsidR="00EB001D" w:rsidRPr="000C0613">
        <w:t>intervenção</w:t>
      </w:r>
      <w:bookmarkEnd w:id="15"/>
    </w:p>
    <w:p w14:paraId="4730C624" w14:textId="77777777" w:rsidR="00B2718C" w:rsidRDefault="00B2718C" w:rsidP="004701A5">
      <w:pPr>
        <w:keepNext/>
        <w:keepLines/>
        <w:jc w:val="center"/>
      </w:pPr>
    </w:p>
    <w:p w14:paraId="352E3BE7" w14:textId="2EB7B291" w:rsidR="00B2718C" w:rsidRDefault="00EC3BDF">
      <w:pPr>
        <w:keepNext/>
        <w:keepLines/>
        <w:ind w:left="-426"/>
        <w:jc w:val="center"/>
      </w:pPr>
      <w:r>
        <w:rPr>
          <w:noProof/>
        </w:rPr>
        <w:drawing>
          <wp:inline distT="0" distB="0" distL="0" distR="0" wp14:anchorId="6D7923D3" wp14:editId="16C826F8">
            <wp:extent cx="5398019" cy="3599695"/>
            <wp:effectExtent l="0" t="0" r="0" b="127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me.png"/>
                    <pic:cNvPicPr/>
                  </pic:nvPicPr>
                  <pic:blipFill>
                    <a:blip r:embed="rId14">
                      <a:extLst>
                        <a:ext uri="{28A0092B-C50C-407E-A947-70E740481C1C}">
                          <a14:useLocalDpi xmlns:a14="http://schemas.microsoft.com/office/drawing/2010/main" val="0"/>
                        </a:ext>
                      </a:extLst>
                    </a:blip>
                    <a:stretch>
                      <a:fillRect/>
                    </a:stretch>
                  </pic:blipFill>
                  <pic:spPr>
                    <a:xfrm>
                      <a:off x="0" y="0"/>
                      <a:ext cx="5398019" cy="3599695"/>
                    </a:xfrm>
                    <a:prstGeom prst="rect">
                      <a:avLst/>
                    </a:prstGeom>
                  </pic:spPr>
                </pic:pic>
              </a:graphicData>
            </a:graphic>
          </wp:inline>
        </w:drawing>
      </w:r>
    </w:p>
    <w:p w14:paraId="49BCEB2D" w14:textId="0B3CDEB9" w:rsidR="00B2718C" w:rsidRPr="002364FE" w:rsidRDefault="002364FE" w:rsidP="004701A5">
      <w:pPr>
        <w:keepNext/>
        <w:keepLines/>
        <w:rPr>
          <w:sz w:val="20"/>
          <w:szCs w:val="20"/>
        </w:rPr>
      </w:pPr>
      <w:r>
        <w:rPr>
          <w:noProof/>
          <w:sz w:val="20"/>
          <w:szCs w:val="20"/>
        </w:rPr>
        <w:t xml:space="preserve">                         </w:t>
      </w:r>
      <w:r w:rsidRPr="002364FE">
        <w:rPr>
          <w:noProof/>
          <w:sz w:val="20"/>
          <w:szCs w:val="20"/>
        </w:rPr>
        <w:t>Fonte: Elaboração Própria</w:t>
      </w:r>
    </w:p>
    <w:p w14:paraId="6F970A84" w14:textId="77777777" w:rsidR="00B2718C" w:rsidRDefault="00B2718C" w:rsidP="00EB001D">
      <w:pPr>
        <w:spacing w:line="360" w:lineRule="auto"/>
        <w:jc w:val="center"/>
      </w:pPr>
    </w:p>
    <w:p w14:paraId="723AF812" w14:textId="6E3B326D" w:rsidR="00F50C9A" w:rsidRDefault="00BF673B" w:rsidP="00F9070F">
      <w:pPr>
        <w:spacing w:line="360" w:lineRule="auto"/>
        <w:ind w:firstLine="851"/>
        <w:jc w:val="both"/>
        <w:rPr>
          <w:rFonts w:eastAsiaTheme="minorEastAsia"/>
        </w:rPr>
      </w:pPr>
      <w:r>
        <w:rPr>
          <w:rFonts w:eastAsiaTheme="minorEastAsia"/>
        </w:rPr>
        <w:t>C</w:t>
      </w:r>
      <w:r w:rsidR="007C4519">
        <w:rPr>
          <w:rFonts w:eastAsiaTheme="minorEastAsia"/>
        </w:rPr>
        <w:t xml:space="preserve">onforme </w:t>
      </w:r>
      <w:r>
        <w:rPr>
          <w:rFonts w:eastAsiaTheme="minorEastAsia"/>
        </w:rPr>
        <w:t>consta</w:t>
      </w:r>
      <w:r w:rsidR="007C4519">
        <w:rPr>
          <w:rFonts w:eastAsiaTheme="minorEastAsia"/>
        </w:rPr>
        <w:t xml:space="preserve"> nos apêndices deste trabalho, </w:t>
      </w:r>
      <w:r w:rsidR="007E76DF">
        <w:rPr>
          <w:rFonts w:eastAsiaTheme="minorEastAsia"/>
        </w:rPr>
        <w:t xml:space="preserve">forem feitos </w:t>
      </w:r>
      <w:r w:rsidR="007C4519">
        <w:rPr>
          <w:rFonts w:eastAsiaTheme="minorEastAsia"/>
        </w:rPr>
        <w:t>teste</w:t>
      </w:r>
      <w:r>
        <w:rPr>
          <w:rFonts w:eastAsiaTheme="minorEastAsia"/>
        </w:rPr>
        <w:t>s adicionais com a finalidade de</w:t>
      </w:r>
      <w:r w:rsidR="007C4519">
        <w:rPr>
          <w:rFonts w:eastAsiaTheme="minorEastAsia"/>
        </w:rPr>
        <w:t xml:space="preserve"> </w:t>
      </w:r>
      <w:r w:rsidR="007E76DF">
        <w:rPr>
          <w:rFonts w:eastAsiaTheme="minorEastAsia"/>
        </w:rPr>
        <w:t>avaliar a robustez dos resultados</w:t>
      </w:r>
      <w:r w:rsidR="00F50C9A">
        <w:rPr>
          <w:rFonts w:eastAsiaTheme="minorEastAsia"/>
        </w:rPr>
        <w:t xml:space="preserve">. </w:t>
      </w:r>
      <w:r w:rsidR="007C4519">
        <w:rPr>
          <w:rFonts w:eastAsiaTheme="minorEastAsia"/>
        </w:rPr>
        <w:t>O</w:t>
      </w:r>
      <w:r w:rsidR="00F50C9A">
        <w:rPr>
          <w:rFonts w:eastAsiaTheme="minorEastAsia"/>
        </w:rPr>
        <w:t xml:space="preserve"> Apêndice A</w:t>
      </w:r>
      <w:r w:rsidR="007C4519">
        <w:rPr>
          <w:rFonts w:eastAsiaTheme="minorEastAsia"/>
        </w:rPr>
        <w:t xml:space="preserve">, </w:t>
      </w:r>
      <w:r w:rsidR="00FC3F3A">
        <w:rPr>
          <w:rFonts w:eastAsiaTheme="minorEastAsia"/>
        </w:rPr>
        <w:t>foram</w:t>
      </w:r>
      <w:r w:rsidR="007C4519">
        <w:rPr>
          <w:rFonts w:eastAsiaTheme="minorEastAsia"/>
        </w:rPr>
        <w:t xml:space="preserve"> realizado os mesmos procedimentos acima com as mesmas unidades de comparação, porém </w:t>
      </w:r>
      <w:r w:rsidR="006004B0">
        <w:rPr>
          <w:rFonts w:eastAsiaTheme="minorEastAsia"/>
        </w:rPr>
        <w:t xml:space="preserve">retirou-se a argentina do </w:t>
      </w:r>
      <w:proofErr w:type="spellStart"/>
      <w:r w:rsidR="006004B0" w:rsidRPr="006004B0">
        <w:rPr>
          <w:rFonts w:eastAsiaTheme="minorEastAsia"/>
          <w:i/>
        </w:rPr>
        <w:t>donor</w:t>
      </w:r>
      <w:proofErr w:type="spellEnd"/>
      <w:r w:rsidR="006004B0" w:rsidRPr="006004B0">
        <w:rPr>
          <w:rFonts w:eastAsiaTheme="minorEastAsia"/>
          <w:i/>
        </w:rPr>
        <w:t xml:space="preserve"> pool</w:t>
      </w:r>
      <w:r w:rsidR="006004B0">
        <w:rPr>
          <w:rFonts w:eastAsiaTheme="minorEastAsia"/>
          <w:i/>
        </w:rPr>
        <w:t xml:space="preserve"> </w:t>
      </w:r>
      <w:r w:rsidR="006004B0" w:rsidRPr="006004B0">
        <w:rPr>
          <w:rFonts w:eastAsiaTheme="minorEastAsia"/>
        </w:rPr>
        <w:t>original</w:t>
      </w:r>
      <w:r w:rsidR="00F50C9A">
        <w:rPr>
          <w:rFonts w:eastAsiaTheme="minorEastAsia"/>
        </w:rPr>
        <w:t>. Apêndice B apresenta uma variação temporal, com as data de intervenção datada para o ano de 2012</w:t>
      </w:r>
      <w:r w:rsidR="007C4519">
        <w:rPr>
          <w:rFonts w:eastAsiaTheme="minorEastAsia"/>
        </w:rPr>
        <w:t>, mantendo-se as unidades</w:t>
      </w:r>
      <w:r>
        <w:rPr>
          <w:rFonts w:eastAsiaTheme="minorEastAsia"/>
        </w:rPr>
        <w:t xml:space="preserve"> de comparações originais</w:t>
      </w:r>
      <w:r w:rsidR="00F50C9A">
        <w:rPr>
          <w:rFonts w:eastAsiaTheme="minorEastAsia"/>
        </w:rPr>
        <w:t>. Verifica-se, tanto no Apêndice A como no Apêndice B, que o efeito é similar ao que foi apresentado ao longo deste trabalho.</w:t>
      </w:r>
    </w:p>
    <w:p w14:paraId="1C73C5E2" w14:textId="0277B178" w:rsidR="007C4519" w:rsidRDefault="007C4519" w:rsidP="00F9070F">
      <w:pPr>
        <w:spacing w:line="360" w:lineRule="auto"/>
        <w:ind w:firstLine="851"/>
        <w:jc w:val="both"/>
        <w:rPr>
          <w:rFonts w:eastAsiaTheme="minorEastAsia"/>
        </w:rPr>
      </w:pPr>
      <w:r>
        <w:rPr>
          <w:rFonts w:eastAsiaTheme="minorEastAsia"/>
        </w:rPr>
        <w:t xml:space="preserve">Em relação ao Apêndice C </w:t>
      </w:r>
      <w:r w:rsidR="00274BB0">
        <w:rPr>
          <w:rFonts w:eastAsiaTheme="minorEastAsia"/>
        </w:rPr>
        <w:t>também foi modificado o</w:t>
      </w:r>
      <w:r w:rsidR="004306B9">
        <w:rPr>
          <w:rFonts w:eastAsiaTheme="minorEastAsia"/>
        </w:rPr>
        <w:t xml:space="preserve"> </w:t>
      </w:r>
      <w:proofErr w:type="spellStart"/>
      <w:r w:rsidRPr="00F9070F">
        <w:rPr>
          <w:rFonts w:eastAsiaTheme="minorEastAsia"/>
          <w:i/>
        </w:rPr>
        <w:t>donor</w:t>
      </w:r>
      <w:proofErr w:type="spellEnd"/>
      <w:r w:rsidRPr="00F9070F">
        <w:rPr>
          <w:rFonts w:eastAsiaTheme="minorEastAsia"/>
          <w:i/>
        </w:rPr>
        <w:t xml:space="preserve"> pool</w:t>
      </w:r>
      <w:r w:rsidR="00274BB0">
        <w:rPr>
          <w:rFonts w:eastAsiaTheme="minorEastAsia"/>
        </w:rPr>
        <w:t xml:space="preserve"> original do modelo apresentado</w:t>
      </w:r>
      <w:r>
        <w:rPr>
          <w:rFonts w:eastAsiaTheme="minorEastAsia"/>
        </w:rPr>
        <w:t xml:space="preserve">. No Apêndice C, </w:t>
      </w:r>
      <w:r w:rsidR="00BF673B">
        <w:rPr>
          <w:rFonts w:eastAsiaTheme="minorEastAsia"/>
        </w:rPr>
        <w:t>foi</w:t>
      </w:r>
      <w:r>
        <w:rPr>
          <w:rFonts w:eastAsiaTheme="minorEastAsia"/>
        </w:rPr>
        <w:t xml:space="preserve"> </w:t>
      </w:r>
      <w:r w:rsidR="00BF673B">
        <w:rPr>
          <w:rFonts w:eastAsiaTheme="minorEastAsia"/>
        </w:rPr>
        <w:t>inserido o rol de</w:t>
      </w:r>
      <w:r>
        <w:rPr>
          <w:rFonts w:eastAsiaTheme="minorEastAsia"/>
        </w:rPr>
        <w:t xml:space="preserve"> pa</w:t>
      </w:r>
      <w:r w:rsidR="00BF673B">
        <w:rPr>
          <w:rFonts w:eastAsiaTheme="minorEastAsia"/>
        </w:rPr>
        <w:t xml:space="preserve">íses </w:t>
      </w:r>
      <w:r>
        <w:rPr>
          <w:rFonts w:eastAsiaTheme="minorEastAsia"/>
        </w:rPr>
        <w:t>emergentes</w:t>
      </w:r>
      <w:r w:rsidR="00B84AE4">
        <w:rPr>
          <w:rFonts w:eastAsiaTheme="minorEastAsia"/>
        </w:rPr>
        <w:t>. Neste novo desenho, embora ainda</w:t>
      </w:r>
      <w:r w:rsidR="00BF673B">
        <w:rPr>
          <w:rFonts w:eastAsiaTheme="minorEastAsia"/>
        </w:rPr>
        <w:t xml:space="preserve"> se</w:t>
      </w:r>
      <w:r w:rsidR="00B84AE4">
        <w:rPr>
          <w:rFonts w:eastAsiaTheme="minorEastAsia"/>
        </w:rPr>
        <w:t xml:space="preserve"> tenha um </w:t>
      </w:r>
      <w:r w:rsidR="00B84AE4" w:rsidRPr="003548C9">
        <w:rPr>
          <w:rFonts w:eastAsiaTheme="minorEastAsia"/>
          <w:i/>
        </w:rPr>
        <w:t>Gap</w:t>
      </w:r>
      <w:r w:rsidR="00B84AE4">
        <w:rPr>
          <w:rFonts w:eastAsiaTheme="minorEastAsia"/>
        </w:rPr>
        <w:t xml:space="preserve"> após a intervenção, o RSMPE parece ser inconclusivo, na medi</w:t>
      </w:r>
      <w:r w:rsidR="00274BB0">
        <w:rPr>
          <w:rFonts w:eastAsiaTheme="minorEastAsia"/>
        </w:rPr>
        <w:t xml:space="preserve">da em que o Brasil apresenta uma medida </w:t>
      </w:r>
      <w:r w:rsidR="00B84AE4">
        <w:rPr>
          <w:rFonts w:eastAsiaTheme="minorEastAsia"/>
        </w:rPr>
        <w:t xml:space="preserve">menor que outros dois países. </w:t>
      </w:r>
    </w:p>
    <w:p w14:paraId="052C5285" w14:textId="77777777" w:rsidR="00F50C9A" w:rsidRDefault="00F50C9A" w:rsidP="00EB001D">
      <w:pPr>
        <w:spacing w:line="360" w:lineRule="auto"/>
        <w:jc w:val="center"/>
      </w:pPr>
    </w:p>
    <w:p w14:paraId="1A45527B" w14:textId="77777777" w:rsidR="00A171F6" w:rsidRDefault="00A171F6" w:rsidP="00EB001D">
      <w:pPr>
        <w:spacing w:line="360" w:lineRule="auto"/>
        <w:jc w:val="center"/>
      </w:pPr>
    </w:p>
    <w:p w14:paraId="707A0376" w14:textId="77777777" w:rsidR="00A171F6" w:rsidRDefault="00A171F6" w:rsidP="00EB001D">
      <w:pPr>
        <w:spacing w:line="360" w:lineRule="auto"/>
        <w:jc w:val="center"/>
      </w:pPr>
    </w:p>
    <w:p w14:paraId="13E3AA59" w14:textId="77777777" w:rsidR="00A171F6" w:rsidRDefault="00A171F6" w:rsidP="00EB001D">
      <w:pPr>
        <w:spacing w:line="360" w:lineRule="auto"/>
        <w:jc w:val="center"/>
      </w:pPr>
    </w:p>
    <w:p w14:paraId="200AE224" w14:textId="77777777" w:rsidR="00A171F6" w:rsidRPr="000C0613" w:rsidRDefault="00A171F6" w:rsidP="00EB001D">
      <w:pPr>
        <w:spacing w:line="360" w:lineRule="auto"/>
        <w:jc w:val="center"/>
      </w:pPr>
    </w:p>
    <w:p w14:paraId="107B5CBF" w14:textId="77777777" w:rsidR="00A92130" w:rsidRPr="000C0613" w:rsidRDefault="00EB001D" w:rsidP="00290949">
      <w:pPr>
        <w:pStyle w:val="PargrafodaLista"/>
        <w:numPr>
          <w:ilvl w:val="1"/>
          <w:numId w:val="12"/>
        </w:numPr>
        <w:spacing w:line="360" w:lineRule="auto"/>
        <w:jc w:val="both"/>
        <w:outlineLvl w:val="1"/>
        <w:rPr>
          <w:rFonts w:ascii="Times New Roman" w:hAnsi="Times New Roman" w:cs="Times New Roman"/>
          <w:b/>
          <w:smallCaps/>
          <w:sz w:val="24"/>
          <w:szCs w:val="24"/>
        </w:rPr>
      </w:pPr>
      <w:r w:rsidRPr="000C0613">
        <w:rPr>
          <w:rFonts w:ascii="Times New Roman" w:hAnsi="Times New Roman" w:cs="Times New Roman"/>
          <w:b/>
          <w:smallCaps/>
          <w:sz w:val="24"/>
          <w:szCs w:val="24"/>
        </w:rPr>
        <w:lastRenderedPageBreak/>
        <w:t xml:space="preserve"> </w:t>
      </w:r>
      <w:bookmarkStart w:id="16" w:name="_Toc51774600"/>
      <w:r w:rsidRPr="000C0613">
        <w:rPr>
          <w:rFonts w:ascii="Times New Roman" w:hAnsi="Times New Roman" w:cs="Times New Roman"/>
          <w:b/>
          <w:smallCaps/>
          <w:sz w:val="24"/>
          <w:szCs w:val="24"/>
        </w:rPr>
        <w:t>Diferenças em diferenças</w:t>
      </w:r>
      <w:bookmarkEnd w:id="16"/>
    </w:p>
    <w:p w14:paraId="67A1C95A" w14:textId="3CFE0A27" w:rsidR="00F57CA4" w:rsidRDefault="003C2E88" w:rsidP="003C2E88">
      <w:pPr>
        <w:spacing w:line="360" w:lineRule="auto"/>
        <w:ind w:firstLine="851"/>
        <w:jc w:val="both"/>
        <w:rPr>
          <w:rFonts w:eastAsiaTheme="minorEastAsia"/>
        </w:rPr>
      </w:pPr>
      <w:r>
        <w:rPr>
          <w:rFonts w:eastAsiaTheme="minorEastAsia"/>
        </w:rPr>
        <w:t>A</w:t>
      </w:r>
      <w:r w:rsidR="000873CB" w:rsidRPr="000C0613">
        <w:rPr>
          <w:rFonts w:eastAsiaTheme="minorEastAsia"/>
        </w:rPr>
        <w:t xml:space="preserve"> fim de fazer uma checagem de robustez,</w:t>
      </w:r>
      <w:r w:rsidR="009D7A4D">
        <w:rPr>
          <w:rFonts w:eastAsiaTheme="minorEastAsia"/>
        </w:rPr>
        <w:t xml:space="preserve"> efetuou-se uma regressão de </w:t>
      </w:r>
      <w:r w:rsidR="000873CB" w:rsidRPr="000C0613">
        <w:rPr>
          <w:rFonts w:eastAsiaTheme="minorEastAsia"/>
        </w:rPr>
        <w:t>diferenças em diferença</w:t>
      </w:r>
      <w:r>
        <w:rPr>
          <w:rFonts w:eastAsiaTheme="minorEastAsia"/>
        </w:rPr>
        <w:t xml:space="preserve">, utilizando-se dos mesmos países e das mesmas variáveis do modelo de controle sintético. A primeira regressão </w:t>
      </w:r>
      <w:r w:rsidR="009D7A4D">
        <w:rPr>
          <w:rFonts w:eastAsiaTheme="minorEastAsia"/>
        </w:rPr>
        <w:t>foi realizada</w:t>
      </w:r>
      <w:r>
        <w:rPr>
          <w:rFonts w:eastAsiaTheme="minorEastAsia"/>
        </w:rPr>
        <w:t xml:space="preserve"> sem nenhuma das variáveis de controle</w:t>
      </w:r>
      <w:r w:rsidR="003D22E7">
        <w:rPr>
          <w:rFonts w:eastAsiaTheme="minorEastAsia"/>
        </w:rPr>
        <w:t xml:space="preserve">; </w:t>
      </w:r>
      <w:r>
        <w:rPr>
          <w:rFonts w:eastAsiaTheme="minorEastAsia"/>
        </w:rPr>
        <w:t>a segunda já com as variáveis como controle</w:t>
      </w:r>
      <w:r w:rsidR="000873CB" w:rsidRPr="000C0613">
        <w:rPr>
          <w:rFonts w:eastAsiaTheme="minorEastAsia"/>
        </w:rPr>
        <w:t>.</w:t>
      </w:r>
      <w:r>
        <w:rPr>
          <w:rFonts w:eastAsiaTheme="minorEastAsia"/>
        </w:rPr>
        <w:t xml:space="preserve"> </w:t>
      </w:r>
      <w:r w:rsidR="000873CB" w:rsidRPr="000C0613">
        <w:rPr>
          <w:rFonts w:eastAsiaTheme="minorEastAsia"/>
        </w:rPr>
        <w:t xml:space="preserve"> Por fim</w:t>
      </w:r>
      <w:r w:rsidR="003D22E7">
        <w:rPr>
          <w:rFonts w:eastAsiaTheme="minorEastAsia"/>
        </w:rPr>
        <w:t>,</w:t>
      </w:r>
      <w:r w:rsidR="000873CB" w:rsidRPr="000C0613">
        <w:rPr>
          <w:rFonts w:eastAsiaTheme="minorEastAsia"/>
        </w:rPr>
        <w:t xml:space="preserve"> será feita uma discussão sobre os resultados e limitações possíveis</w:t>
      </w:r>
      <w:r w:rsidR="00FC589B">
        <w:rPr>
          <w:rFonts w:eastAsiaTheme="minorEastAsia"/>
        </w:rPr>
        <w:t xml:space="preserve">. </w:t>
      </w:r>
      <w:r w:rsidR="003D1F2C">
        <w:rPr>
          <w:rFonts w:eastAsiaTheme="minorEastAsia"/>
        </w:rPr>
        <w:t>As regressões são</w:t>
      </w:r>
      <w:r w:rsidR="002452A5">
        <w:rPr>
          <w:rFonts w:eastAsiaTheme="minorEastAsia"/>
        </w:rPr>
        <w:t xml:space="preserve"> descritas das seguintes formas</w:t>
      </w:r>
      <w:r w:rsidR="00FC589B">
        <w:rPr>
          <w:rFonts w:eastAsiaTheme="minorEastAsia"/>
        </w:rPr>
        <w:t>.</w:t>
      </w:r>
    </w:p>
    <w:p w14:paraId="44B663DA" w14:textId="77777777" w:rsidR="002452A5" w:rsidRPr="002452A5" w:rsidRDefault="006B1E3D" w:rsidP="002452A5">
      <w:pPr>
        <w:pStyle w:val="PargrafodaLista"/>
        <w:numPr>
          <w:ilvl w:val="0"/>
          <w:numId w:val="11"/>
        </w:numPr>
        <w:spacing w:line="360" w:lineRule="auto"/>
        <w:jc w:val="both"/>
        <w:rPr>
          <w:rFonts w:ascii="Times New Roman" w:hAnsi="Times New Roman" w:cs="Times New Roman"/>
          <w:smallCaps/>
          <w:sz w:val="24"/>
          <w:szCs w:val="24"/>
        </w:rPr>
      </w:pPr>
      <m:oMath>
        <m:sSub>
          <m:sSubPr>
            <m:ctrlPr>
              <w:rPr>
                <w:rFonts w:ascii="Cambria Math" w:hAnsi="Cambria Math" w:cs="Times New Roman"/>
                <w:i/>
                <w:smallCaps/>
                <w:sz w:val="24"/>
                <w:szCs w:val="24"/>
              </w:rPr>
            </m:ctrlPr>
          </m:sSubPr>
          <m:e>
            <m:r>
              <w:rPr>
                <w:rFonts w:ascii="Cambria Math" w:hAnsi="Cambria Math" w:cs="Times New Roman"/>
                <w:smallCaps/>
                <w:sz w:val="24"/>
                <w:szCs w:val="24"/>
              </w:rPr>
              <m:t>y</m:t>
            </m:r>
          </m:e>
          <m:sub>
            <m:r>
              <w:rPr>
                <w:rFonts w:ascii="Cambria Math" w:hAnsi="Cambria Math" w:cs="Times New Roman"/>
                <w:smallCaps/>
                <w:sz w:val="24"/>
                <w:szCs w:val="24"/>
              </w:rPr>
              <m:t>it</m:t>
            </m:r>
          </m:sub>
        </m:sSub>
        <m:r>
          <w:rPr>
            <w:rFonts w:ascii="Cambria Math" w:hAnsi="Cambria Math" w:cs="Times New Roman"/>
            <w:smallCaps/>
            <w:sz w:val="24"/>
            <w:szCs w:val="24"/>
          </w:rPr>
          <m:t>=α+θ</m:t>
        </m:r>
        <m:sSub>
          <m:sSubPr>
            <m:ctrlPr>
              <w:rPr>
                <w:rFonts w:ascii="Cambria Math" w:hAnsi="Cambria Math" w:cs="Times New Roman"/>
                <w:i/>
                <w:smallCaps/>
                <w:sz w:val="24"/>
                <w:szCs w:val="24"/>
              </w:rPr>
            </m:ctrlPr>
          </m:sSubPr>
          <m:e>
            <m:r>
              <w:rPr>
                <w:rFonts w:ascii="Cambria Math" w:hAnsi="Cambria Math" w:cs="Times New Roman"/>
                <w:smallCaps/>
                <w:sz w:val="24"/>
                <w:szCs w:val="24"/>
              </w:rPr>
              <m:t>D</m:t>
            </m:r>
          </m:e>
          <m:sub>
            <m:r>
              <w:rPr>
                <w:rFonts w:ascii="Cambria Math" w:hAnsi="Cambria Math" w:cs="Times New Roman"/>
                <w:smallCaps/>
                <w:sz w:val="24"/>
                <w:szCs w:val="24"/>
              </w:rPr>
              <m:t>it</m:t>
            </m:r>
          </m:sub>
        </m:sSub>
        <m:r>
          <w:rPr>
            <w:rFonts w:ascii="Cambria Math" w:hAnsi="Cambria Math" w:cs="Times New Roman"/>
            <w:smallCaps/>
            <w:sz w:val="24"/>
            <w:szCs w:val="24"/>
          </w:rPr>
          <m:t>+γ</m:t>
        </m:r>
        <m:sSub>
          <m:sSubPr>
            <m:ctrlPr>
              <w:rPr>
                <w:rFonts w:ascii="Cambria Math" w:hAnsi="Cambria Math" w:cs="Times New Roman"/>
                <w:i/>
                <w:smallCaps/>
                <w:sz w:val="24"/>
                <w:szCs w:val="24"/>
              </w:rPr>
            </m:ctrlPr>
          </m:sSubPr>
          <m:e>
            <m:r>
              <w:rPr>
                <w:rFonts w:ascii="Cambria Math" w:hAnsi="Cambria Math" w:cs="Times New Roman"/>
                <w:smallCaps/>
                <w:sz w:val="24"/>
                <w:szCs w:val="24"/>
              </w:rPr>
              <m:t>T</m:t>
            </m:r>
          </m:e>
          <m:sub>
            <m:r>
              <w:rPr>
                <w:rFonts w:ascii="Cambria Math" w:hAnsi="Cambria Math" w:cs="Times New Roman"/>
                <w:smallCaps/>
                <w:sz w:val="24"/>
                <w:szCs w:val="24"/>
              </w:rPr>
              <m:t>i</m:t>
            </m:r>
          </m:sub>
        </m:sSub>
        <m:r>
          <w:rPr>
            <w:rFonts w:ascii="Cambria Math" w:hAnsi="Cambria Math" w:cs="Times New Roman"/>
            <w:smallCaps/>
            <w:sz w:val="24"/>
            <w:szCs w:val="24"/>
          </w:rPr>
          <m:t xml:space="preserve">+δDID+ </m:t>
        </m:r>
        <m:sSub>
          <m:sSubPr>
            <m:ctrlPr>
              <w:rPr>
                <w:rFonts w:ascii="Cambria Math" w:hAnsi="Cambria Math" w:cs="Times New Roman"/>
                <w:i/>
                <w:smallCaps/>
                <w:sz w:val="24"/>
                <w:szCs w:val="24"/>
              </w:rPr>
            </m:ctrlPr>
          </m:sSubPr>
          <m:e>
            <m:r>
              <w:rPr>
                <w:rFonts w:ascii="Cambria Math" w:hAnsi="Cambria Math" w:cs="Times New Roman"/>
                <w:smallCaps/>
                <w:sz w:val="24"/>
                <w:szCs w:val="24"/>
              </w:rPr>
              <m:t>ε</m:t>
            </m:r>
          </m:e>
          <m:sub>
            <m:r>
              <w:rPr>
                <w:rFonts w:ascii="Cambria Math" w:hAnsi="Cambria Math" w:cs="Times New Roman"/>
                <w:smallCaps/>
                <w:sz w:val="24"/>
                <w:szCs w:val="24"/>
              </w:rPr>
              <m:t>it</m:t>
            </m:r>
          </m:sub>
        </m:sSub>
        <m:r>
          <w:rPr>
            <w:rFonts w:ascii="Cambria Math" w:hAnsi="Cambria Math" w:cs="Times New Roman"/>
            <w:smallCaps/>
            <w:sz w:val="24"/>
            <w:szCs w:val="24"/>
          </w:rPr>
          <m:t xml:space="preserve"> </m:t>
        </m:r>
      </m:oMath>
    </w:p>
    <w:p w14:paraId="24217A17" w14:textId="77777777" w:rsidR="00FC589B" w:rsidRPr="002452A5" w:rsidRDefault="006B1E3D" w:rsidP="002452A5">
      <w:pPr>
        <w:pStyle w:val="PargrafodaLista"/>
        <w:numPr>
          <w:ilvl w:val="0"/>
          <w:numId w:val="11"/>
        </w:numPr>
        <w:spacing w:line="360" w:lineRule="auto"/>
        <w:jc w:val="both"/>
        <w:rPr>
          <w:rFonts w:ascii="Times New Roman" w:hAnsi="Times New Roman" w:cs="Times New Roman"/>
          <w:smallCaps/>
          <w:sz w:val="24"/>
          <w:szCs w:val="24"/>
        </w:rPr>
      </w:pPr>
      <m:oMath>
        <m:sSub>
          <m:sSubPr>
            <m:ctrlPr>
              <w:rPr>
                <w:rFonts w:ascii="Cambria Math" w:hAnsi="Cambria Math" w:cs="Times New Roman"/>
                <w:i/>
                <w:smallCaps/>
                <w:sz w:val="24"/>
                <w:szCs w:val="24"/>
              </w:rPr>
            </m:ctrlPr>
          </m:sSubPr>
          <m:e>
            <m:r>
              <w:rPr>
                <w:rFonts w:ascii="Cambria Math" w:hAnsi="Cambria Math" w:cs="Times New Roman"/>
                <w:smallCaps/>
                <w:sz w:val="24"/>
                <w:szCs w:val="24"/>
              </w:rPr>
              <m:t>y</m:t>
            </m:r>
          </m:e>
          <m:sub>
            <m:r>
              <w:rPr>
                <w:rFonts w:ascii="Cambria Math" w:hAnsi="Cambria Math" w:cs="Times New Roman"/>
                <w:smallCaps/>
                <w:sz w:val="24"/>
                <w:szCs w:val="24"/>
              </w:rPr>
              <m:t>it</m:t>
            </m:r>
          </m:sub>
        </m:sSub>
        <m:r>
          <w:rPr>
            <w:rFonts w:ascii="Cambria Math" w:hAnsi="Cambria Math" w:cs="Times New Roman"/>
            <w:smallCaps/>
            <w:sz w:val="24"/>
            <w:szCs w:val="24"/>
          </w:rPr>
          <m:t>=α+θ</m:t>
        </m:r>
        <m:sSub>
          <m:sSubPr>
            <m:ctrlPr>
              <w:rPr>
                <w:rFonts w:ascii="Cambria Math" w:hAnsi="Cambria Math" w:cs="Times New Roman"/>
                <w:i/>
                <w:smallCaps/>
                <w:sz w:val="24"/>
                <w:szCs w:val="24"/>
              </w:rPr>
            </m:ctrlPr>
          </m:sSubPr>
          <m:e>
            <m:r>
              <w:rPr>
                <w:rFonts w:ascii="Cambria Math" w:hAnsi="Cambria Math" w:cs="Times New Roman"/>
                <w:smallCaps/>
                <w:sz w:val="24"/>
                <w:szCs w:val="24"/>
              </w:rPr>
              <m:t>D</m:t>
            </m:r>
          </m:e>
          <m:sub>
            <m:r>
              <w:rPr>
                <w:rFonts w:ascii="Cambria Math" w:hAnsi="Cambria Math" w:cs="Times New Roman"/>
                <w:smallCaps/>
                <w:sz w:val="24"/>
                <w:szCs w:val="24"/>
              </w:rPr>
              <m:t>it</m:t>
            </m:r>
          </m:sub>
        </m:sSub>
        <m:r>
          <w:rPr>
            <w:rFonts w:ascii="Cambria Math" w:hAnsi="Cambria Math" w:cs="Times New Roman"/>
            <w:smallCaps/>
            <w:sz w:val="24"/>
            <w:szCs w:val="24"/>
          </w:rPr>
          <m:t>+γ</m:t>
        </m:r>
        <m:sSub>
          <m:sSubPr>
            <m:ctrlPr>
              <w:rPr>
                <w:rFonts w:ascii="Cambria Math" w:hAnsi="Cambria Math" w:cs="Times New Roman"/>
                <w:i/>
                <w:smallCaps/>
                <w:sz w:val="24"/>
                <w:szCs w:val="24"/>
              </w:rPr>
            </m:ctrlPr>
          </m:sSubPr>
          <m:e>
            <m:r>
              <w:rPr>
                <w:rFonts w:ascii="Cambria Math" w:hAnsi="Cambria Math" w:cs="Times New Roman"/>
                <w:smallCaps/>
                <w:sz w:val="24"/>
                <w:szCs w:val="24"/>
              </w:rPr>
              <m:t>T</m:t>
            </m:r>
          </m:e>
          <m:sub>
            <m:r>
              <w:rPr>
                <w:rFonts w:ascii="Cambria Math" w:hAnsi="Cambria Math" w:cs="Times New Roman"/>
                <w:smallCaps/>
                <w:sz w:val="24"/>
                <w:szCs w:val="24"/>
              </w:rPr>
              <m:t>i</m:t>
            </m:r>
          </m:sub>
        </m:sSub>
        <m:r>
          <w:rPr>
            <w:rFonts w:ascii="Cambria Math" w:hAnsi="Cambria Math" w:cs="Times New Roman"/>
            <w:smallCaps/>
            <w:sz w:val="24"/>
            <w:szCs w:val="24"/>
          </w:rPr>
          <m:t>+</m:t>
        </m:r>
        <m:sSub>
          <m:sSubPr>
            <m:ctrlPr>
              <w:rPr>
                <w:rFonts w:ascii="Cambria Math" w:hAnsi="Cambria Math" w:cs="Times New Roman"/>
                <w:i/>
                <w:smallCaps/>
                <w:sz w:val="24"/>
                <w:szCs w:val="24"/>
              </w:rPr>
            </m:ctrlPr>
          </m:sSubPr>
          <m:e>
            <m:r>
              <m:rPr>
                <m:sty m:val="bi"/>
              </m:rPr>
              <w:rPr>
                <w:rFonts w:ascii="Cambria Math" w:hAnsi="Cambria Math" w:cs="Times New Roman"/>
                <w:smallCaps/>
                <w:sz w:val="24"/>
                <w:szCs w:val="24"/>
              </w:rPr>
              <m:t>X</m:t>
            </m:r>
            <m:ctrlPr>
              <w:rPr>
                <w:rFonts w:ascii="Cambria Math" w:hAnsi="Cambria Math" w:cs="Times New Roman"/>
                <w:b/>
                <w:i/>
                <w:smallCaps/>
                <w:sz w:val="24"/>
                <w:szCs w:val="24"/>
              </w:rPr>
            </m:ctrlPr>
          </m:e>
          <m:sub>
            <m:r>
              <w:rPr>
                <w:rFonts w:ascii="Cambria Math" w:hAnsi="Cambria Math" w:cs="Times New Roman"/>
                <w:smallCaps/>
                <w:sz w:val="24"/>
                <w:szCs w:val="24"/>
              </w:rPr>
              <m:t>i</m:t>
            </m:r>
          </m:sub>
        </m:sSub>
        <m:r>
          <w:rPr>
            <w:rFonts w:ascii="Cambria Math" w:hAnsi="Cambria Math" w:cs="Times New Roman"/>
            <w:smallCaps/>
            <w:sz w:val="24"/>
            <w:szCs w:val="24"/>
          </w:rPr>
          <m:t xml:space="preserve">β+δDID+ </m:t>
        </m:r>
        <m:sSub>
          <m:sSubPr>
            <m:ctrlPr>
              <w:rPr>
                <w:rFonts w:ascii="Cambria Math" w:hAnsi="Cambria Math" w:cs="Times New Roman"/>
                <w:i/>
                <w:smallCaps/>
                <w:sz w:val="24"/>
                <w:szCs w:val="24"/>
              </w:rPr>
            </m:ctrlPr>
          </m:sSubPr>
          <m:e>
            <m:r>
              <w:rPr>
                <w:rFonts w:ascii="Cambria Math" w:hAnsi="Cambria Math" w:cs="Times New Roman"/>
                <w:smallCaps/>
                <w:sz w:val="24"/>
                <w:szCs w:val="24"/>
              </w:rPr>
              <m:t>ε</m:t>
            </m:r>
          </m:e>
          <m:sub>
            <m:r>
              <w:rPr>
                <w:rFonts w:ascii="Cambria Math" w:hAnsi="Cambria Math" w:cs="Times New Roman"/>
                <w:smallCaps/>
                <w:sz w:val="24"/>
                <w:szCs w:val="24"/>
              </w:rPr>
              <m:t>it</m:t>
            </m:r>
          </m:sub>
        </m:sSub>
        <m:r>
          <w:rPr>
            <w:rFonts w:ascii="Cambria Math" w:hAnsi="Cambria Math" w:cs="Times New Roman"/>
            <w:smallCaps/>
            <w:sz w:val="24"/>
            <w:szCs w:val="24"/>
          </w:rPr>
          <m:t xml:space="preserve">  </m:t>
        </m:r>
      </m:oMath>
    </w:p>
    <w:p w14:paraId="33557A4E" w14:textId="77777777" w:rsidR="00A92130" w:rsidRPr="000C0613" w:rsidRDefault="00933FBD" w:rsidP="00F92C29">
      <w:pPr>
        <w:spacing w:line="360" w:lineRule="auto"/>
        <w:jc w:val="both"/>
      </w:pPr>
      <w:r>
        <w:t xml:space="preserve"> </w:t>
      </w:r>
    </w:p>
    <w:p w14:paraId="200A7509" w14:textId="77777777" w:rsidR="00A171F6" w:rsidRDefault="00933FBD" w:rsidP="00A171F6">
      <w:pPr>
        <w:spacing w:line="360" w:lineRule="auto"/>
        <w:ind w:firstLine="851"/>
        <w:jc w:val="both"/>
        <w:rPr>
          <w:rFonts w:eastAsiaTheme="minorEastAsia"/>
        </w:rPr>
      </w:pPr>
      <w:r w:rsidRPr="00933FBD">
        <w:t xml:space="preserve">Neste caso,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Pr>
          <w:rFonts w:eastAsiaTheme="minorEastAsia"/>
        </w:rPr>
        <w:t xml:space="preserve"> corresponde a número de </w:t>
      </w:r>
      <w:r w:rsidR="003D22E7">
        <w:rPr>
          <w:rFonts w:eastAsiaTheme="minorEastAsia"/>
        </w:rPr>
        <w:t>f</w:t>
      </w:r>
      <w:r>
        <w:rPr>
          <w:rFonts w:eastAsiaTheme="minorEastAsia"/>
        </w:rPr>
        <w:t xml:space="preserve">usões e aquisições internacionais no País </w:t>
      </w:r>
      <m:oMath>
        <m:r>
          <w:rPr>
            <w:rFonts w:ascii="Cambria Math" w:eastAsiaTheme="minorEastAsia" w:hAnsi="Cambria Math"/>
          </w:rPr>
          <m:t>i,</m:t>
        </m:r>
      </m:oMath>
      <w:r>
        <w:rPr>
          <w:rFonts w:eastAsiaTheme="minorEastAsia"/>
        </w:rPr>
        <w:t xml:space="preserve"> no ano </w:t>
      </w:r>
      <m:oMath>
        <m:r>
          <w:rPr>
            <w:rFonts w:ascii="Cambria Math" w:eastAsiaTheme="minorEastAsia" w:hAnsi="Cambria Math"/>
          </w:rPr>
          <m:t>t</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t</m:t>
            </m:r>
          </m:sub>
        </m:sSub>
      </m:oMath>
      <w:r>
        <w:rPr>
          <w:rFonts w:eastAsiaTheme="minorEastAsia"/>
        </w:rPr>
        <w:t xml:space="preserve"> é a variável </w:t>
      </w:r>
      <w:proofErr w:type="spellStart"/>
      <w:r w:rsidRPr="00C6027C">
        <w:rPr>
          <w:rFonts w:eastAsiaTheme="minorEastAsia"/>
          <w:i/>
        </w:rPr>
        <w:t>dummy</w:t>
      </w:r>
      <w:proofErr w:type="spellEnd"/>
      <w:r>
        <w:rPr>
          <w:rFonts w:eastAsiaTheme="minorEastAsia"/>
        </w:rPr>
        <w:t xml:space="preserve"> que a assume a valor da unidade de tratamento</w:t>
      </w:r>
      <w:r w:rsidR="00C6027C">
        <w:rPr>
          <w:rFonts w:eastAsiaTheme="minorEastAsia"/>
        </w:rPr>
        <w:t xml:space="preserve"> </w:t>
      </w:r>
      <w:r w:rsidR="00DE5035">
        <w:rPr>
          <w:rFonts w:eastAsiaTheme="minorEastAsia"/>
        </w:rPr>
        <w:t>e controle, sendo um para tratado e zero para controle</w:t>
      </w:r>
      <w:r>
        <w:rPr>
          <w:rFonts w:eastAsiaTheme="minorEastAsia"/>
        </w:rPr>
        <w:t xml:space="preserve">; </w:t>
      </w:r>
      <m:oMath>
        <m:sSub>
          <m:sSubPr>
            <m:ctrlPr>
              <w:rPr>
                <w:rFonts w:ascii="Cambria Math" w:hAnsi="Cambria Math"/>
                <w:i/>
                <w:smallCaps/>
              </w:rPr>
            </m:ctrlPr>
          </m:sSubPr>
          <m:e>
            <m:r>
              <w:rPr>
                <w:rFonts w:ascii="Cambria Math" w:hAnsi="Cambria Math"/>
                <w:smallCaps/>
              </w:rPr>
              <m:t>T</m:t>
            </m:r>
          </m:e>
          <m:sub>
            <m:r>
              <w:rPr>
                <w:rFonts w:ascii="Cambria Math" w:hAnsi="Cambria Math"/>
                <w:smallCaps/>
              </w:rPr>
              <m:t>i</m:t>
            </m:r>
          </m:sub>
        </m:sSub>
      </m:oMath>
      <w:r>
        <w:rPr>
          <w:rFonts w:eastAsiaTheme="minorEastAsia"/>
        </w:rPr>
        <w:t xml:space="preserve"> </w:t>
      </w:r>
      <w:r w:rsidR="00C6027C">
        <w:rPr>
          <w:rFonts w:eastAsiaTheme="minorEastAsia"/>
        </w:rPr>
        <w:t xml:space="preserve">é uma variável binária que indica o período </w:t>
      </w:r>
      <w:proofErr w:type="spellStart"/>
      <w:r w:rsidR="00C6027C">
        <w:rPr>
          <w:rFonts w:eastAsiaTheme="minorEastAsia"/>
        </w:rPr>
        <w:t>pré</w:t>
      </w:r>
      <w:proofErr w:type="spellEnd"/>
      <w:r w:rsidR="00C6027C">
        <w:rPr>
          <w:rFonts w:eastAsiaTheme="minorEastAsia"/>
        </w:rPr>
        <w:t xml:space="preserve"> o</w:t>
      </w:r>
      <w:r w:rsidR="003D22E7">
        <w:rPr>
          <w:rFonts w:eastAsiaTheme="minorEastAsia"/>
        </w:rPr>
        <w:t>u</w:t>
      </w:r>
      <w:r w:rsidR="00C6027C">
        <w:rPr>
          <w:rFonts w:eastAsiaTheme="minorEastAsia"/>
        </w:rPr>
        <w:t xml:space="preserve"> pós-tratamento; e por fim, DID é a interação ent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 xml:space="preserve"> </m:t>
        </m:r>
      </m:oMath>
      <w:r w:rsidR="00C6027C">
        <w:rPr>
          <w:rFonts w:eastAsiaTheme="minorEastAsia"/>
        </w:rPr>
        <w:t xml:space="preserve">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sidR="00C6027C">
        <w:rPr>
          <w:rFonts w:eastAsiaTheme="minorEastAsia"/>
        </w:rPr>
        <w:t xml:space="preserve">, ou seja,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oMath>
      <w:r w:rsidR="00C6027C">
        <w:rPr>
          <w:rFonts w:eastAsiaTheme="minorEastAsia"/>
        </w:rPr>
        <w:t xml:space="preserve">, sendo </w:t>
      </w:r>
      <m:oMath>
        <m:r>
          <w:rPr>
            <w:rFonts w:ascii="Cambria Math" w:eastAsiaTheme="minorEastAsia" w:hAnsi="Cambria Math"/>
          </w:rPr>
          <m:t>δ</m:t>
        </m:r>
      </m:oMath>
      <w:r w:rsidR="00C6027C">
        <w:rPr>
          <w:rFonts w:eastAsiaTheme="minorEastAsia"/>
        </w:rPr>
        <w:t xml:space="preserve"> o estimador de diferenças em diferenças.</w:t>
      </w:r>
      <w:r w:rsidR="00FB15ED">
        <w:rPr>
          <w:rFonts w:eastAsiaTheme="minorEastAsia"/>
        </w:rPr>
        <w:t xml:space="preserve"> Portanto os resultados</w:t>
      </w:r>
      <w:r w:rsidR="009D7A4D">
        <w:rPr>
          <w:rFonts w:eastAsiaTheme="minorEastAsia"/>
        </w:rPr>
        <w:t xml:space="preserve"> são mostrados na Tabela 4.</w:t>
      </w:r>
      <w:bookmarkStart w:id="17" w:name="_Toc51772703"/>
    </w:p>
    <w:p w14:paraId="5C922F55" w14:textId="77777777" w:rsidR="00A171F6" w:rsidRDefault="00A171F6" w:rsidP="00A171F6">
      <w:pPr>
        <w:spacing w:line="360" w:lineRule="auto"/>
        <w:ind w:firstLine="851"/>
        <w:jc w:val="both"/>
        <w:rPr>
          <w:rFonts w:eastAsiaTheme="minorEastAsia"/>
        </w:rPr>
      </w:pPr>
    </w:p>
    <w:p w14:paraId="51C289D6" w14:textId="77777777" w:rsidR="00A171F6" w:rsidRDefault="00A171F6" w:rsidP="00A171F6">
      <w:pPr>
        <w:spacing w:line="360" w:lineRule="auto"/>
        <w:ind w:firstLine="851"/>
        <w:jc w:val="both"/>
      </w:pPr>
    </w:p>
    <w:p w14:paraId="77444A28" w14:textId="7C32698F" w:rsidR="00FB15ED" w:rsidRDefault="00E67BCD" w:rsidP="00A171F6">
      <w:pPr>
        <w:pStyle w:val="Legenda"/>
        <w:spacing w:after="0"/>
        <w:jc w:val="center"/>
        <w:rPr>
          <w:rFonts w:eastAsiaTheme="minorEastAsia"/>
        </w:rPr>
      </w:pPr>
      <w:r>
        <w:lastRenderedPageBreak/>
        <w:t xml:space="preserve">Tabela </w:t>
      </w:r>
      <w:r w:rsidR="006B1E3D">
        <w:fldChar w:fldCharType="begin"/>
      </w:r>
      <w:r w:rsidR="006B1E3D">
        <w:instrText xml:space="preserve"> SEQ Tabela \* ARABIC </w:instrText>
      </w:r>
      <w:r w:rsidR="006B1E3D">
        <w:fldChar w:fldCharType="separate"/>
      </w:r>
      <w:r w:rsidR="004B76AA">
        <w:rPr>
          <w:noProof/>
        </w:rPr>
        <w:t>4</w:t>
      </w:r>
      <w:r w:rsidR="006B1E3D">
        <w:rPr>
          <w:noProof/>
        </w:rPr>
        <w:fldChar w:fldCharType="end"/>
      </w:r>
      <w:r>
        <w:t xml:space="preserve"> </w:t>
      </w:r>
      <w:r w:rsidR="009D7A4D">
        <w:rPr>
          <w:rFonts w:eastAsiaTheme="minorEastAsia"/>
        </w:rPr>
        <w:t>– Diferenças em diferenças</w:t>
      </w:r>
      <w:bookmarkEnd w:id="17"/>
      <w:r w:rsidR="00DD38B1">
        <w:rPr>
          <w:noProof/>
        </w:rPr>
        <w:drawing>
          <wp:inline distT="0" distB="0" distL="0" distR="0" wp14:anchorId="22E5591A" wp14:editId="4709338E">
            <wp:extent cx="4939991" cy="5363736"/>
            <wp:effectExtent l="0" t="0" r="0" b="889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emplo_slide.png"/>
                    <pic:cNvPicPr/>
                  </pic:nvPicPr>
                  <pic:blipFill>
                    <a:blip r:embed="rId15">
                      <a:extLst>
                        <a:ext uri="{BEBA8EAE-BF5A-486C-A8C5-ECC9F3942E4B}">
                          <a14:imgProps xmlns:a14="http://schemas.microsoft.com/office/drawing/2010/main">
                            <a14:imgLayer r:embed="rId16">
                              <a14:imgEffect>
                                <a14:sharpenSoften amount="43000"/>
                              </a14:imgEffect>
                            </a14:imgLayer>
                          </a14:imgProps>
                        </a:ext>
                        <a:ext uri="{28A0092B-C50C-407E-A947-70E740481C1C}">
                          <a14:useLocalDpi xmlns:a14="http://schemas.microsoft.com/office/drawing/2010/main" val="0"/>
                        </a:ext>
                      </a:extLst>
                    </a:blip>
                    <a:stretch>
                      <a:fillRect/>
                    </a:stretch>
                  </pic:blipFill>
                  <pic:spPr>
                    <a:xfrm>
                      <a:off x="0" y="0"/>
                      <a:ext cx="4939991" cy="5363736"/>
                    </a:xfrm>
                    <a:prstGeom prst="rect">
                      <a:avLst/>
                    </a:prstGeom>
                  </pic:spPr>
                </pic:pic>
              </a:graphicData>
            </a:graphic>
          </wp:inline>
        </w:drawing>
      </w:r>
    </w:p>
    <w:p w14:paraId="5B94AC02" w14:textId="7C17FB9D" w:rsidR="002364FE" w:rsidRPr="00A171F6" w:rsidRDefault="00A171F6" w:rsidP="00A171F6">
      <w:pPr>
        <w:jc w:val="both"/>
        <w:rPr>
          <w:rFonts w:eastAsiaTheme="minorEastAsia"/>
          <w:sz w:val="20"/>
          <w:szCs w:val="20"/>
        </w:rPr>
      </w:pPr>
      <w:r>
        <w:rPr>
          <w:rFonts w:eastAsiaTheme="minorEastAsia"/>
          <w:sz w:val="20"/>
          <w:szCs w:val="20"/>
        </w:rPr>
        <w:t xml:space="preserve">         </w:t>
      </w:r>
      <w:r w:rsidRPr="00A171F6">
        <w:rPr>
          <w:rFonts w:eastAsiaTheme="minorEastAsia"/>
          <w:sz w:val="20"/>
          <w:szCs w:val="20"/>
        </w:rPr>
        <w:t>Fonte: Elaboração Própria</w:t>
      </w:r>
    </w:p>
    <w:p w14:paraId="086789C5" w14:textId="77777777" w:rsidR="00A171F6" w:rsidRDefault="00A171F6" w:rsidP="00933FBD">
      <w:pPr>
        <w:spacing w:line="360" w:lineRule="auto"/>
        <w:ind w:firstLine="851"/>
        <w:jc w:val="both"/>
        <w:rPr>
          <w:rFonts w:eastAsiaTheme="minorEastAsia"/>
        </w:rPr>
      </w:pPr>
    </w:p>
    <w:p w14:paraId="11DDD712" w14:textId="2D80E2A0" w:rsidR="006C1857" w:rsidRDefault="00FC701F" w:rsidP="00933FBD">
      <w:pPr>
        <w:spacing w:line="360" w:lineRule="auto"/>
        <w:ind w:firstLine="851"/>
        <w:jc w:val="both"/>
        <w:rPr>
          <w:rFonts w:eastAsiaTheme="minorEastAsia"/>
        </w:rPr>
      </w:pPr>
      <w:r>
        <w:rPr>
          <w:rFonts w:eastAsiaTheme="minorEastAsia"/>
        </w:rPr>
        <w:t>Nas duas regressões</w:t>
      </w:r>
      <w:r w:rsidR="006C1857">
        <w:rPr>
          <w:rFonts w:eastAsiaTheme="minorEastAsia"/>
        </w:rPr>
        <w:t>, coluna (1)</w:t>
      </w:r>
      <w:r>
        <w:rPr>
          <w:rFonts w:eastAsiaTheme="minorEastAsia"/>
        </w:rPr>
        <w:t xml:space="preserve"> e (2)</w:t>
      </w:r>
      <w:r w:rsidR="006C1857">
        <w:rPr>
          <w:rFonts w:eastAsiaTheme="minorEastAsia"/>
        </w:rPr>
        <w:t xml:space="preserve">, </w:t>
      </w:r>
      <w:r>
        <w:rPr>
          <w:rFonts w:eastAsiaTheme="minorEastAsia"/>
        </w:rPr>
        <w:t>o</w:t>
      </w:r>
      <w:r w:rsidR="006C1857">
        <w:rPr>
          <w:rFonts w:eastAsiaTheme="minorEastAsia"/>
        </w:rPr>
        <w:t xml:space="preserve"> estimador de diferenças em diferenças apresentou significância a 1%</w:t>
      </w:r>
      <w:r>
        <w:rPr>
          <w:rFonts w:eastAsiaTheme="minorEastAsia"/>
        </w:rPr>
        <w:t xml:space="preserve">, apresentando um </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oMath>
      <w:r>
        <w:rPr>
          <w:rFonts w:eastAsiaTheme="minorEastAsia"/>
        </w:rPr>
        <w:t xml:space="preserve"> ajustado de 11% e 36%</w:t>
      </w:r>
      <w:r w:rsidR="00C07D74">
        <w:rPr>
          <w:rFonts w:eastAsiaTheme="minorEastAsia"/>
        </w:rPr>
        <w:t>, respectivamente. Obviamente, o</w:t>
      </w:r>
      <w:r>
        <w:rPr>
          <w:rFonts w:eastAsiaTheme="minorEastAsia"/>
        </w:rPr>
        <w:t xml:space="preserve"> </w:t>
      </w:r>
      <w:r w:rsidR="00C07D74">
        <w:rPr>
          <w:rFonts w:eastAsiaTheme="minorEastAsia"/>
        </w:rPr>
        <w:t xml:space="preserve">aumento do </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oMath>
      <w:r w:rsidR="00C07D74">
        <w:rPr>
          <w:rFonts w:eastAsiaTheme="minorEastAsia"/>
        </w:rPr>
        <w:t xml:space="preserve"> </w:t>
      </w:r>
      <w:r>
        <w:rPr>
          <w:rFonts w:eastAsiaTheme="minorEastAsia"/>
        </w:rPr>
        <w:t>uma vez que foram incluídas as variáveis de controle</w:t>
      </w:r>
      <w:r w:rsidR="00C07D74">
        <w:rPr>
          <w:rFonts w:eastAsiaTheme="minorEastAsia"/>
        </w:rPr>
        <w:t xml:space="preserve">, contudo cabe destacar que esse aumento </w:t>
      </w:r>
      <w:r w:rsidR="007D65E0">
        <w:rPr>
          <w:rFonts w:eastAsiaTheme="minorEastAsia"/>
        </w:rPr>
        <w:t xml:space="preserve">se deu </w:t>
      </w:r>
      <w:r w:rsidR="00C07D74">
        <w:rPr>
          <w:rFonts w:eastAsiaTheme="minorEastAsia"/>
        </w:rPr>
        <w:t>apenas com a</w:t>
      </w:r>
      <w:r w:rsidR="007D65E0">
        <w:rPr>
          <w:rFonts w:eastAsiaTheme="minorEastAsia"/>
        </w:rPr>
        <w:t xml:space="preserve"> inclusão das</w:t>
      </w:r>
      <w:r w:rsidR="00C07D74">
        <w:rPr>
          <w:rFonts w:eastAsiaTheme="minorEastAsia"/>
        </w:rPr>
        <w:t xml:space="preserve"> variáveis utilizadas no controle sintético</w:t>
      </w:r>
      <w:r w:rsidR="001B20E4">
        <w:rPr>
          <w:rFonts w:eastAsiaTheme="minorEastAsia"/>
        </w:rPr>
        <w:t>.</w:t>
      </w:r>
      <w:r>
        <w:rPr>
          <w:rFonts w:eastAsiaTheme="minorEastAsia"/>
        </w:rPr>
        <w:t xml:space="preserve"> </w:t>
      </w:r>
    </w:p>
    <w:p w14:paraId="06908ECE" w14:textId="52155861" w:rsidR="009D7A4D" w:rsidRDefault="001B20E4" w:rsidP="00933FBD">
      <w:pPr>
        <w:spacing w:line="360" w:lineRule="auto"/>
        <w:ind w:firstLine="851"/>
        <w:jc w:val="both"/>
        <w:rPr>
          <w:rFonts w:eastAsiaTheme="minorEastAsia"/>
        </w:rPr>
      </w:pPr>
      <w:r>
        <w:rPr>
          <w:rFonts w:eastAsiaTheme="minorEastAsia"/>
        </w:rPr>
        <w:t xml:space="preserve">Nesse sentido, </w:t>
      </w:r>
      <w:r w:rsidR="003B0253">
        <w:rPr>
          <w:rFonts w:eastAsiaTheme="minorEastAsia"/>
        </w:rPr>
        <w:t>s</w:t>
      </w:r>
      <w:r w:rsidR="006C1857">
        <w:rPr>
          <w:rFonts w:eastAsiaTheme="minorEastAsia"/>
        </w:rPr>
        <w:t xml:space="preserve">abe-se que no que nos método da regressão de diferenças em diferenças </w:t>
      </w:r>
      <w:r>
        <w:rPr>
          <w:rFonts w:eastAsiaTheme="minorEastAsia"/>
        </w:rPr>
        <w:t>assume</w:t>
      </w:r>
      <w:r w:rsidR="00846E24">
        <w:rPr>
          <w:rFonts w:eastAsiaTheme="minorEastAsia"/>
        </w:rPr>
        <w:t>m</w:t>
      </w:r>
      <w:r>
        <w:rPr>
          <w:rFonts w:eastAsiaTheme="minorEastAsia"/>
        </w:rPr>
        <w:t>-</w:t>
      </w:r>
      <w:r w:rsidR="003B0253">
        <w:rPr>
          <w:rFonts w:eastAsiaTheme="minorEastAsia"/>
        </w:rPr>
        <w:t xml:space="preserve">se algumas hipóteses </w:t>
      </w:r>
      <w:r w:rsidR="003B0253">
        <w:rPr>
          <w:rFonts w:eastAsiaTheme="minorEastAsia"/>
        </w:rPr>
        <w:fldChar w:fldCharType="begin" w:fldLock="1"/>
      </w:r>
      <w:r w:rsidR="003B0253">
        <w:rPr>
          <w:rFonts w:eastAsiaTheme="minorEastAsia"/>
        </w:rPr>
        <w:instrText>ADDIN CSL_CITATION {"citationItems":[{"id":"ITEM-1","itemData":{"ISBN":"0691120358","author":[{"dropping-particle":"","family":"Angrist","given":"Joshua D","non-dropping-particle":"","parse-names":false,"suffix":""},{"dropping-particle":"","family":"Pischke","given":"Jörn-Steffen","non-dropping-particle":"","parse-names":false,"suffix":""}],"id":"ITEM-1","issued":{"date-parts":[["2008"]]},"publisher":"Princeton University Press","title":"Mostly Harmless Econometrics: An Empiricist's Companion","title-short":"Mostly Harmless Econometrics","type":"book"},"uris":["http://www.mendeley.com/documents/?uuid=d7f799ff-7de4-4c48-a351-96303020cfc3"]}],"mendeley":{"formattedCitation":"(ANGRIST; PISCHKE, 2008)","plainTextFormattedCitation":"(ANGRIST; PISCHKE, 2008)","previouslyFormattedCitation":"(ANGRIST; PISCHKE, 2008)"},"properties":{"noteIndex":0},"schema":"https://github.com/citation-style-language/schema/raw/master/csl-citation.json"}</w:instrText>
      </w:r>
      <w:r w:rsidR="003B0253">
        <w:rPr>
          <w:rFonts w:eastAsiaTheme="minorEastAsia"/>
        </w:rPr>
        <w:fldChar w:fldCharType="separate"/>
      </w:r>
      <w:r w:rsidR="003B0253" w:rsidRPr="003B0253">
        <w:rPr>
          <w:rFonts w:eastAsiaTheme="minorEastAsia"/>
          <w:noProof/>
        </w:rPr>
        <w:t>(ANGRIST; PISCHKE, 2008)</w:t>
      </w:r>
      <w:r w:rsidR="003B0253">
        <w:rPr>
          <w:rFonts w:eastAsiaTheme="minorEastAsia"/>
        </w:rPr>
        <w:fldChar w:fldCharType="end"/>
      </w:r>
      <w:r>
        <w:rPr>
          <w:rFonts w:eastAsiaTheme="minorEastAsia"/>
        </w:rPr>
        <w:t>. Entretanto, estas regressões são apenas um meio adicional de averiguar os resultados do modelo de controle sintético</w:t>
      </w:r>
      <w:r w:rsidR="007D65E0">
        <w:rPr>
          <w:rFonts w:eastAsiaTheme="minorEastAsia"/>
        </w:rPr>
        <w:t>.</w:t>
      </w:r>
    </w:p>
    <w:p w14:paraId="72C33054" w14:textId="77777777" w:rsidR="00C6027C" w:rsidRDefault="00C6027C" w:rsidP="00933FBD">
      <w:pPr>
        <w:spacing w:line="360" w:lineRule="auto"/>
        <w:ind w:firstLine="851"/>
        <w:jc w:val="both"/>
        <w:rPr>
          <w:rFonts w:eastAsiaTheme="minorEastAsia"/>
        </w:rPr>
      </w:pPr>
    </w:p>
    <w:p w14:paraId="3B01A8E7" w14:textId="77777777" w:rsidR="00CD4A1E" w:rsidRDefault="00CD4A1E" w:rsidP="00933FBD">
      <w:pPr>
        <w:spacing w:line="360" w:lineRule="auto"/>
        <w:ind w:firstLine="851"/>
        <w:jc w:val="both"/>
        <w:rPr>
          <w:rFonts w:eastAsiaTheme="minorEastAsia"/>
        </w:rPr>
      </w:pPr>
    </w:p>
    <w:p w14:paraId="49B969F4" w14:textId="77777777" w:rsidR="00CD4A1E" w:rsidRDefault="00CD4A1E" w:rsidP="00933FBD">
      <w:pPr>
        <w:spacing w:line="360" w:lineRule="auto"/>
        <w:ind w:firstLine="851"/>
        <w:jc w:val="both"/>
        <w:rPr>
          <w:rFonts w:eastAsiaTheme="minorEastAsia"/>
        </w:rPr>
      </w:pPr>
    </w:p>
    <w:p w14:paraId="40F08610" w14:textId="7433117E" w:rsidR="00EB001D" w:rsidRDefault="00BA356D" w:rsidP="00290949">
      <w:pPr>
        <w:pStyle w:val="PargrafodaLista"/>
        <w:numPr>
          <w:ilvl w:val="0"/>
          <w:numId w:val="12"/>
        </w:numPr>
        <w:spacing w:line="360" w:lineRule="auto"/>
        <w:jc w:val="both"/>
        <w:outlineLvl w:val="0"/>
        <w:rPr>
          <w:rFonts w:ascii="Times New Roman" w:hAnsi="Times New Roman" w:cs="Times New Roman"/>
          <w:b/>
          <w:smallCaps/>
          <w:sz w:val="24"/>
          <w:szCs w:val="24"/>
        </w:rPr>
      </w:pPr>
      <w:bookmarkStart w:id="18" w:name="_Toc51774601"/>
      <w:r w:rsidRPr="000C0613">
        <w:rPr>
          <w:rFonts w:ascii="Times New Roman" w:hAnsi="Times New Roman" w:cs="Times New Roman"/>
          <w:b/>
          <w:smallCaps/>
          <w:sz w:val="24"/>
          <w:szCs w:val="24"/>
        </w:rPr>
        <w:t>CONCLUSÃO</w:t>
      </w:r>
      <w:bookmarkEnd w:id="18"/>
    </w:p>
    <w:p w14:paraId="6653EABA" w14:textId="77777777" w:rsidR="00846E24" w:rsidRDefault="00846E24" w:rsidP="00846E24">
      <w:pPr>
        <w:spacing w:line="360" w:lineRule="auto"/>
        <w:ind w:firstLine="851"/>
        <w:jc w:val="both"/>
      </w:pPr>
      <w:r w:rsidRPr="00846E24">
        <w:t xml:space="preserve">Este trabalho investigou </w:t>
      </w:r>
      <w:r>
        <w:t xml:space="preserve">o impacto da reestruturação do novo </w:t>
      </w:r>
      <w:r w:rsidR="00F00384">
        <w:t>regramento sobre as análises dos atos de concentração</w:t>
      </w:r>
      <w:r>
        <w:t xml:space="preserve"> no número de fusões e aquisições internacionais. Para isso, </w:t>
      </w:r>
      <w:r w:rsidR="00F00384">
        <w:t>o trabalho utilizou a</w:t>
      </w:r>
      <w:r>
        <w:t xml:space="preserve"> Metodologia do Controle Sintético.  </w:t>
      </w:r>
      <w:r w:rsidR="00192D4E">
        <w:t>Este método consiste em simular por meio de uma media ponderada uma unidade sintética que permite uma comparação entre a unidade de tratamento e sua unidade sintética.</w:t>
      </w:r>
    </w:p>
    <w:p w14:paraId="3C60D662" w14:textId="77777777" w:rsidR="00192D4E" w:rsidRDefault="00192D4E" w:rsidP="00846E24">
      <w:pPr>
        <w:spacing w:line="360" w:lineRule="auto"/>
        <w:ind w:firstLine="851"/>
        <w:jc w:val="both"/>
      </w:pPr>
      <w:r>
        <w:t xml:space="preserve">Assim, este </w:t>
      </w:r>
      <w:r w:rsidR="00F00384">
        <w:t>texto</w:t>
      </w:r>
      <w:r>
        <w:t xml:space="preserve"> utilizou dados dos países que da América do Sul, México e os países que compõem os BRICS para compor a unidade sintética. Além disso, foram utilizados dados do </w:t>
      </w:r>
      <w:r w:rsidR="0047119F" w:rsidRPr="004701A5">
        <w:rPr>
          <w:rFonts w:eastAsiaTheme="minorEastAsia"/>
          <w:i/>
          <w:iCs/>
        </w:rPr>
        <w:t xml:space="preserve">World </w:t>
      </w:r>
      <w:proofErr w:type="spellStart"/>
      <w:r w:rsidR="0047119F" w:rsidRPr="004701A5">
        <w:rPr>
          <w:rFonts w:eastAsiaTheme="minorEastAsia"/>
          <w:i/>
          <w:iCs/>
        </w:rPr>
        <w:t>Delevopment</w:t>
      </w:r>
      <w:proofErr w:type="spellEnd"/>
      <w:r w:rsidR="0047119F" w:rsidRPr="004701A5">
        <w:rPr>
          <w:rFonts w:eastAsiaTheme="minorEastAsia"/>
          <w:i/>
          <w:iCs/>
        </w:rPr>
        <w:t xml:space="preserve"> </w:t>
      </w:r>
      <w:proofErr w:type="spellStart"/>
      <w:r w:rsidR="0047119F" w:rsidRPr="004701A5">
        <w:rPr>
          <w:rFonts w:eastAsiaTheme="minorEastAsia"/>
          <w:i/>
          <w:iCs/>
        </w:rPr>
        <w:t>Indicator</w:t>
      </w:r>
      <w:proofErr w:type="spellEnd"/>
      <w:r>
        <w:t xml:space="preserve">, </w:t>
      </w:r>
      <w:r w:rsidR="0047119F" w:rsidRPr="004701A5">
        <w:rPr>
          <w:rFonts w:eastAsiaTheme="minorEastAsia"/>
          <w:i/>
          <w:iCs/>
        </w:rPr>
        <w:t xml:space="preserve">World </w:t>
      </w:r>
      <w:proofErr w:type="spellStart"/>
      <w:r w:rsidR="0047119F" w:rsidRPr="004701A5">
        <w:rPr>
          <w:rFonts w:eastAsiaTheme="minorEastAsia"/>
          <w:i/>
          <w:iCs/>
        </w:rPr>
        <w:t>Investment</w:t>
      </w:r>
      <w:proofErr w:type="spellEnd"/>
      <w:r w:rsidR="0047119F" w:rsidRPr="004701A5">
        <w:rPr>
          <w:rFonts w:eastAsiaTheme="minorEastAsia"/>
          <w:i/>
          <w:iCs/>
        </w:rPr>
        <w:t xml:space="preserve"> </w:t>
      </w:r>
      <w:proofErr w:type="spellStart"/>
      <w:r w:rsidR="0047119F" w:rsidRPr="004701A5">
        <w:rPr>
          <w:rFonts w:eastAsiaTheme="minorEastAsia"/>
          <w:i/>
          <w:iCs/>
        </w:rPr>
        <w:t>Report</w:t>
      </w:r>
      <w:proofErr w:type="spellEnd"/>
      <w:r>
        <w:t xml:space="preserve"> e do </w:t>
      </w:r>
      <w:r w:rsidR="0047119F">
        <w:t>Índice de Liberdade Econômica</w:t>
      </w:r>
      <w:r>
        <w:t>.</w:t>
      </w:r>
    </w:p>
    <w:p w14:paraId="1B801FF5" w14:textId="111D1D07" w:rsidR="007D65E0" w:rsidRDefault="00192D4E" w:rsidP="007D65E0">
      <w:pPr>
        <w:spacing w:line="360" w:lineRule="auto"/>
        <w:ind w:firstLine="851"/>
        <w:jc w:val="both"/>
      </w:pPr>
      <w:r>
        <w:t xml:space="preserve">Os resultados indicam que houve um </w:t>
      </w:r>
      <w:r w:rsidR="007D65E0">
        <w:t xml:space="preserve">aumento </w:t>
      </w:r>
      <w:r>
        <w:t xml:space="preserve">entre o número de </w:t>
      </w:r>
      <w:r w:rsidR="00CB4CD3">
        <w:t xml:space="preserve">fusões e aquisições após </w:t>
      </w:r>
      <w:r w:rsidR="007D65E0">
        <w:t>o novo regramento</w:t>
      </w:r>
      <w:r w:rsidR="00CB4CD3">
        <w:t xml:space="preserve">. </w:t>
      </w:r>
      <w:r w:rsidR="007D65E0">
        <w:t>O r</w:t>
      </w:r>
      <w:r w:rsidR="00CB4CD3">
        <w:t xml:space="preserve">esultado </w:t>
      </w:r>
      <w:r w:rsidR="007D65E0">
        <w:t xml:space="preserve">foi </w:t>
      </w:r>
      <w:r w:rsidR="00CB4CD3">
        <w:t>reforçado pelo teste de permutação e pela razão MSPE.</w:t>
      </w:r>
      <w:r w:rsidR="00F00384">
        <w:t xml:space="preserve"> Além disso, como uma checagem adicional,</w:t>
      </w:r>
      <w:r w:rsidR="00487C04">
        <w:t xml:space="preserve"> foi realizada uma regressão de diferenças em dife</w:t>
      </w:r>
      <w:r w:rsidR="00F00384">
        <w:t xml:space="preserve">renças </w:t>
      </w:r>
      <w:r w:rsidR="00827F0A">
        <w:t xml:space="preserve">que </w:t>
      </w:r>
      <w:r w:rsidR="007D65E0">
        <w:t>corroborou os resultados obtidos via controle sintético</w:t>
      </w:r>
      <w:r w:rsidR="00487C04">
        <w:t>.</w:t>
      </w:r>
      <w:r w:rsidR="00225832">
        <w:t xml:space="preserve"> </w:t>
      </w:r>
      <w:r w:rsidR="00041A54">
        <w:t>Assim, diante do modelo apresentado</w:t>
      </w:r>
      <w:r w:rsidR="00225832">
        <w:t>, estimou-se que</w:t>
      </w:r>
      <w:r w:rsidR="00944B88">
        <w:t xml:space="preserve"> </w:t>
      </w:r>
      <w:r w:rsidR="007D65E0">
        <w:t>a nova regulação</w:t>
      </w:r>
      <w:r w:rsidR="00944B88">
        <w:t xml:space="preserve"> </w:t>
      </w:r>
      <w:r w:rsidR="00225832">
        <w:t>resultou em</w:t>
      </w:r>
      <w:r w:rsidR="00041A54">
        <w:t xml:space="preserve"> 742</w:t>
      </w:r>
      <w:r w:rsidR="007D65E0">
        <w:t xml:space="preserve"> novas aquisições em </w:t>
      </w:r>
      <w:r w:rsidR="00041A54">
        <w:t>sete</w:t>
      </w:r>
      <w:r w:rsidR="007D65E0">
        <w:t xml:space="preserve"> anos.  </w:t>
      </w:r>
    </w:p>
    <w:p w14:paraId="1D56B5A6" w14:textId="510E4CBD" w:rsidR="00700478" w:rsidRDefault="00700478">
      <w:pPr>
        <w:spacing w:after="200" w:line="276" w:lineRule="auto"/>
      </w:pPr>
      <w:r>
        <w:br w:type="page"/>
      </w:r>
    </w:p>
    <w:p w14:paraId="26B6A788" w14:textId="01F16907" w:rsidR="00064F84" w:rsidRPr="000C0613" w:rsidRDefault="00290949" w:rsidP="00290949">
      <w:pPr>
        <w:pStyle w:val="PargrafodaLista"/>
        <w:numPr>
          <w:ilvl w:val="0"/>
          <w:numId w:val="12"/>
        </w:numPr>
        <w:jc w:val="both"/>
        <w:outlineLvl w:val="0"/>
        <w:rPr>
          <w:rFonts w:ascii="Times New Roman" w:hAnsi="Times New Roman" w:cs="Times New Roman"/>
          <w:b/>
          <w:smallCaps/>
          <w:sz w:val="24"/>
          <w:szCs w:val="24"/>
        </w:rPr>
      </w:pPr>
      <w:bookmarkStart w:id="19" w:name="_Toc51774602"/>
      <w:r w:rsidRPr="000C0613">
        <w:rPr>
          <w:rFonts w:ascii="Times New Roman" w:hAnsi="Times New Roman" w:cs="Times New Roman"/>
          <w:b/>
          <w:smallCaps/>
          <w:sz w:val="24"/>
          <w:szCs w:val="24"/>
        </w:rPr>
        <w:lastRenderedPageBreak/>
        <w:t>BIBLIOGRAFIA</w:t>
      </w:r>
      <w:bookmarkEnd w:id="19"/>
    </w:p>
    <w:p w14:paraId="5DE65513" w14:textId="18B72ED6" w:rsidR="009156FC" w:rsidRPr="00F9070F" w:rsidRDefault="005E5C69" w:rsidP="009156FC">
      <w:pPr>
        <w:widowControl w:val="0"/>
        <w:autoSpaceDE w:val="0"/>
        <w:autoSpaceDN w:val="0"/>
        <w:adjustRightInd w:val="0"/>
        <w:spacing w:after="200"/>
        <w:rPr>
          <w:noProof/>
          <w:lang w:val="en-US"/>
        </w:rPr>
      </w:pPr>
      <w:r w:rsidRPr="000C0613">
        <w:rPr>
          <w:b/>
          <w:smallCaps/>
        </w:rPr>
        <w:fldChar w:fldCharType="begin" w:fldLock="1"/>
      </w:r>
      <w:r w:rsidRPr="004701A5">
        <w:rPr>
          <w:b/>
          <w:smallCaps/>
          <w:lang w:val="en-US"/>
        </w:rPr>
        <w:instrText xml:space="preserve">ADDIN Mendeley Bibliography CSL_BIBLIOGRAPHY </w:instrText>
      </w:r>
      <w:r w:rsidRPr="000C0613">
        <w:rPr>
          <w:b/>
          <w:smallCaps/>
        </w:rPr>
        <w:fldChar w:fldCharType="separate"/>
      </w:r>
      <w:r w:rsidR="009156FC" w:rsidRPr="00F9070F">
        <w:rPr>
          <w:noProof/>
          <w:lang w:val="en-US"/>
        </w:rPr>
        <w:t xml:space="preserve">ABADIE, A. Using Synthetic Controls : Feasibility , Data Requirements , and Methodological Aspects. </w:t>
      </w:r>
      <w:r w:rsidR="009156FC" w:rsidRPr="00F9070F">
        <w:rPr>
          <w:b/>
          <w:bCs/>
          <w:noProof/>
          <w:lang w:val="en-US"/>
        </w:rPr>
        <w:t>Journal of Economic Literature</w:t>
      </w:r>
      <w:r w:rsidR="009156FC" w:rsidRPr="00F9070F">
        <w:rPr>
          <w:noProof/>
          <w:lang w:val="en-US"/>
        </w:rPr>
        <w:t xml:space="preserve">, 2019. </w:t>
      </w:r>
    </w:p>
    <w:p w14:paraId="685A9DDB" w14:textId="77777777" w:rsidR="009156FC" w:rsidRPr="00F9070F" w:rsidRDefault="009156FC" w:rsidP="009156FC">
      <w:pPr>
        <w:widowControl w:val="0"/>
        <w:autoSpaceDE w:val="0"/>
        <w:autoSpaceDN w:val="0"/>
        <w:adjustRightInd w:val="0"/>
        <w:spacing w:after="200"/>
        <w:rPr>
          <w:noProof/>
          <w:lang w:val="en-US"/>
        </w:rPr>
      </w:pPr>
      <w:r w:rsidRPr="00F9070F">
        <w:rPr>
          <w:noProof/>
          <w:lang w:val="en-US"/>
        </w:rPr>
        <w:t xml:space="preserve">ABADIE, A.; DIAMOND, A.; HAINMUELLER, A. J. Synthetic control methods for comparative case studies: Estimating the effect of California’s Tobacco control program. </w:t>
      </w:r>
      <w:r w:rsidRPr="00F9070F">
        <w:rPr>
          <w:b/>
          <w:bCs/>
          <w:noProof/>
          <w:lang w:val="en-US"/>
        </w:rPr>
        <w:t>Journal of the American Statistical Association</w:t>
      </w:r>
      <w:r w:rsidRPr="00F9070F">
        <w:rPr>
          <w:noProof/>
          <w:lang w:val="en-US"/>
        </w:rPr>
        <w:t xml:space="preserve">, v. 105, n. 490, p. 493–505, 2010. </w:t>
      </w:r>
    </w:p>
    <w:p w14:paraId="7766CBB2" w14:textId="77777777" w:rsidR="009156FC" w:rsidRPr="00F9070F" w:rsidRDefault="009156FC" w:rsidP="009156FC">
      <w:pPr>
        <w:widowControl w:val="0"/>
        <w:autoSpaceDE w:val="0"/>
        <w:autoSpaceDN w:val="0"/>
        <w:adjustRightInd w:val="0"/>
        <w:spacing w:after="200"/>
        <w:rPr>
          <w:noProof/>
          <w:lang w:val="en-US"/>
        </w:rPr>
      </w:pPr>
      <w:r w:rsidRPr="00F9070F">
        <w:rPr>
          <w:noProof/>
          <w:lang w:val="en-US"/>
        </w:rPr>
        <w:t xml:space="preserve">ABADIE, A.; DIAMOND, A.; HAINMUELLER, J. Synth : An R Package for Synthetic Control Methods in Comparative Case Studies. </w:t>
      </w:r>
      <w:r w:rsidRPr="00F9070F">
        <w:rPr>
          <w:b/>
          <w:bCs/>
          <w:noProof/>
          <w:lang w:val="en-US"/>
        </w:rPr>
        <w:t>Journal of Statistical Software</w:t>
      </w:r>
      <w:r w:rsidRPr="00F9070F">
        <w:rPr>
          <w:noProof/>
          <w:lang w:val="en-US"/>
        </w:rPr>
        <w:t>, v. 42, n. 13, 2011. Disponível em: &lt;http://www.jstatsoft.org/v42/i13/&gt;.</w:t>
      </w:r>
    </w:p>
    <w:p w14:paraId="3DA17682" w14:textId="77777777" w:rsidR="009156FC" w:rsidRPr="00F9070F" w:rsidRDefault="009156FC" w:rsidP="009156FC">
      <w:pPr>
        <w:widowControl w:val="0"/>
        <w:autoSpaceDE w:val="0"/>
        <w:autoSpaceDN w:val="0"/>
        <w:adjustRightInd w:val="0"/>
        <w:spacing w:after="200"/>
        <w:rPr>
          <w:noProof/>
          <w:lang w:val="en-US"/>
        </w:rPr>
      </w:pPr>
      <w:r w:rsidRPr="00F9070F">
        <w:rPr>
          <w:noProof/>
          <w:lang w:val="en-US"/>
        </w:rPr>
        <w:t xml:space="preserve">ABADIE, A.; DIAMOND, A.; HAINMUELLER, J. Comparative Politics and the Synthetic Control Method. </w:t>
      </w:r>
      <w:r w:rsidRPr="00F9070F">
        <w:rPr>
          <w:b/>
          <w:bCs/>
          <w:noProof/>
          <w:lang w:val="en-US"/>
        </w:rPr>
        <w:t>American Journal of Political Science</w:t>
      </w:r>
      <w:r w:rsidRPr="00F9070F">
        <w:rPr>
          <w:noProof/>
          <w:lang w:val="en-US"/>
        </w:rPr>
        <w:t xml:space="preserve">, v. 59, n. 2, p. 495–510, 2015. </w:t>
      </w:r>
    </w:p>
    <w:p w14:paraId="764C2307" w14:textId="77777777" w:rsidR="009156FC" w:rsidRPr="00F9070F" w:rsidRDefault="009156FC" w:rsidP="009156FC">
      <w:pPr>
        <w:widowControl w:val="0"/>
        <w:autoSpaceDE w:val="0"/>
        <w:autoSpaceDN w:val="0"/>
        <w:adjustRightInd w:val="0"/>
        <w:spacing w:after="200"/>
        <w:rPr>
          <w:noProof/>
          <w:lang w:val="en-US"/>
        </w:rPr>
      </w:pPr>
      <w:r w:rsidRPr="00F9070F">
        <w:rPr>
          <w:noProof/>
          <w:lang w:val="en-US"/>
        </w:rPr>
        <w:t xml:space="preserve">ABADIE, A.; GARDEAZABAL, J. The economic costs of conflict: A case study of the Basque country. </w:t>
      </w:r>
      <w:r w:rsidRPr="00F9070F">
        <w:rPr>
          <w:b/>
          <w:bCs/>
          <w:noProof/>
          <w:lang w:val="en-US"/>
        </w:rPr>
        <w:t>American Economic Review</w:t>
      </w:r>
      <w:r w:rsidRPr="00F9070F">
        <w:rPr>
          <w:noProof/>
          <w:lang w:val="en-US"/>
        </w:rPr>
        <w:t xml:space="preserve">, v. 93, n. 1, p. 113–132, 2003. </w:t>
      </w:r>
    </w:p>
    <w:p w14:paraId="61E8C086" w14:textId="77777777" w:rsidR="009156FC" w:rsidRPr="00F9070F" w:rsidRDefault="009156FC" w:rsidP="009156FC">
      <w:pPr>
        <w:widowControl w:val="0"/>
        <w:autoSpaceDE w:val="0"/>
        <w:autoSpaceDN w:val="0"/>
        <w:adjustRightInd w:val="0"/>
        <w:spacing w:after="200"/>
        <w:rPr>
          <w:noProof/>
          <w:lang w:val="en-US"/>
        </w:rPr>
      </w:pPr>
      <w:r w:rsidRPr="00F9070F">
        <w:rPr>
          <w:noProof/>
          <w:lang w:val="en-US"/>
        </w:rPr>
        <w:t xml:space="preserve">ANGRIST, J. D.; PISCHKE, J.-S. </w:t>
      </w:r>
      <w:r w:rsidRPr="00F9070F">
        <w:rPr>
          <w:b/>
          <w:bCs/>
          <w:noProof/>
          <w:lang w:val="en-US"/>
        </w:rPr>
        <w:t>Mostly Harmless Econometrics: An Empiricist’s Companion</w:t>
      </w:r>
      <w:r w:rsidRPr="00F9070F">
        <w:rPr>
          <w:noProof/>
          <w:lang w:val="en-US"/>
        </w:rPr>
        <w:t xml:space="preserve">. [s.l.] Princeton University Press, 2008. </w:t>
      </w:r>
    </w:p>
    <w:p w14:paraId="392EAD9F" w14:textId="77777777" w:rsidR="009156FC" w:rsidRPr="00F9070F" w:rsidRDefault="009156FC" w:rsidP="009156FC">
      <w:pPr>
        <w:widowControl w:val="0"/>
        <w:autoSpaceDE w:val="0"/>
        <w:autoSpaceDN w:val="0"/>
        <w:adjustRightInd w:val="0"/>
        <w:spacing w:after="200"/>
        <w:rPr>
          <w:noProof/>
          <w:lang w:val="en-US"/>
        </w:rPr>
      </w:pPr>
      <w:r w:rsidRPr="00F9070F">
        <w:rPr>
          <w:noProof/>
          <w:lang w:val="en-US"/>
        </w:rPr>
        <w:t xml:space="preserve">ATHEY, S.; IMBENS, G. W. The state of applied econometrics: Causality and policy evaluation. </w:t>
      </w:r>
      <w:r w:rsidRPr="00F9070F">
        <w:rPr>
          <w:b/>
          <w:bCs/>
          <w:noProof/>
          <w:lang w:val="en-US"/>
        </w:rPr>
        <w:t>Journal of Economic Perspectives</w:t>
      </w:r>
      <w:r w:rsidRPr="00F9070F">
        <w:rPr>
          <w:noProof/>
          <w:lang w:val="en-US"/>
        </w:rPr>
        <w:t xml:space="preserve">, v. 31, n. 2, p. 3–32, 2017. </w:t>
      </w:r>
    </w:p>
    <w:p w14:paraId="4EC7778A" w14:textId="77777777" w:rsidR="009156FC" w:rsidRPr="009156FC" w:rsidRDefault="009156FC" w:rsidP="009156FC">
      <w:pPr>
        <w:widowControl w:val="0"/>
        <w:autoSpaceDE w:val="0"/>
        <w:autoSpaceDN w:val="0"/>
        <w:adjustRightInd w:val="0"/>
        <w:spacing w:after="200"/>
        <w:rPr>
          <w:noProof/>
        </w:rPr>
      </w:pPr>
      <w:r w:rsidRPr="00F9070F">
        <w:rPr>
          <w:noProof/>
          <w:lang w:val="en-US"/>
        </w:rPr>
        <w:t xml:space="preserve">BEN-MICHAEL, E.; FELLER, A.; ROTHSTEIN, J. The Augmented Synthetic Control Method. n. November, 2019. </w:t>
      </w:r>
      <w:r w:rsidRPr="009156FC">
        <w:rPr>
          <w:noProof/>
        </w:rPr>
        <w:t>Disponível em: &lt;http://arxiv.org/abs/1811.04170&gt;.</w:t>
      </w:r>
    </w:p>
    <w:p w14:paraId="5541CD9C" w14:textId="77777777" w:rsidR="009156FC" w:rsidRPr="009156FC" w:rsidRDefault="009156FC" w:rsidP="009156FC">
      <w:pPr>
        <w:widowControl w:val="0"/>
        <w:autoSpaceDE w:val="0"/>
        <w:autoSpaceDN w:val="0"/>
        <w:adjustRightInd w:val="0"/>
        <w:spacing w:after="200"/>
        <w:rPr>
          <w:noProof/>
        </w:rPr>
      </w:pPr>
      <w:r w:rsidRPr="009156FC">
        <w:rPr>
          <w:noProof/>
        </w:rPr>
        <w:t>BRASIL. Lei n</w:t>
      </w:r>
      <w:r w:rsidRPr="009156FC">
        <w:rPr>
          <w:noProof/>
          <w:vertAlign w:val="superscript"/>
        </w:rPr>
        <w:t>o</w:t>
      </w:r>
      <w:r w:rsidRPr="009156FC">
        <w:rPr>
          <w:noProof/>
        </w:rPr>
        <w:t xml:space="preserve"> 12.529, de 30 de novembro de 2011. </w:t>
      </w:r>
    </w:p>
    <w:p w14:paraId="5879C9C3" w14:textId="77777777" w:rsidR="009156FC" w:rsidRPr="009156FC" w:rsidRDefault="009156FC" w:rsidP="009156FC">
      <w:pPr>
        <w:widowControl w:val="0"/>
        <w:autoSpaceDE w:val="0"/>
        <w:autoSpaceDN w:val="0"/>
        <w:adjustRightInd w:val="0"/>
        <w:spacing w:after="200"/>
        <w:rPr>
          <w:noProof/>
        </w:rPr>
      </w:pPr>
      <w:r w:rsidRPr="009156FC">
        <w:rPr>
          <w:noProof/>
        </w:rPr>
        <w:t xml:space="preserve">BRASIL. Lei n° 8.884, de 11 de julho de 1994. . 1994. </w:t>
      </w:r>
    </w:p>
    <w:p w14:paraId="533E33DA" w14:textId="77777777" w:rsidR="009156FC" w:rsidRPr="009156FC" w:rsidRDefault="009156FC" w:rsidP="009156FC">
      <w:pPr>
        <w:widowControl w:val="0"/>
        <w:autoSpaceDE w:val="0"/>
        <w:autoSpaceDN w:val="0"/>
        <w:adjustRightInd w:val="0"/>
        <w:spacing w:after="200"/>
        <w:rPr>
          <w:noProof/>
        </w:rPr>
      </w:pPr>
      <w:r w:rsidRPr="009156FC">
        <w:rPr>
          <w:noProof/>
        </w:rPr>
        <w:t xml:space="preserve">BRUNA SOUZA, S. A nova lei de defesa da concorrência - lei 12.529/2011. </w:t>
      </w:r>
      <w:r w:rsidRPr="009156FC">
        <w:rPr>
          <w:b/>
          <w:bCs/>
          <w:noProof/>
        </w:rPr>
        <w:t>Revista Discente DIREITO GV</w:t>
      </w:r>
      <w:r w:rsidRPr="009156FC">
        <w:rPr>
          <w:noProof/>
        </w:rPr>
        <w:t xml:space="preserve">, v. 55, p. 026–038, 2012. </w:t>
      </w:r>
    </w:p>
    <w:p w14:paraId="14580F42" w14:textId="77777777" w:rsidR="009156FC" w:rsidRPr="009156FC" w:rsidRDefault="009156FC" w:rsidP="009156FC">
      <w:pPr>
        <w:widowControl w:val="0"/>
        <w:autoSpaceDE w:val="0"/>
        <w:autoSpaceDN w:val="0"/>
        <w:adjustRightInd w:val="0"/>
        <w:spacing w:after="200"/>
        <w:rPr>
          <w:noProof/>
        </w:rPr>
      </w:pPr>
      <w:r w:rsidRPr="009156FC">
        <w:rPr>
          <w:noProof/>
        </w:rPr>
        <w:t xml:space="preserve">CARVALHO, J. M. de. A nova lei da concorrência e o impacto de suas mudanças nas análises de atos de concentração pelo Cade. </w:t>
      </w:r>
      <w:r w:rsidRPr="009156FC">
        <w:rPr>
          <w:b/>
          <w:bCs/>
          <w:noProof/>
        </w:rPr>
        <w:t>RDC</w:t>
      </w:r>
      <w:r w:rsidRPr="009156FC">
        <w:rPr>
          <w:noProof/>
        </w:rPr>
        <w:t>, v. 1, n. 2, p. 134–148, 2013. Disponível em: &lt;https://revista.cade.gov.br/index.php/revistadedefesadaconcorrencia/article/view/86/74&gt;.</w:t>
      </w:r>
    </w:p>
    <w:p w14:paraId="114E2162" w14:textId="77777777" w:rsidR="009156FC" w:rsidRPr="00F9070F" w:rsidRDefault="009156FC" w:rsidP="009156FC">
      <w:pPr>
        <w:widowControl w:val="0"/>
        <w:autoSpaceDE w:val="0"/>
        <w:autoSpaceDN w:val="0"/>
        <w:adjustRightInd w:val="0"/>
        <w:spacing w:after="200"/>
        <w:rPr>
          <w:noProof/>
          <w:lang w:val="en-US"/>
        </w:rPr>
      </w:pPr>
      <w:r w:rsidRPr="00F9070F">
        <w:rPr>
          <w:noProof/>
          <w:lang w:val="en-US"/>
        </w:rPr>
        <w:t xml:space="preserve">CONLEY, T. G.; TABER, C. R. Inference with “difference in differences” with a small number of policy changes. </w:t>
      </w:r>
      <w:r w:rsidRPr="00F9070F">
        <w:rPr>
          <w:b/>
          <w:bCs/>
          <w:noProof/>
          <w:lang w:val="en-US"/>
        </w:rPr>
        <w:t>Review of Economics and Statistics</w:t>
      </w:r>
      <w:r w:rsidRPr="00F9070F">
        <w:rPr>
          <w:noProof/>
          <w:lang w:val="en-US"/>
        </w:rPr>
        <w:t xml:space="preserve">, v. 93, n. 1, p. 113–125, 2011. </w:t>
      </w:r>
    </w:p>
    <w:p w14:paraId="7D636E3C" w14:textId="77777777" w:rsidR="009156FC" w:rsidRPr="00F9070F" w:rsidRDefault="009156FC" w:rsidP="009156FC">
      <w:pPr>
        <w:widowControl w:val="0"/>
        <w:autoSpaceDE w:val="0"/>
        <w:autoSpaceDN w:val="0"/>
        <w:adjustRightInd w:val="0"/>
        <w:spacing w:after="200"/>
        <w:rPr>
          <w:noProof/>
          <w:lang w:val="en-US"/>
        </w:rPr>
      </w:pPr>
      <w:r w:rsidRPr="00F9070F">
        <w:rPr>
          <w:noProof/>
          <w:lang w:val="en-US"/>
        </w:rPr>
        <w:t xml:space="preserve">CONLEY, T.; TABER, C. Inference with “Difference in Differences” with a Small of Policy Changes. </w:t>
      </w:r>
      <w:r w:rsidRPr="00F9070F">
        <w:rPr>
          <w:b/>
          <w:bCs/>
          <w:noProof/>
          <w:lang w:val="en-US"/>
        </w:rPr>
        <w:t>NBER, technical Working Paper Series</w:t>
      </w:r>
      <w:r w:rsidRPr="00F9070F">
        <w:rPr>
          <w:noProof/>
          <w:lang w:val="en-US"/>
        </w:rPr>
        <w:t xml:space="preserve">, n. Ses 9905720, 2002. </w:t>
      </w:r>
    </w:p>
    <w:p w14:paraId="6A88F87E" w14:textId="77777777" w:rsidR="009156FC" w:rsidRPr="00F9070F" w:rsidRDefault="009156FC" w:rsidP="009156FC">
      <w:pPr>
        <w:widowControl w:val="0"/>
        <w:autoSpaceDE w:val="0"/>
        <w:autoSpaceDN w:val="0"/>
        <w:adjustRightInd w:val="0"/>
        <w:spacing w:after="200"/>
        <w:rPr>
          <w:noProof/>
          <w:lang w:val="en-US"/>
        </w:rPr>
      </w:pPr>
      <w:r w:rsidRPr="00F9070F">
        <w:rPr>
          <w:noProof/>
          <w:lang w:val="en-US"/>
        </w:rPr>
        <w:t xml:space="preserve">FERMAN, B.; PINTO, C. Inference in differences-in-differences with few treated groups and heteroskedasticity. </w:t>
      </w:r>
      <w:r w:rsidRPr="00F9070F">
        <w:rPr>
          <w:b/>
          <w:bCs/>
          <w:noProof/>
          <w:lang w:val="en-US"/>
        </w:rPr>
        <w:t>Review of Economics and Statistics</w:t>
      </w:r>
      <w:r w:rsidRPr="00F9070F">
        <w:rPr>
          <w:noProof/>
          <w:lang w:val="en-US"/>
        </w:rPr>
        <w:t xml:space="preserve">, v. 101, n. 3, p. 452–467, 2019. </w:t>
      </w:r>
    </w:p>
    <w:p w14:paraId="23B1EDFD" w14:textId="77777777" w:rsidR="009156FC" w:rsidRPr="00F9070F" w:rsidRDefault="009156FC" w:rsidP="009156FC">
      <w:pPr>
        <w:widowControl w:val="0"/>
        <w:autoSpaceDE w:val="0"/>
        <w:autoSpaceDN w:val="0"/>
        <w:adjustRightInd w:val="0"/>
        <w:spacing w:after="200"/>
        <w:rPr>
          <w:noProof/>
          <w:lang w:val="en-US"/>
        </w:rPr>
      </w:pPr>
      <w:r w:rsidRPr="00F9070F">
        <w:rPr>
          <w:noProof/>
          <w:lang w:val="en-US"/>
        </w:rPr>
        <w:lastRenderedPageBreak/>
        <w:t xml:space="preserve">FERMAN, B.; PINTO, C.; POSSEBOM, V. Cherry Picking with Synthetic Controls. </w:t>
      </w:r>
      <w:r w:rsidRPr="00F9070F">
        <w:rPr>
          <w:b/>
          <w:bCs/>
          <w:noProof/>
          <w:lang w:val="en-US"/>
        </w:rPr>
        <w:t>Journal of Policy Analysis and Management</w:t>
      </w:r>
      <w:r w:rsidRPr="00F9070F">
        <w:rPr>
          <w:noProof/>
          <w:lang w:val="en-US"/>
        </w:rPr>
        <w:t xml:space="preserve">, v. 39, n. 2, p. 510–532, 2020. </w:t>
      </w:r>
    </w:p>
    <w:p w14:paraId="7C03D22E" w14:textId="77777777" w:rsidR="009156FC" w:rsidRPr="00F9070F" w:rsidRDefault="009156FC" w:rsidP="009156FC">
      <w:pPr>
        <w:widowControl w:val="0"/>
        <w:autoSpaceDE w:val="0"/>
        <w:autoSpaceDN w:val="0"/>
        <w:adjustRightInd w:val="0"/>
        <w:spacing w:after="200"/>
        <w:rPr>
          <w:noProof/>
          <w:lang w:val="en-US"/>
        </w:rPr>
      </w:pPr>
      <w:r w:rsidRPr="00F9070F">
        <w:rPr>
          <w:noProof/>
          <w:lang w:val="en-US"/>
        </w:rPr>
        <w:t xml:space="preserve">FIRPO, S.; POSSEBOM, V. Synthetic control method: Inference, sensitivity analysis and confdence sets. </w:t>
      </w:r>
      <w:r w:rsidRPr="00F9070F">
        <w:rPr>
          <w:b/>
          <w:bCs/>
          <w:noProof/>
          <w:lang w:val="en-US"/>
        </w:rPr>
        <w:t>Journal of Causal Inference</w:t>
      </w:r>
      <w:r w:rsidRPr="00F9070F">
        <w:rPr>
          <w:noProof/>
          <w:lang w:val="en-US"/>
        </w:rPr>
        <w:t xml:space="preserve">, v. 6, n. 2, p. 1–54, 2018. </w:t>
      </w:r>
    </w:p>
    <w:p w14:paraId="39A335A8" w14:textId="77777777" w:rsidR="009156FC" w:rsidRPr="00F9070F" w:rsidRDefault="009156FC" w:rsidP="009156FC">
      <w:pPr>
        <w:widowControl w:val="0"/>
        <w:autoSpaceDE w:val="0"/>
        <w:autoSpaceDN w:val="0"/>
        <w:adjustRightInd w:val="0"/>
        <w:spacing w:after="200"/>
        <w:rPr>
          <w:noProof/>
          <w:lang w:val="en-US"/>
        </w:rPr>
      </w:pPr>
      <w:r w:rsidRPr="00F9070F">
        <w:rPr>
          <w:noProof/>
          <w:lang w:val="en-US"/>
        </w:rPr>
        <w:t xml:space="preserve">HERITAGE, F. </w:t>
      </w:r>
      <w:r w:rsidRPr="00F9070F">
        <w:rPr>
          <w:b/>
          <w:bCs/>
          <w:noProof/>
          <w:lang w:val="en-US"/>
        </w:rPr>
        <w:t>Index of Economic Freedom Datasets</w:t>
      </w:r>
      <w:r w:rsidRPr="00F9070F">
        <w:rPr>
          <w:noProof/>
          <w:lang w:val="en-US"/>
        </w:rPr>
        <w:t xml:space="preserve">. </w:t>
      </w:r>
      <w:r w:rsidRPr="009156FC">
        <w:rPr>
          <w:noProof/>
        </w:rPr>
        <w:t xml:space="preserve">Disponível em: &lt;https://www.heritage.org/index/explore&gt;. </w:t>
      </w:r>
      <w:r w:rsidRPr="00F9070F">
        <w:rPr>
          <w:noProof/>
          <w:lang w:val="en-US"/>
        </w:rPr>
        <w:t xml:space="preserve">Acesso em: 1 jun. 2020. </w:t>
      </w:r>
    </w:p>
    <w:p w14:paraId="454E4D1E" w14:textId="77777777" w:rsidR="009156FC" w:rsidRPr="00F9070F" w:rsidRDefault="009156FC" w:rsidP="009156FC">
      <w:pPr>
        <w:widowControl w:val="0"/>
        <w:autoSpaceDE w:val="0"/>
        <w:autoSpaceDN w:val="0"/>
        <w:adjustRightInd w:val="0"/>
        <w:spacing w:after="200"/>
        <w:rPr>
          <w:noProof/>
          <w:lang w:val="en-US"/>
        </w:rPr>
      </w:pPr>
      <w:r w:rsidRPr="00F9070F">
        <w:rPr>
          <w:noProof/>
          <w:lang w:val="en-US"/>
        </w:rPr>
        <w:t>IMBENS, G. W.; DOUDCHENKO, N. NBER WORKING PAPER SERIES BALANCING, REGRESSION, DIFFERENCE-IN-DIFFERENCES AND SYNTHETIC CONTROL METHODS: A SYNTHESIS Nikolay Doudchenko. 2016. Disponível em: &lt;http://www.nber.org/papers/w22791&gt;.</w:t>
      </w:r>
    </w:p>
    <w:p w14:paraId="67F13EA1" w14:textId="77777777" w:rsidR="009156FC" w:rsidRPr="009156FC" w:rsidRDefault="009156FC" w:rsidP="009156FC">
      <w:pPr>
        <w:widowControl w:val="0"/>
        <w:autoSpaceDE w:val="0"/>
        <w:autoSpaceDN w:val="0"/>
        <w:adjustRightInd w:val="0"/>
        <w:spacing w:after="200"/>
        <w:rPr>
          <w:noProof/>
        </w:rPr>
      </w:pPr>
      <w:r w:rsidRPr="00F9070F">
        <w:rPr>
          <w:noProof/>
          <w:lang w:val="en-US"/>
        </w:rPr>
        <w:t xml:space="preserve">INDIA. The Competition Commission of India Regulations. . </w:t>
      </w:r>
      <w:r w:rsidRPr="009156FC">
        <w:rPr>
          <w:noProof/>
        </w:rPr>
        <w:t xml:space="preserve">2011. </w:t>
      </w:r>
    </w:p>
    <w:p w14:paraId="2CFC9250" w14:textId="77777777" w:rsidR="009156FC" w:rsidRPr="009156FC" w:rsidRDefault="009156FC" w:rsidP="009156FC">
      <w:pPr>
        <w:widowControl w:val="0"/>
        <w:autoSpaceDE w:val="0"/>
        <w:autoSpaceDN w:val="0"/>
        <w:adjustRightInd w:val="0"/>
        <w:spacing w:after="200"/>
        <w:rPr>
          <w:noProof/>
        </w:rPr>
      </w:pPr>
      <w:r w:rsidRPr="009156FC">
        <w:rPr>
          <w:noProof/>
        </w:rPr>
        <w:t xml:space="preserve">JÚNIOR, R. E.; SACHSIDA, A.; JUNIOR, A. N. Controle sintético como ferramenta para avaliação. In: SACHSIDA, A. (Ed.). </w:t>
      </w:r>
      <w:r w:rsidRPr="009156FC">
        <w:rPr>
          <w:b/>
          <w:bCs/>
          <w:noProof/>
        </w:rPr>
        <w:t>Políticas públicas: avaliando mais de meio trilhão de reais em gastos públicos /</w:t>
      </w:r>
      <w:r w:rsidRPr="009156FC">
        <w:rPr>
          <w:noProof/>
        </w:rPr>
        <w:t xml:space="preserve">. Brasília: IPEA, 2018. </w:t>
      </w:r>
    </w:p>
    <w:p w14:paraId="7085C926" w14:textId="77777777" w:rsidR="009156FC" w:rsidRPr="009156FC" w:rsidRDefault="009156FC" w:rsidP="009156FC">
      <w:pPr>
        <w:widowControl w:val="0"/>
        <w:autoSpaceDE w:val="0"/>
        <w:autoSpaceDN w:val="0"/>
        <w:adjustRightInd w:val="0"/>
        <w:spacing w:after="200"/>
        <w:rPr>
          <w:noProof/>
        </w:rPr>
      </w:pPr>
      <w:r w:rsidRPr="009156FC">
        <w:rPr>
          <w:noProof/>
        </w:rPr>
        <w:t xml:space="preserve">MATIAS-PEREIRA, J. Políticas de defesa da concorrência e de regulação econômica: as deficiências do sistema brasileiro de defesa da concorrência. </w:t>
      </w:r>
      <w:r w:rsidRPr="009156FC">
        <w:rPr>
          <w:b/>
          <w:bCs/>
          <w:noProof/>
        </w:rPr>
        <w:t>Revista de Administração Contemporânea</w:t>
      </w:r>
      <w:r w:rsidRPr="009156FC">
        <w:rPr>
          <w:noProof/>
        </w:rPr>
        <w:t>, v. 10, n. 2, p. 51–73, 2006. Disponível em: &lt;http://www.scielo.br/scielo.php?script=sci_arttext&amp;pid=S1415-65552006000200004&amp;lng=pt&amp;tlng=pt&gt;.</w:t>
      </w:r>
    </w:p>
    <w:p w14:paraId="57829896" w14:textId="77777777" w:rsidR="009156FC" w:rsidRPr="009156FC" w:rsidRDefault="009156FC" w:rsidP="009156FC">
      <w:pPr>
        <w:widowControl w:val="0"/>
        <w:autoSpaceDE w:val="0"/>
        <w:autoSpaceDN w:val="0"/>
        <w:adjustRightInd w:val="0"/>
        <w:spacing w:after="200"/>
        <w:rPr>
          <w:noProof/>
        </w:rPr>
      </w:pPr>
      <w:r w:rsidRPr="00F9070F">
        <w:rPr>
          <w:noProof/>
          <w:lang w:val="en-US"/>
        </w:rPr>
        <w:t xml:space="preserve">MILLER, T.; KIM, A. B.; ROBERTS, J. M. </w:t>
      </w:r>
      <w:r w:rsidRPr="00F9070F">
        <w:rPr>
          <w:b/>
          <w:bCs/>
          <w:noProof/>
          <w:lang w:val="en-US"/>
        </w:rPr>
        <w:t>2020 Index of Economic Freedom.The Heritage Foundation</w:t>
      </w:r>
      <w:r w:rsidRPr="00F9070F">
        <w:rPr>
          <w:noProof/>
          <w:lang w:val="en-US"/>
        </w:rPr>
        <w:t xml:space="preserve">. </w:t>
      </w:r>
      <w:r w:rsidRPr="009156FC">
        <w:rPr>
          <w:noProof/>
        </w:rPr>
        <w:t>[s.l: s.n.]. Disponível em: &lt;https://www.heritage.org/index/about&gt;.</w:t>
      </w:r>
    </w:p>
    <w:p w14:paraId="48248DFB" w14:textId="77777777" w:rsidR="009156FC" w:rsidRPr="009156FC" w:rsidRDefault="009156FC" w:rsidP="009156FC">
      <w:pPr>
        <w:widowControl w:val="0"/>
        <w:autoSpaceDE w:val="0"/>
        <w:autoSpaceDN w:val="0"/>
        <w:adjustRightInd w:val="0"/>
        <w:spacing w:after="200"/>
        <w:rPr>
          <w:noProof/>
        </w:rPr>
      </w:pPr>
      <w:r w:rsidRPr="009156FC">
        <w:rPr>
          <w:noProof/>
        </w:rPr>
        <w:t xml:space="preserve">MONTEIRO, C. B. </w:t>
      </w:r>
      <w:r w:rsidRPr="009156FC">
        <w:rPr>
          <w:b/>
          <w:bCs/>
          <w:noProof/>
        </w:rPr>
        <w:t>Política Antitruste: aspectos relevantes para o caso brasileiro</w:t>
      </w:r>
      <w:r w:rsidRPr="009156FC">
        <w:rPr>
          <w:noProof/>
        </w:rPr>
        <w:t>. 2003. FUNDAÇÃO GETÚLIO VARGAS - FGV, 2003. Disponível em: &lt;http://bibliotecadigital.fgv.br/dspace/bitstream/handle/10438/3388/CarmenMonteiro.pdf?sequence=1&amp;isAllowed=y&gt;.</w:t>
      </w:r>
    </w:p>
    <w:p w14:paraId="3D67A7B5" w14:textId="77777777" w:rsidR="009156FC" w:rsidRPr="009156FC" w:rsidRDefault="009156FC" w:rsidP="009156FC">
      <w:pPr>
        <w:widowControl w:val="0"/>
        <w:autoSpaceDE w:val="0"/>
        <w:autoSpaceDN w:val="0"/>
        <w:adjustRightInd w:val="0"/>
        <w:spacing w:after="200"/>
        <w:rPr>
          <w:noProof/>
        </w:rPr>
      </w:pPr>
      <w:r w:rsidRPr="00F9070F">
        <w:rPr>
          <w:noProof/>
          <w:lang w:val="en-US"/>
        </w:rPr>
        <w:t xml:space="preserve">POSSEBOM, V. Free trade zone of manaus: An impact evaluation using the synthetic control method. </w:t>
      </w:r>
      <w:r w:rsidRPr="009156FC">
        <w:rPr>
          <w:b/>
          <w:bCs/>
          <w:noProof/>
        </w:rPr>
        <w:t>Revista Brasileira de Economia</w:t>
      </w:r>
      <w:r w:rsidRPr="009156FC">
        <w:rPr>
          <w:noProof/>
        </w:rPr>
        <w:t xml:space="preserve">, v. 71, n. 2, p. 217–231, 2017. </w:t>
      </w:r>
    </w:p>
    <w:p w14:paraId="4C999635" w14:textId="77777777" w:rsidR="009156FC" w:rsidRPr="009156FC" w:rsidRDefault="009156FC" w:rsidP="009156FC">
      <w:pPr>
        <w:widowControl w:val="0"/>
        <w:autoSpaceDE w:val="0"/>
        <w:autoSpaceDN w:val="0"/>
        <w:adjustRightInd w:val="0"/>
        <w:spacing w:after="200"/>
        <w:rPr>
          <w:noProof/>
        </w:rPr>
      </w:pPr>
      <w:r w:rsidRPr="009156FC">
        <w:rPr>
          <w:noProof/>
        </w:rPr>
        <w:t xml:space="preserve">RAGAZZO, C. E. J.; CARVALHO, V. M. de. A Evolução do Antitruste no Brasil - A Política de Defesa da Concorrência sob a Lei 12.529/11. In: EDUARDO CAMINATI ANDERS, G. F. C. R.; MARIANA VILLELA, PEDRO PAULO SALLES CRISTOFARO, V. B. (Ed.). </w:t>
      </w:r>
      <w:r w:rsidRPr="009156FC">
        <w:rPr>
          <w:b/>
          <w:bCs/>
          <w:noProof/>
        </w:rPr>
        <w:t>5 anos Lei de Defesa da Concorrência: gênese, jurisprudência e desafios para o futuro</w:t>
      </w:r>
      <w:r w:rsidRPr="009156FC">
        <w:rPr>
          <w:noProof/>
        </w:rPr>
        <w:t xml:space="preserve">. [s.l.] IBRAC, 2017. p. 22–34. </w:t>
      </w:r>
    </w:p>
    <w:p w14:paraId="3B2445B9" w14:textId="77777777" w:rsidR="009156FC" w:rsidRPr="009156FC" w:rsidRDefault="009156FC" w:rsidP="009156FC">
      <w:pPr>
        <w:widowControl w:val="0"/>
        <w:autoSpaceDE w:val="0"/>
        <w:autoSpaceDN w:val="0"/>
        <w:adjustRightInd w:val="0"/>
        <w:spacing w:after="200"/>
        <w:rPr>
          <w:noProof/>
        </w:rPr>
      </w:pPr>
      <w:r w:rsidRPr="009156FC">
        <w:rPr>
          <w:noProof/>
        </w:rPr>
        <w:t xml:space="preserve">RESENDE, C. C. de. </w:t>
      </w:r>
      <w:r w:rsidRPr="009156FC">
        <w:rPr>
          <w:b/>
          <w:bCs/>
          <w:noProof/>
        </w:rPr>
        <w:t>Ensaios em Avaliação de Políticas Públicas</w:t>
      </w:r>
      <w:r w:rsidRPr="009156FC">
        <w:rPr>
          <w:noProof/>
        </w:rPr>
        <w:t xml:space="preserve">. 2017. Universidade de Brasília, 2017. </w:t>
      </w:r>
    </w:p>
    <w:p w14:paraId="79939535" w14:textId="77777777" w:rsidR="009156FC" w:rsidRPr="009156FC" w:rsidRDefault="009156FC" w:rsidP="009156FC">
      <w:pPr>
        <w:widowControl w:val="0"/>
        <w:autoSpaceDE w:val="0"/>
        <w:autoSpaceDN w:val="0"/>
        <w:adjustRightInd w:val="0"/>
        <w:spacing w:after="200"/>
        <w:rPr>
          <w:noProof/>
        </w:rPr>
      </w:pPr>
      <w:r w:rsidRPr="009156FC">
        <w:rPr>
          <w:noProof/>
        </w:rPr>
        <w:t xml:space="preserve">RIBEIRO, F. G. et al. O impacto econômico dos desastres naturais: o caso das chuvas de 2008 em Santa Catarina. </w:t>
      </w:r>
      <w:r w:rsidRPr="009156FC">
        <w:rPr>
          <w:b/>
          <w:bCs/>
          <w:noProof/>
        </w:rPr>
        <w:t>Planejamento e Políticas Públicas</w:t>
      </w:r>
      <w:r w:rsidRPr="009156FC">
        <w:rPr>
          <w:noProof/>
        </w:rPr>
        <w:t xml:space="preserve">, v. 43, p. 299–322, 2014. </w:t>
      </w:r>
    </w:p>
    <w:p w14:paraId="2DD00BA4" w14:textId="77777777" w:rsidR="009156FC" w:rsidRPr="009156FC" w:rsidRDefault="009156FC" w:rsidP="009156FC">
      <w:pPr>
        <w:widowControl w:val="0"/>
        <w:autoSpaceDE w:val="0"/>
        <w:autoSpaceDN w:val="0"/>
        <w:adjustRightInd w:val="0"/>
        <w:spacing w:after="200"/>
        <w:rPr>
          <w:noProof/>
        </w:rPr>
      </w:pPr>
      <w:r w:rsidRPr="009156FC">
        <w:rPr>
          <w:noProof/>
        </w:rPr>
        <w:t xml:space="preserve">ROCHA, G.; RAUEN, A. </w:t>
      </w:r>
      <w:r w:rsidRPr="009156FC">
        <w:rPr>
          <w:b/>
          <w:bCs/>
          <w:noProof/>
        </w:rPr>
        <w:t>Mais desoneração, mais inovação? Uma avaliação da recente estratégia brasileira de intensificação dos incentivos fiscais a pesquisa e desenvolvimento</w:t>
      </w:r>
      <w:r w:rsidRPr="009156FC">
        <w:rPr>
          <w:noProof/>
        </w:rPr>
        <w:t xml:space="preserve">: Texto para Discussão. [s.l: s.n.]. Disponível em: </w:t>
      </w:r>
      <w:r w:rsidRPr="009156FC">
        <w:rPr>
          <w:noProof/>
        </w:rPr>
        <w:lastRenderedPageBreak/>
        <w:t>&lt;https://www.ipea.gov.br/portal/images/stories/PDFs/TDs/td_2393c.pdf&gt;.</w:t>
      </w:r>
    </w:p>
    <w:p w14:paraId="215B4FF2" w14:textId="77777777" w:rsidR="009156FC" w:rsidRPr="009156FC" w:rsidRDefault="009156FC" w:rsidP="009156FC">
      <w:pPr>
        <w:widowControl w:val="0"/>
        <w:autoSpaceDE w:val="0"/>
        <w:autoSpaceDN w:val="0"/>
        <w:adjustRightInd w:val="0"/>
        <w:spacing w:after="200"/>
        <w:rPr>
          <w:noProof/>
        </w:rPr>
      </w:pPr>
      <w:r w:rsidRPr="00F9070F">
        <w:rPr>
          <w:noProof/>
          <w:lang w:val="en-US"/>
        </w:rPr>
        <w:t xml:space="preserve">SILVA, B. C.; DEWITT, M. </w:t>
      </w:r>
      <w:r w:rsidRPr="00F9070F">
        <w:rPr>
          <w:b/>
          <w:bCs/>
          <w:noProof/>
          <w:lang w:val="en-US"/>
        </w:rPr>
        <w:t>SCtools: Extensions for Synthetic Controls Analysis</w:t>
      </w:r>
      <w:r w:rsidRPr="00F9070F">
        <w:rPr>
          <w:noProof/>
          <w:lang w:val="en-US"/>
        </w:rPr>
        <w:t xml:space="preserve">CRAN, , 2019. . </w:t>
      </w:r>
      <w:r w:rsidRPr="009156FC">
        <w:rPr>
          <w:noProof/>
        </w:rPr>
        <w:t>Disponível em: &lt;https://cran.r-project.org/web/packages/SCtools/index.html&gt;.</w:t>
      </w:r>
    </w:p>
    <w:p w14:paraId="4716C7B0" w14:textId="77777777" w:rsidR="009156FC" w:rsidRPr="009156FC" w:rsidRDefault="009156FC" w:rsidP="009156FC">
      <w:pPr>
        <w:widowControl w:val="0"/>
        <w:autoSpaceDE w:val="0"/>
        <w:autoSpaceDN w:val="0"/>
        <w:adjustRightInd w:val="0"/>
        <w:spacing w:after="200"/>
        <w:rPr>
          <w:noProof/>
        </w:rPr>
      </w:pPr>
      <w:r w:rsidRPr="00F9070F">
        <w:rPr>
          <w:noProof/>
          <w:lang w:val="en-US"/>
        </w:rPr>
        <w:t xml:space="preserve">UNCTAD. UNITED NATIONS CONFERENCE ON TRADE AND DEVELOPMENT. </w:t>
      </w:r>
      <w:r w:rsidRPr="00F9070F">
        <w:rPr>
          <w:b/>
          <w:bCs/>
          <w:noProof/>
          <w:lang w:val="en-US"/>
        </w:rPr>
        <w:t>World Investment Report 2019</w:t>
      </w:r>
      <w:r w:rsidRPr="00F9070F">
        <w:rPr>
          <w:noProof/>
          <w:lang w:val="en-US"/>
        </w:rPr>
        <w:t xml:space="preserve">. [s.l: s.n.]. </w:t>
      </w:r>
      <w:r w:rsidRPr="009156FC">
        <w:rPr>
          <w:noProof/>
        </w:rPr>
        <w:t>Disponível em: &lt;https://unctad.org/en/PublicationsLibrary/wir2019_en.pdf&gt;.</w:t>
      </w:r>
    </w:p>
    <w:p w14:paraId="4FF77D6F" w14:textId="77777777" w:rsidR="009156FC" w:rsidRPr="009156FC" w:rsidRDefault="009156FC" w:rsidP="009156FC">
      <w:pPr>
        <w:widowControl w:val="0"/>
        <w:autoSpaceDE w:val="0"/>
        <w:autoSpaceDN w:val="0"/>
        <w:adjustRightInd w:val="0"/>
        <w:spacing w:after="200"/>
        <w:rPr>
          <w:noProof/>
        </w:rPr>
      </w:pPr>
      <w:r w:rsidRPr="00F9070F">
        <w:rPr>
          <w:noProof/>
          <w:lang w:val="en-US"/>
        </w:rPr>
        <w:t xml:space="preserve">UNCTAD. UNITED NATIONS CONFERENCE ON TRADE AND DEVELOPMENT. </w:t>
      </w:r>
      <w:r w:rsidRPr="00F9070F">
        <w:rPr>
          <w:b/>
          <w:bCs/>
          <w:noProof/>
          <w:lang w:val="en-US"/>
        </w:rPr>
        <w:t>World Investment Report: Annex Tables</w:t>
      </w:r>
      <w:r w:rsidRPr="00F9070F">
        <w:rPr>
          <w:noProof/>
          <w:lang w:val="en-US"/>
        </w:rPr>
        <w:t xml:space="preserve">. Disponível em: &lt;https://unctad.org/en/Pages/DIAE/World Investment Report/Annex-Tables.aspx&gt;. </w:t>
      </w:r>
      <w:r w:rsidRPr="009156FC">
        <w:rPr>
          <w:noProof/>
        </w:rPr>
        <w:t xml:space="preserve">Acesso em: 1 ago. 2020b. </w:t>
      </w:r>
    </w:p>
    <w:p w14:paraId="6493E4A3" w14:textId="77777777" w:rsidR="009156FC" w:rsidRPr="009156FC" w:rsidRDefault="009156FC" w:rsidP="009156FC">
      <w:pPr>
        <w:widowControl w:val="0"/>
        <w:autoSpaceDE w:val="0"/>
        <w:autoSpaceDN w:val="0"/>
        <w:adjustRightInd w:val="0"/>
        <w:spacing w:after="200"/>
        <w:rPr>
          <w:noProof/>
        </w:rPr>
      </w:pPr>
      <w:r w:rsidRPr="009156FC">
        <w:rPr>
          <w:noProof/>
        </w:rPr>
        <w:t xml:space="preserve">VORONKOFF, I. O novo sistema brasileiro de defesa da concorrência : estrutura administrativa e análise prévia dos atos de concentração. </w:t>
      </w:r>
      <w:r w:rsidRPr="009156FC">
        <w:rPr>
          <w:b/>
          <w:bCs/>
          <w:noProof/>
        </w:rPr>
        <w:t>Revista de Defesa da Concorrência</w:t>
      </w:r>
      <w:r w:rsidRPr="009156FC">
        <w:rPr>
          <w:noProof/>
        </w:rPr>
        <w:t xml:space="preserve">, v. 2, n. 12, p. 144–179, 2014. </w:t>
      </w:r>
    </w:p>
    <w:p w14:paraId="1C7C7FA4" w14:textId="6D8FBA2F" w:rsidR="005E5C69" w:rsidRPr="000C0613" w:rsidRDefault="005E5C69" w:rsidP="009156FC">
      <w:pPr>
        <w:widowControl w:val="0"/>
        <w:autoSpaceDE w:val="0"/>
        <w:autoSpaceDN w:val="0"/>
        <w:adjustRightInd w:val="0"/>
        <w:spacing w:after="200"/>
        <w:rPr>
          <w:b/>
          <w:smallCaps/>
        </w:rPr>
      </w:pPr>
      <w:r w:rsidRPr="000C0613">
        <w:rPr>
          <w:b/>
          <w:smallCaps/>
        </w:rPr>
        <w:fldChar w:fldCharType="end"/>
      </w:r>
    </w:p>
    <w:p w14:paraId="6F397EBC" w14:textId="77777777" w:rsidR="00F876B0" w:rsidRPr="000C0613" w:rsidRDefault="00F876B0" w:rsidP="001C734F">
      <w:pPr>
        <w:widowControl w:val="0"/>
        <w:autoSpaceDE w:val="0"/>
        <w:autoSpaceDN w:val="0"/>
        <w:adjustRightInd w:val="0"/>
        <w:rPr>
          <w:b/>
          <w:smallCaps/>
        </w:rPr>
      </w:pPr>
    </w:p>
    <w:p w14:paraId="0BBFD774" w14:textId="77777777" w:rsidR="00835097" w:rsidRDefault="00835097" w:rsidP="001C734F">
      <w:pPr>
        <w:widowControl w:val="0"/>
        <w:autoSpaceDE w:val="0"/>
        <w:autoSpaceDN w:val="0"/>
        <w:adjustRightInd w:val="0"/>
        <w:rPr>
          <w:b/>
          <w:smallCaps/>
        </w:rPr>
      </w:pPr>
    </w:p>
    <w:p w14:paraId="778ED667" w14:textId="77777777" w:rsidR="00082A36" w:rsidRDefault="00082A36" w:rsidP="001C734F">
      <w:pPr>
        <w:widowControl w:val="0"/>
        <w:autoSpaceDE w:val="0"/>
        <w:autoSpaceDN w:val="0"/>
        <w:adjustRightInd w:val="0"/>
        <w:rPr>
          <w:b/>
          <w:smallCaps/>
        </w:rPr>
      </w:pPr>
    </w:p>
    <w:p w14:paraId="3DC42A06" w14:textId="77777777" w:rsidR="00082A36" w:rsidRDefault="00082A36" w:rsidP="001C734F">
      <w:pPr>
        <w:widowControl w:val="0"/>
        <w:autoSpaceDE w:val="0"/>
        <w:autoSpaceDN w:val="0"/>
        <w:adjustRightInd w:val="0"/>
        <w:rPr>
          <w:b/>
          <w:smallCaps/>
        </w:rPr>
      </w:pPr>
    </w:p>
    <w:p w14:paraId="298D04B8" w14:textId="77777777" w:rsidR="00082A36" w:rsidRDefault="00082A36" w:rsidP="001C734F">
      <w:pPr>
        <w:widowControl w:val="0"/>
        <w:autoSpaceDE w:val="0"/>
        <w:autoSpaceDN w:val="0"/>
        <w:adjustRightInd w:val="0"/>
        <w:rPr>
          <w:b/>
          <w:smallCaps/>
        </w:rPr>
      </w:pPr>
    </w:p>
    <w:p w14:paraId="21FAC6D6" w14:textId="77777777" w:rsidR="00082A36" w:rsidRDefault="00082A36" w:rsidP="001C734F">
      <w:pPr>
        <w:widowControl w:val="0"/>
        <w:autoSpaceDE w:val="0"/>
        <w:autoSpaceDN w:val="0"/>
        <w:adjustRightInd w:val="0"/>
        <w:rPr>
          <w:b/>
          <w:smallCaps/>
        </w:rPr>
      </w:pPr>
    </w:p>
    <w:p w14:paraId="453A924A" w14:textId="77777777" w:rsidR="00082A36" w:rsidRDefault="00082A36" w:rsidP="001C734F">
      <w:pPr>
        <w:widowControl w:val="0"/>
        <w:autoSpaceDE w:val="0"/>
        <w:autoSpaceDN w:val="0"/>
        <w:adjustRightInd w:val="0"/>
        <w:rPr>
          <w:b/>
          <w:smallCaps/>
        </w:rPr>
      </w:pPr>
    </w:p>
    <w:p w14:paraId="730B0A3B" w14:textId="77777777" w:rsidR="00082A36" w:rsidRDefault="00082A36" w:rsidP="001C734F">
      <w:pPr>
        <w:widowControl w:val="0"/>
        <w:autoSpaceDE w:val="0"/>
        <w:autoSpaceDN w:val="0"/>
        <w:adjustRightInd w:val="0"/>
        <w:rPr>
          <w:b/>
          <w:smallCaps/>
        </w:rPr>
      </w:pPr>
    </w:p>
    <w:p w14:paraId="0994621D" w14:textId="77777777" w:rsidR="00082A36" w:rsidRDefault="00082A36" w:rsidP="001C734F">
      <w:pPr>
        <w:widowControl w:val="0"/>
        <w:autoSpaceDE w:val="0"/>
        <w:autoSpaceDN w:val="0"/>
        <w:adjustRightInd w:val="0"/>
        <w:rPr>
          <w:b/>
          <w:smallCaps/>
        </w:rPr>
      </w:pPr>
    </w:p>
    <w:p w14:paraId="2677630F" w14:textId="77777777" w:rsidR="00082A36" w:rsidRDefault="00082A36" w:rsidP="001C734F">
      <w:pPr>
        <w:widowControl w:val="0"/>
        <w:autoSpaceDE w:val="0"/>
        <w:autoSpaceDN w:val="0"/>
        <w:adjustRightInd w:val="0"/>
        <w:rPr>
          <w:b/>
          <w:smallCaps/>
        </w:rPr>
      </w:pPr>
    </w:p>
    <w:p w14:paraId="2901241D" w14:textId="77777777" w:rsidR="00E66296" w:rsidRDefault="00E66296" w:rsidP="00E66296">
      <w:pPr>
        <w:widowControl w:val="0"/>
        <w:autoSpaceDE w:val="0"/>
        <w:autoSpaceDN w:val="0"/>
        <w:adjustRightInd w:val="0"/>
        <w:rPr>
          <w:b/>
          <w:smallCaps/>
        </w:rPr>
      </w:pPr>
    </w:p>
    <w:p w14:paraId="23895DB7" w14:textId="77777777" w:rsidR="00E66296" w:rsidRDefault="00E66296" w:rsidP="00E66296">
      <w:pPr>
        <w:widowControl w:val="0"/>
        <w:autoSpaceDE w:val="0"/>
        <w:autoSpaceDN w:val="0"/>
        <w:adjustRightInd w:val="0"/>
        <w:rPr>
          <w:b/>
          <w:smallCaps/>
        </w:rPr>
      </w:pPr>
    </w:p>
    <w:p w14:paraId="4D1FFE01" w14:textId="77777777" w:rsidR="00082A36" w:rsidRDefault="00082A36" w:rsidP="001C734F">
      <w:pPr>
        <w:widowControl w:val="0"/>
        <w:autoSpaceDE w:val="0"/>
        <w:autoSpaceDN w:val="0"/>
        <w:adjustRightInd w:val="0"/>
        <w:rPr>
          <w:b/>
          <w:smallCaps/>
        </w:rPr>
      </w:pPr>
    </w:p>
    <w:p w14:paraId="5F60581C" w14:textId="77777777" w:rsidR="00082A36" w:rsidRDefault="00082A36" w:rsidP="001C734F">
      <w:pPr>
        <w:widowControl w:val="0"/>
        <w:autoSpaceDE w:val="0"/>
        <w:autoSpaceDN w:val="0"/>
        <w:adjustRightInd w:val="0"/>
        <w:rPr>
          <w:b/>
          <w:smallCaps/>
        </w:rPr>
      </w:pPr>
    </w:p>
    <w:p w14:paraId="0E210BA8" w14:textId="77777777" w:rsidR="00082A36" w:rsidRDefault="00082A36" w:rsidP="001C734F">
      <w:pPr>
        <w:widowControl w:val="0"/>
        <w:autoSpaceDE w:val="0"/>
        <w:autoSpaceDN w:val="0"/>
        <w:adjustRightInd w:val="0"/>
        <w:rPr>
          <w:b/>
          <w:smallCaps/>
        </w:rPr>
      </w:pPr>
    </w:p>
    <w:p w14:paraId="24C8EB93" w14:textId="77777777" w:rsidR="00082A36" w:rsidRDefault="00082A36" w:rsidP="001C734F">
      <w:pPr>
        <w:widowControl w:val="0"/>
        <w:autoSpaceDE w:val="0"/>
        <w:autoSpaceDN w:val="0"/>
        <w:adjustRightInd w:val="0"/>
        <w:rPr>
          <w:b/>
          <w:smallCaps/>
        </w:rPr>
      </w:pPr>
    </w:p>
    <w:p w14:paraId="4B021B14" w14:textId="77777777" w:rsidR="00082A36" w:rsidRDefault="00082A36" w:rsidP="001C734F">
      <w:pPr>
        <w:widowControl w:val="0"/>
        <w:autoSpaceDE w:val="0"/>
        <w:autoSpaceDN w:val="0"/>
        <w:adjustRightInd w:val="0"/>
        <w:rPr>
          <w:b/>
          <w:smallCaps/>
        </w:rPr>
      </w:pPr>
    </w:p>
    <w:p w14:paraId="2AD59C58" w14:textId="77777777" w:rsidR="00082A36" w:rsidRDefault="00082A36" w:rsidP="001C734F">
      <w:pPr>
        <w:widowControl w:val="0"/>
        <w:autoSpaceDE w:val="0"/>
        <w:autoSpaceDN w:val="0"/>
        <w:adjustRightInd w:val="0"/>
        <w:rPr>
          <w:b/>
          <w:smallCaps/>
        </w:rPr>
      </w:pPr>
    </w:p>
    <w:p w14:paraId="5FDB99C8" w14:textId="77777777" w:rsidR="00082A36" w:rsidRDefault="00082A36" w:rsidP="001C734F">
      <w:pPr>
        <w:widowControl w:val="0"/>
        <w:autoSpaceDE w:val="0"/>
        <w:autoSpaceDN w:val="0"/>
        <w:adjustRightInd w:val="0"/>
        <w:rPr>
          <w:b/>
          <w:smallCaps/>
        </w:rPr>
      </w:pPr>
    </w:p>
    <w:p w14:paraId="21D33E31" w14:textId="04FA2444" w:rsidR="003A6084" w:rsidRDefault="003A6084" w:rsidP="00290949">
      <w:pPr>
        <w:pStyle w:val="Ttulo1"/>
        <w:rPr>
          <w:rFonts w:ascii="Times New Roman" w:hAnsi="Times New Roman" w:cs="Times New Roman"/>
          <w:b w:val="0"/>
          <w:smallCaps/>
          <w:color w:val="auto"/>
          <w:sz w:val="24"/>
          <w:szCs w:val="24"/>
        </w:rPr>
      </w:pPr>
      <w:bookmarkStart w:id="20" w:name="_Toc51774603"/>
    </w:p>
    <w:p w14:paraId="6AEB3573" w14:textId="77777777" w:rsidR="00E47CBE" w:rsidRDefault="00E47CBE" w:rsidP="00E47CBE"/>
    <w:p w14:paraId="5C6E6FA4" w14:textId="77777777" w:rsidR="00E47CBE" w:rsidRDefault="00E47CBE" w:rsidP="00E47CBE"/>
    <w:p w14:paraId="13BDD1F4" w14:textId="77777777" w:rsidR="00E47CBE" w:rsidRDefault="00E47CBE" w:rsidP="00E47CBE"/>
    <w:p w14:paraId="3B022C4E" w14:textId="77777777" w:rsidR="007601AC" w:rsidRDefault="007601AC" w:rsidP="00E47CBE"/>
    <w:p w14:paraId="5D6A8460" w14:textId="77777777" w:rsidR="007601AC" w:rsidRPr="00E47CBE" w:rsidRDefault="007601AC" w:rsidP="00E47CBE"/>
    <w:p w14:paraId="7712280D" w14:textId="77777777" w:rsidR="003A6084" w:rsidRPr="003A6084" w:rsidRDefault="003A6084" w:rsidP="003A6084"/>
    <w:p w14:paraId="47F894D6" w14:textId="153C598C" w:rsidR="00E66296" w:rsidRPr="000D2DAF" w:rsidRDefault="003542ED" w:rsidP="00290949">
      <w:pPr>
        <w:pStyle w:val="Ttulo1"/>
        <w:rPr>
          <w:rFonts w:ascii="Times New Roman" w:hAnsi="Times New Roman" w:cs="Times New Roman"/>
          <w:b w:val="0"/>
          <w:smallCaps/>
          <w:color w:val="auto"/>
          <w:sz w:val="24"/>
          <w:szCs w:val="24"/>
        </w:rPr>
      </w:pPr>
      <w:r w:rsidRPr="000D2DAF">
        <w:rPr>
          <w:rFonts w:ascii="Times New Roman" w:hAnsi="Times New Roman" w:cs="Times New Roman"/>
          <w:b w:val="0"/>
          <w:smallCaps/>
          <w:color w:val="auto"/>
          <w:sz w:val="24"/>
          <w:szCs w:val="24"/>
        </w:rPr>
        <w:lastRenderedPageBreak/>
        <w:t xml:space="preserve">APÊNDICE A </w:t>
      </w:r>
      <w:r w:rsidR="00E66296" w:rsidRPr="000D2DAF">
        <w:rPr>
          <w:rFonts w:ascii="Times New Roman" w:hAnsi="Times New Roman" w:cs="Times New Roman"/>
          <w:b w:val="0"/>
          <w:smallCaps/>
          <w:color w:val="auto"/>
          <w:sz w:val="24"/>
          <w:szCs w:val="24"/>
        </w:rPr>
        <w:t xml:space="preserve">– </w:t>
      </w:r>
      <w:bookmarkEnd w:id="20"/>
      <w:r w:rsidR="004932EC">
        <w:rPr>
          <w:rFonts w:ascii="Times New Roman" w:hAnsi="Times New Roman" w:cs="Times New Roman"/>
          <w:b w:val="0"/>
          <w:smallCaps/>
          <w:color w:val="auto"/>
          <w:sz w:val="24"/>
          <w:szCs w:val="24"/>
        </w:rPr>
        <w:t>Reprodução do modelo inicial, sem a argentina</w:t>
      </w:r>
      <w:r w:rsidR="00B8609A">
        <w:rPr>
          <w:rFonts w:ascii="Times New Roman" w:hAnsi="Times New Roman" w:cs="Times New Roman"/>
          <w:b w:val="0"/>
          <w:smallCaps/>
          <w:color w:val="auto"/>
          <w:sz w:val="24"/>
          <w:szCs w:val="24"/>
        </w:rPr>
        <w:t>.</w:t>
      </w:r>
    </w:p>
    <w:p w14:paraId="243A3FB2" w14:textId="77777777" w:rsidR="00082A36" w:rsidRDefault="00082A36" w:rsidP="001C734F">
      <w:pPr>
        <w:widowControl w:val="0"/>
        <w:autoSpaceDE w:val="0"/>
        <w:autoSpaceDN w:val="0"/>
        <w:adjustRightInd w:val="0"/>
        <w:rPr>
          <w:b/>
          <w:smallCaps/>
        </w:rPr>
      </w:pPr>
    </w:p>
    <w:p w14:paraId="4394BF1F" w14:textId="75EF63A1" w:rsidR="00732193" w:rsidRPr="00732193" w:rsidRDefault="00732193" w:rsidP="00732193">
      <w:pPr>
        <w:widowControl w:val="0"/>
        <w:autoSpaceDE w:val="0"/>
        <w:autoSpaceDN w:val="0"/>
        <w:adjustRightInd w:val="0"/>
        <w:ind w:firstLine="851"/>
        <w:jc w:val="both"/>
      </w:pPr>
      <w:r w:rsidRPr="00732193">
        <w:t xml:space="preserve">Neste teste adicional, foi realizado o mesmo experimento apresentado na dissertação original, mas </w:t>
      </w:r>
      <w:r w:rsidR="003C2EB2">
        <w:t>com a retirada da argentina, a qual demonstra o maior peso na</w:t>
      </w:r>
      <w:r w:rsidR="00837ACC">
        <w:t xml:space="preserve"> </w:t>
      </w:r>
      <w:r w:rsidR="003C2EB2">
        <w:t>formação da unidade sintética</w:t>
      </w:r>
      <w:r>
        <w:t>.</w:t>
      </w:r>
      <w:r w:rsidR="003A6084">
        <w:t xml:space="preserve"> O resultado é similar ao que foi apresentado no texto acima, inclusive no teste de placebo e no RMSPE.</w:t>
      </w:r>
    </w:p>
    <w:p w14:paraId="46DE0B38" w14:textId="77777777" w:rsidR="00082A36" w:rsidRDefault="00082A36" w:rsidP="001C734F">
      <w:pPr>
        <w:widowControl w:val="0"/>
        <w:autoSpaceDE w:val="0"/>
        <w:autoSpaceDN w:val="0"/>
        <w:adjustRightInd w:val="0"/>
        <w:rPr>
          <w:b/>
          <w:smallCaps/>
        </w:rPr>
      </w:pPr>
    </w:p>
    <w:p w14:paraId="4F6148F2" w14:textId="77777777" w:rsidR="00082A36" w:rsidRDefault="00082A36" w:rsidP="001C734F">
      <w:pPr>
        <w:widowControl w:val="0"/>
        <w:autoSpaceDE w:val="0"/>
        <w:autoSpaceDN w:val="0"/>
        <w:adjustRightInd w:val="0"/>
        <w:rPr>
          <w:b/>
          <w:smallCaps/>
        </w:rPr>
      </w:pPr>
    </w:p>
    <w:p w14:paraId="08B0831C" w14:textId="678CDB4C" w:rsidR="00BA2169" w:rsidRPr="000C0613" w:rsidRDefault="00BA2169" w:rsidP="00316882">
      <w:pPr>
        <w:jc w:val="center"/>
      </w:pPr>
      <w:r>
        <w:t>Gráfico A1 - Comparação número de fusões e aquisições do Brasil sintético com sua unidade sintética</w:t>
      </w:r>
    </w:p>
    <w:p w14:paraId="760DD762" w14:textId="3F8AA462" w:rsidR="00082A36" w:rsidRDefault="003C2EB2" w:rsidP="003C2EB2">
      <w:pPr>
        <w:widowControl w:val="0"/>
        <w:autoSpaceDE w:val="0"/>
        <w:autoSpaceDN w:val="0"/>
        <w:adjustRightInd w:val="0"/>
        <w:jc w:val="center"/>
        <w:rPr>
          <w:b/>
          <w:smallCaps/>
        </w:rPr>
      </w:pPr>
      <w:r>
        <w:rPr>
          <w:b/>
          <w:smallCaps/>
          <w:noProof/>
        </w:rPr>
        <w:drawing>
          <wp:inline distT="0" distB="0" distL="0" distR="0" wp14:anchorId="44D10ADC" wp14:editId="2BFD9F56">
            <wp:extent cx="4529715" cy="2679264"/>
            <wp:effectExtent l="0" t="0" r="4445" b="698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17">
                      <a:extLst>
                        <a:ext uri="{28A0092B-C50C-407E-A947-70E740481C1C}">
                          <a14:useLocalDpi xmlns:a14="http://schemas.microsoft.com/office/drawing/2010/main" val="0"/>
                        </a:ext>
                      </a:extLst>
                    </a:blip>
                    <a:stretch>
                      <a:fillRect/>
                    </a:stretch>
                  </pic:blipFill>
                  <pic:spPr>
                    <a:xfrm>
                      <a:off x="0" y="0"/>
                      <a:ext cx="4528213" cy="2678376"/>
                    </a:xfrm>
                    <a:prstGeom prst="rect">
                      <a:avLst/>
                    </a:prstGeom>
                  </pic:spPr>
                </pic:pic>
              </a:graphicData>
            </a:graphic>
          </wp:inline>
        </w:drawing>
      </w:r>
    </w:p>
    <w:p w14:paraId="3EAEAEC8" w14:textId="7FCF31AB" w:rsidR="00E66296" w:rsidRDefault="00E66296" w:rsidP="000D2DAF">
      <w:pPr>
        <w:widowControl w:val="0"/>
        <w:autoSpaceDE w:val="0"/>
        <w:autoSpaceDN w:val="0"/>
        <w:adjustRightInd w:val="0"/>
        <w:rPr>
          <w:b/>
          <w:smallCaps/>
        </w:rPr>
      </w:pPr>
    </w:p>
    <w:p w14:paraId="72F48DFA" w14:textId="6308386C" w:rsidR="00E66296" w:rsidRDefault="000D2DAF" w:rsidP="001C734F">
      <w:pPr>
        <w:widowControl w:val="0"/>
        <w:autoSpaceDE w:val="0"/>
        <w:autoSpaceDN w:val="0"/>
        <w:adjustRightInd w:val="0"/>
        <w:rPr>
          <w:b/>
          <w:smallCaps/>
        </w:rPr>
      </w:pPr>
      <w:r>
        <w:rPr>
          <w:noProof/>
          <w:sz w:val="20"/>
          <w:szCs w:val="20"/>
        </w:rPr>
        <w:t xml:space="preserve">           </w:t>
      </w:r>
      <w:r w:rsidR="002364FE" w:rsidRPr="002364FE">
        <w:rPr>
          <w:noProof/>
          <w:sz w:val="20"/>
          <w:szCs w:val="20"/>
        </w:rPr>
        <w:t>Fonte: Elaboração Própria</w:t>
      </w:r>
    </w:p>
    <w:p w14:paraId="61BF0F74" w14:textId="77777777" w:rsidR="00E66296" w:rsidRDefault="00E66296" w:rsidP="001C734F">
      <w:pPr>
        <w:widowControl w:val="0"/>
        <w:autoSpaceDE w:val="0"/>
        <w:autoSpaceDN w:val="0"/>
        <w:adjustRightInd w:val="0"/>
        <w:rPr>
          <w:b/>
          <w:smallCaps/>
        </w:rPr>
      </w:pPr>
    </w:p>
    <w:p w14:paraId="3AA329EE" w14:textId="21C5DD89" w:rsidR="00E66296" w:rsidRDefault="00CD29BE" w:rsidP="001C734F">
      <w:pPr>
        <w:widowControl w:val="0"/>
        <w:autoSpaceDE w:val="0"/>
        <w:autoSpaceDN w:val="0"/>
        <w:adjustRightInd w:val="0"/>
        <w:rPr>
          <w:b/>
          <w:smallCaps/>
        </w:rPr>
      </w:pPr>
      <w:r>
        <w:t>Gráfico A2 – Diferença entre o número de fusões e aquisições entre o Brasil e sua unidade sintética</w:t>
      </w:r>
    </w:p>
    <w:p w14:paraId="15C19F04" w14:textId="77777777" w:rsidR="00E66296" w:rsidRDefault="00E66296" w:rsidP="001C734F">
      <w:pPr>
        <w:widowControl w:val="0"/>
        <w:autoSpaceDE w:val="0"/>
        <w:autoSpaceDN w:val="0"/>
        <w:adjustRightInd w:val="0"/>
        <w:rPr>
          <w:b/>
          <w:smallCaps/>
        </w:rPr>
      </w:pPr>
    </w:p>
    <w:p w14:paraId="541CF221" w14:textId="3B22F209" w:rsidR="00E66296" w:rsidRDefault="003C2EB2" w:rsidP="007B759B">
      <w:pPr>
        <w:widowControl w:val="0"/>
        <w:autoSpaceDE w:val="0"/>
        <w:autoSpaceDN w:val="0"/>
        <w:adjustRightInd w:val="0"/>
        <w:jc w:val="center"/>
        <w:rPr>
          <w:b/>
          <w:smallCaps/>
        </w:rPr>
      </w:pPr>
      <w:r>
        <w:rPr>
          <w:b/>
          <w:smallCaps/>
          <w:noProof/>
        </w:rPr>
        <w:drawing>
          <wp:inline distT="0" distB="0" distL="0" distR="0" wp14:anchorId="46AC12B2" wp14:editId="7D41B696">
            <wp:extent cx="4753801" cy="2774914"/>
            <wp:effectExtent l="0" t="0" r="0" b="698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2.png"/>
                    <pic:cNvPicPr/>
                  </pic:nvPicPr>
                  <pic:blipFill>
                    <a:blip r:embed="rId18">
                      <a:extLst>
                        <a:ext uri="{28A0092B-C50C-407E-A947-70E740481C1C}">
                          <a14:useLocalDpi xmlns:a14="http://schemas.microsoft.com/office/drawing/2010/main" val="0"/>
                        </a:ext>
                      </a:extLst>
                    </a:blip>
                    <a:stretch>
                      <a:fillRect/>
                    </a:stretch>
                  </pic:blipFill>
                  <pic:spPr>
                    <a:xfrm>
                      <a:off x="0" y="0"/>
                      <a:ext cx="4756747" cy="2776633"/>
                    </a:xfrm>
                    <a:prstGeom prst="rect">
                      <a:avLst/>
                    </a:prstGeom>
                  </pic:spPr>
                </pic:pic>
              </a:graphicData>
            </a:graphic>
          </wp:inline>
        </w:drawing>
      </w:r>
    </w:p>
    <w:p w14:paraId="2CA5623E" w14:textId="2125E30C" w:rsidR="00E66296" w:rsidRDefault="000D2DAF" w:rsidP="000D2DAF">
      <w:pPr>
        <w:widowControl w:val="0"/>
        <w:autoSpaceDE w:val="0"/>
        <w:autoSpaceDN w:val="0"/>
        <w:adjustRightInd w:val="0"/>
        <w:rPr>
          <w:b/>
          <w:smallCaps/>
        </w:rPr>
      </w:pPr>
      <w:r>
        <w:rPr>
          <w:noProof/>
          <w:sz w:val="20"/>
          <w:szCs w:val="20"/>
        </w:rPr>
        <w:t xml:space="preserve">            </w:t>
      </w:r>
      <w:r w:rsidR="002364FE" w:rsidRPr="002364FE">
        <w:rPr>
          <w:noProof/>
          <w:sz w:val="20"/>
          <w:szCs w:val="20"/>
        </w:rPr>
        <w:t>Fonte: Elaboração Própria</w:t>
      </w:r>
    </w:p>
    <w:p w14:paraId="43EFA69C" w14:textId="77777777" w:rsidR="00FD1404" w:rsidRDefault="00FD1404" w:rsidP="001C734F">
      <w:pPr>
        <w:widowControl w:val="0"/>
        <w:autoSpaceDE w:val="0"/>
        <w:autoSpaceDN w:val="0"/>
        <w:adjustRightInd w:val="0"/>
        <w:rPr>
          <w:b/>
          <w:smallCaps/>
        </w:rPr>
      </w:pPr>
    </w:p>
    <w:p w14:paraId="5BD779F9" w14:textId="77777777" w:rsidR="00FD1404" w:rsidRDefault="00FD1404" w:rsidP="001C734F">
      <w:pPr>
        <w:widowControl w:val="0"/>
        <w:autoSpaceDE w:val="0"/>
        <w:autoSpaceDN w:val="0"/>
        <w:adjustRightInd w:val="0"/>
        <w:rPr>
          <w:b/>
          <w:smallCaps/>
        </w:rPr>
      </w:pPr>
    </w:p>
    <w:p w14:paraId="506B7F47" w14:textId="3ED08BF7" w:rsidR="00FD1404" w:rsidRPr="000C0613" w:rsidRDefault="00FD1404" w:rsidP="00FD1404">
      <w:pPr>
        <w:keepNext/>
        <w:keepLines/>
        <w:spacing w:line="360" w:lineRule="auto"/>
        <w:jc w:val="center"/>
      </w:pPr>
      <w:r>
        <w:lastRenderedPageBreak/>
        <w:t>Gráfico A3</w:t>
      </w:r>
      <w:r w:rsidRPr="000C0613">
        <w:t xml:space="preserve"> </w:t>
      </w:r>
      <w:r>
        <w:t>–</w:t>
      </w:r>
      <w:r w:rsidRPr="000C0613">
        <w:t xml:space="preserve"> </w:t>
      </w:r>
      <w:r>
        <w:t>Teste de placebo entre o Brasil e suas unidades de controle</w:t>
      </w:r>
    </w:p>
    <w:p w14:paraId="48F74053" w14:textId="77777777" w:rsidR="00FD1404" w:rsidRDefault="00FD1404" w:rsidP="001C734F">
      <w:pPr>
        <w:widowControl w:val="0"/>
        <w:autoSpaceDE w:val="0"/>
        <w:autoSpaceDN w:val="0"/>
        <w:adjustRightInd w:val="0"/>
        <w:rPr>
          <w:b/>
          <w:smallCaps/>
        </w:rPr>
      </w:pPr>
    </w:p>
    <w:p w14:paraId="72C1C55E" w14:textId="0B875065" w:rsidR="00E66296" w:rsidRDefault="003C2EB2" w:rsidP="000D2DAF">
      <w:pPr>
        <w:widowControl w:val="0"/>
        <w:autoSpaceDE w:val="0"/>
        <w:autoSpaceDN w:val="0"/>
        <w:adjustRightInd w:val="0"/>
        <w:rPr>
          <w:b/>
          <w:smallCaps/>
        </w:rPr>
      </w:pPr>
      <w:r>
        <w:rPr>
          <w:b/>
          <w:smallCaps/>
          <w:noProof/>
        </w:rPr>
        <w:drawing>
          <wp:inline distT="0" distB="0" distL="0" distR="0" wp14:anchorId="6123ED22" wp14:editId="60F19846">
            <wp:extent cx="5491686" cy="3174639"/>
            <wp:effectExtent l="0" t="0" r="0" b="698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3.png"/>
                    <pic:cNvPicPr/>
                  </pic:nvPicPr>
                  <pic:blipFill>
                    <a:blip r:embed="rId19">
                      <a:extLst>
                        <a:ext uri="{28A0092B-C50C-407E-A947-70E740481C1C}">
                          <a14:useLocalDpi xmlns:a14="http://schemas.microsoft.com/office/drawing/2010/main" val="0"/>
                        </a:ext>
                      </a:extLst>
                    </a:blip>
                    <a:stretch>
                      <a:fillRect/>
                    </a:stretch>
                  </pic:blipFill>
                  <pic:spPr>
                    <a:xfrm>
                      <a:off x="0" y="0"/>
                      <a:ext cx="5495474" cy="3176829"/>
                    </a:xfrm>
                    <a:prstGeom prst="rect">
                      <a:avLst/>
                    </a:prstGeom>
                  </pic:spPr>
                </pic:pic>
              </a:graphicData>
            </a:graphic>
          </wp:inline>
        </w:drawing>
      </w:r>
    </w:p>
    <w:p w14:paraId="620D31C8" w14:textId="490A09C7" w:rsidR="00E66296" w:rsidRDefault="000D2DAF" w:rsidP="000D2DAF">
      <w:pPr>
        <w:widowControl w:val="0"/>
        <w:autoSpaceDE w:val="0"/>
        <w:autoSpaceDN w:val="0"/>
        <w:adjustRightInd w:val="0"/>
        <w:rPr>
          <w:b/>
          <w:smallCaps/>
        </w:rPr>
      </w:pPr>
      <w:r>
        <w:rPr>
          <w:noProof/>
          <w:sz w:val="20"/>
          <w:szCs w:val="20"/>
        </w:rPr>
        <w:t xml:space="preserve">         </w:t>
      </w:r>
      <w:r w:rsidR="002364FE" w:rsidRPr="002364FE">
        <w:rPr>
          <w:noProof/>
          <w:sz w:val="20"/>
          <w:szCs w:val="20"/>
        </w:rPr>
        <w:t>Fonte: Elaboração Própria</w:t>
      </w:r>
    </w:p>
    <w:p w14:paraId="33391873" w14:textId="77777777" w:rsidR="00E66296" w:rsidRDefault="00E66296" w:rsidP="001C734F">
      <w:pPr>
        <w:widowControl w:val="0"/>
        <w:autoSpaceDE w:val="0"/>
        <w:autoSpaceDN w:val="0"/>
        <w:adjustRightInd w:val="0"/>
        <w:rPr>
          <w:b/>
          <w:smallCaps/>
        </w:rPr>
      </w:pPr>
    </w:p>
    <w:p w14:paraId="60942C18" w14:textId="77777777" w:rsidR="00E66296" w:rsidRDefault="00E66296" w:rsidP="001C734F">
      <w:pPr>
        <w:widowControl w:val="0"/>
        <w:autoSpaceDE w:val="0"/>
        <w:autoSpaceDN w:val="0"/>
        <w:adjustRightInd w:val="0"/>
        <w:rPr>
          <w:b/>
          <w:smallCaps/>
        </w:rPr>
      </w:pPr>
    </w:p>
    <w:p w14:paraId="6E6709FA" w14:textId="77777777" w:rsidR="00E66296" w:rsidRDefault="00E66296" w:rsidP="001C734F">
      <w:pPr>
        <w:widowControl w:val="0"/>
        <w:autoSpaceDE w:val="0"/>
        <w:autoSpaceDN w:val="0"/>
        <w:adjustRightInd w:val="0"/>
        <w:rPr>
          <w:b/>
          <w:smallCaps/>
        </w:rPr>
      </w:pPr>
    </w:p>
    <w:p w14:paraId="09CC335C" w14:textId="77777777" w:rsidR="00E66296" w:rsidRDefault="00E66296" w:rsidP="001C734F">
      <w:pPr>
        <w:widowControl w:val="0"/>
        <w:autoSpaceDE w:val="0"/>
        <w:autoSpaceDN w:val="0"/>
        <w:adjustRightInd w:val="0"/>
        <w:rPr>
          <w:b/>
          <w:smallCaps/>
        </w:rPr>
      </w:pPr>
    </w:p>
    <w:p w14:paraId="74325B49" w14:textId="77777777" w:rsidR="00E66296" w:rsidRDefault="00E66296" w:rsidP="001C734F">
      <w:pPr>
        <w:widowControl w:val="0"/>
        <w:autoSpaceDE w:val="0"/>
        <w:autoSpaceDN w:val="0"/>
        <w:adjustRightInd w:val="0"/>
        <w:rPr>
          <w:b/>
          <w:smallCaps/>
        </w:rPr>
      </w:pPr>
    </w:p>
    <w:p w14:paraId="305144F1" w14:textId="38CE9091" w:rsidR="00FD1404" w:rsidRPr="000C0613" w:rsidRDefault="00FD1404" w:rsidP="00FD1404">
      <w:pPr>
        <w:keepNext/>
        <w:keepLines/>
        <w:spacing w:line="360" w:lineRule="auto"/>
        <w:jc w:val="center"/>
      </w:pPr>
      <w:r w:rsidRPr="00020E3B">
        <w:t xml:space="preserve">Gráfico </w:t>
      </w:r>
      <w:r>
        <w:t>A</w:t>
      </w:r>
      <w:r w:rsidRPr="00020E3B">
        <w:t>4</w:t>
      </w:r>
      <w:r>
        <w:t xml:space="preserve"> - RMPE pós/</w:t>
      </w:r>
      <w:proofErr w:type="spellStart"/>
      <w:r>
        <w:t>pré</w:t>
      </w:r>
      <w:proofErr w:type="spellEnd"/>
      <w:r>
        <w:t>-</w:t>
      </w:r>
      <w:r w:rsidRPr="000C0613">
        <w:t>intervenção</w:t>
      </w:r>
    </w:p>
    <w:p w14:paraId="0D3FA97E" w14:textId="5F028EEA" w:rsidR="00E66296" w:rsidRDefault="003C2EB2" w:rsidP="00B43A15">
      <w:pPr>
        <w:widowControl w:val="0"/>
        <w:autoSpaceDE w:val="0"/>
        <w:autoSpaceDN w:val="0"/>
        <w:adjustRightInd w:val="0"/>
        <w:jc w:val="center"/>
        <w:rPr>
          <w:b/>
          <w:smallCaps/>
        </w:rPr>
      </w:pPr>
      <w:bookmarkStart w:id="21" w:name="_GoBack"/>
      <w:r>
        <w:rPr>
          <w:b/>
          <w:smallCaps/>
          <w:noProof/>
        </w:rPr>
        <w:drawing>
          <wp:inline distT="0" distB="0" distL="0" distR="0" wp14:anchorId="00319E00" wp14:editId="0F4D2A69">
            <wp:extent cx="5808268" cy="3393849"/>
            <wp:effectExtent l="0" t="0" r="254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4.png"/>
                    <pic:cNvPicPr/>
                  </pic:nvPicPr>
                  <pic:blipFill>
                    <a:blip r:embed="rId20">
                      <a:extLst>
                        <a:ext uri="{28A0092B-C50C-407E-A947-70E740481C1C}">
                          <a14:useLocalDpi xmlns:a14="http://schemas.microsoft.com/office/drawing/2010/main" val="0"/>
                        </a:ext>
                      </a:extLst>
                    </a:blip>
                    <a:stretch>
                      <a:fillRect/>
                    </a:stretch>
                  </pic:blipFill>
                  <pic:spPr>
                    <a:xfrm>
                      <a:off x="0" y="0"/>
                      <a:ext cx="5821310" cy="3401470"/>
                    </a:xfrm>
                    <a:prstGeom prst="rect">
                      <a:avLst/>
                    </a:prstGeom>
                  </pic:spPr>
                </pic:pic>
              </a:graphicData>
            </a:graphic>
          </wp:inline>
        </w:drawing>
      </w:r>
      <w:bookmarkEnd w:id="21"/>
    </w:p>
    <w:p w14:paraId="53993014" w14:textId="7788DACD" w:rsidR="00E66296" w:rsidRDefault="00D874AC" w:rsidP="001C734F">
      <w:pPr>
        <w:widowControl w:val="0"/>
        <w:autoSpaceDE w:val="0"/>
        <w:autoSpaceDN w:val="0"/>
        <w:adjustRightInd w:val="0"/>
        <w:rPr>
          <w:b/>
          <w:smallCaps/>
        </w:rPr>
      </w:pPr>
      <w:r>
        <w:rPr>
          <w:noProof/>
          <w:sz w:val="20"/>
          <w:szCs w:val="20"/>
        </w:rPr>
        <w:t xml:space="preserve">                  </w:t>
      </w:r>
      <w:r w:rsidR="002364FE" w:rsidRPr="002364FE">
        <w:rPr>
          <w:noProof/>
          <w:sz w:val="20"/>
          <w:szCs w:val="20"/>
        </w:rPr>
        <w:t>Fonte: Elaboração Própria</w:t>
      </w:r>
    </w:p>
    <w:p w14:paraId="35D974AC" w14:textId="77777777" w:rsidR="00E66296" w:rsidRDefault="00E66296" w:rsidP="001C734F">
      <w:pPr>
        <w:widowControl w:val="0"/>
        <w:autoSpaceDE w:val="0"/>
        <w:autoSpaceDN w:val="0"/>
        <w:adjustRightInd w:val="0"/>
        <w:rPr>
          <w:b/>
          <w:smallCaps/>
        </w:rPr>
      </w:pPr>
    </w:p>
    <w:p w14:paraId="428D7CAB" w14:textId="77777777" w:rsidR="00B43A15" w:rsidRDefault="00B43A15" w:rsidP="00290949">
      <w:pPr>
        <w:pStyle w:val="Ttulo1"/>
        <w:rPr>
          <w:rFonts w:ascii="Times New Roman" w:hAnsi="Times New Roman" w:cs="Times New Roman"/>
          <w:b w:val="0"/>
          <w:smallCaps/>
          <w:color w:val="auto"/>
          <w:sz w:val="24"/>
          <w:szCs w:val="24"/>
        </w:rPr>
      </w:pPr>
      <w:bookmarkStart w:id="22" w:name="_Toc51774604"/>
    </w:p>
    <w:p w14:paraId="6BB0C827" w14:textId="60116A4D" w:rsidR="00E66296" w:rsidRPr="004A2475" w:rsidRDefault="003542ED" w:rsidP="00290949">
      <w:pPr>
        <w:pStyle w:val="Ttulo1"/>
        <w:rPr>
          <w:rFonts w:ascii="Times New Roman" w:hAnsi="Times New Roman" w:cs="Times New Roman"/>
          <w:b w:val="0"/>
          <w:smallCaps/>
          <w:color w:val="auto"/>
          <w:sz w:val="24"/>
          <w:szCs w:val="24"/>
        </w:rPr>
      </w:pPr>
      <w:r w:rsidRPr="004A2475">
        <w:rPr>
          <w:rFonts w:ascii="Times New Roman" w:hAnsi="Times New Roman" w:cs="Times New Roman"/>
          <w:b w:val="0"/>
          <w:smallCaps/>
          <w:color w:val="auto"/>
          <w:sz w:val="24"/>
          <w:szCs w:val="24"/>
        </w:rPr>
        <w:t xml:space="preserve">APÊNDICE B </w:t>
      </w:r>
      <w:r w:rsidR="00E66296" w:rsidRPr="004A2475">
        <w:rPr>
          <w:rFonts w:ascii="Times New Roman" w:hAnsi="Times New Roman" w:cs="Times New Roman"/>
          <w:b w:val="0"/>
          <w:smallCaps/>
          <w:color w:val="auto"/>
          <w:sz w:val="24"/>
          <w:szCs w:val="24"/>
        </w:rPr>
        <w:t>– Testes de permutação com o ano de 2012 como intervenção</w:t>
      </w:r>
      <w:bookmarkEnd w:id="22"/>
    </w:p>
    <w:p w14:paraId="43F6ED46" w14:textId="77777777" w:rsidR="00E66296" w:rsidRDefault="00E66296" w:rsidP="001C734F">
      <w:pPr>
        <w:widowControl w:val="0"/>
        <w:autoSpaceDE w:val="0"/>
        <w:autoSpaceDN w:val="0"/>
        <w:adjustRightInd w:val="0"/>
        <w:rPr>
          <w:b/>
          <w:smallCaps/>
        </w:rPr>
      </w:pPr>
    </w:p>
    <w:p w14:paraId="51D6750B" w14:textId="6F71A409" w:rsidR="00732193" w:rsidRPr="00732193" w:rsidRDefault="00732193" w:rsidP="00732193">
      <w:pPr>
        <w:widowControl w:val="0"/>
        <w:autoSpaceDE w:val="0"/>
        <w:autoSpaceDN w:val="0"/>
        <w:adjustRightInd w:val="0"/>
        <w:ind w:firstLine="851"/>
        <w:jc w:val="both"/>
      </w:pPr>
      <w:r w:rsidRPr="00732193">
        <w:t xml:space="preserve">Neste teste adicional, foi realizado o mesmo experimento apresentado na dissertação original, </w:t>
      </w:r>
      <w:r>
        <w:t>porém, o ano da intervenção é 2012.</w:t>
      </w:r>
      <w:r w:rsidR="003A6084">
        <w:t xml:space="preserve"> O resultado também é no sentido de afirmação do texto original da dissertação, com os testes de placebo e RMSPE significativos após 2012.</w:t>
      </w:r>
    </w:p>
    <w:p w14:paraId="021D4071" w14:textId="77777777" w:rsidR="00E66296" w:rsidRDefault="00E66296" w:rsidP="001C734F">
      <w:pPr>
        <w:widowControl w:val="0"/>
        <w:autoSpaceDE w:val="0"/>
        <w:autoSpaceDN w:val="0"/>
        <w:adjustRightInd w:val="0"/>
        <w:rPr>
          <w:b/>
          <w:smallCaps/>
        </w:rPr>
      </w:pPr>
    </w:p>
    <w:p w14:paraId="373DDCD5" w14:textId="77777777" w:rsidR="00E66296" w:rsidRDefault="00E66296" w:rsidP="001C734F">
      <w:pPr>
        <w:widowControl w:val="0"/>
        <w:autoSpaceDE w:val="0"/>
        <w:autoSpaceDN w:val="0"/>
        <w:adjustRightInd w:val="0"/>
        <w:rPr>
          <w:b/>
          <w:smallCaps/>
        </w:rPr>
      </w:pPr>
    </w:p>
    <w:p w14:paraId="08145C78" w14:textId="77777777" w:rsidR="00E66296" w:rsidRDefault="00E66296" w:rsidP="001C734F">
      <w:pPr>
        <w:widowControl w:val="0"/>
        <w:autoSpaceDE w:val="0"/>
        <w:autoSpaceDN w:val="0"/>
        <w:adjustRightInd w:val="0"/>
        <w:rPr>
          <w:b/>
          <w:smallCaps/>
        </w:rPr>
      </w:pPr>
    </w:p>
    <w:p w14:paraId="1B5DA3B1" w14:textId="77777777" w:rsidR="00E66296" w:rsidRDefault="00E66296" w:rsidP="001C734F">
      <w:pPr>
        <w:widowControl w:val="0"/>
        <w:autoSpaceDE w:val="0"/>
        <w:autoSpaceDN w:val="0"/>
        <w:adjustRightInd w:val="0"/>
        <w:rPr>
          <w:b/>
          <w:smallCaps/>
        </w:rPr>
      </w:pPr>
    </w:p>
    <w:p w14:paraId="4A673195" w14:textId="77777777" w:rsidR="00E66296" w:rsidRDefault="00E66296" w:rsidP="001C734F">
      <w:pPr>
        <w:widowControl w:val="0"/>
        <w:autoSpaceDE w:val="0"/>
        <w:autoSpaceDN w:val="0"/>
        <w:adjustRightInd w:val="0"/>
        <w:rPr>
          <w:b/>
          <w:smallCaps/>
        </w:rPr>
      </w:pPr>
    </w:p>
    <w:p w14:paraId="31FDA927" w14:textId="1D26E942" w:rsidR="00BB6BC4" w:rsidRDefault="00F723C4" w:rsidP="00BB6BC4">
      <w:pPr>
        <w:jc w:val="center"/>
      </w:pPr>
      <w:r>
        <w:t>Gráfico B</w:t>
      </w:r>
      <w:r w:rsidR="00BB6BC4">
        <w:t>1 - Comparação número de fusões e aquisições do Brasil sintético com sua unidade sintética</w:t>
      </w:r>
    </w:p>
    <w:p w14:paraId="29D91400" w14:textId="1D75C29D" w:rsidR="00F723C4" w:rsidRDefault="00F723C4" w:rsidP="00BB6BC4">
      <w:pPr>
        <w:jc w:val="center"/>
      </w:pPr>
    </w:p>
    <w:p w14:paraId="50A6B1A2" w14:textId="49B7C8D1" w:rsidR="00F723C4" w:rsidRDefault="002364FE" w:rsidP="00BB6BC4">
      <w:pPr>
        <w:jc w:val="center"/>
      </w:pPr>
      <w:r>
        <w:rPr>
          <w:noProof/>
        </w:rPr>
        <w:drawing>
          <wp:inline distT="0" distB="0" distL="0" distR="0" wp14:anchorId="2A9FD437" wp14:editId="509D1719">
            <wp:extent cx="5400040" cy="2372995"/>
            <wp:effectExtent l="0" t="0" r="0" b="8255"/>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2012.jpg"/>
                    <pic:cNvPicPr/>
                  </pic:nvPicPr>
                  <pic:blipFill>
                    <a:blip r:embed="rId21">
                      <a:extLst>
                        <a:ext uri="{28A0092B-C50C-407E-A947-70E740481C1C}">
                          <a14:useLocalDpi xmlns:a14="http://schemas.microsoft.com/office/drawing/2010/main" val="0"/>
                        </a:ext>
                      </a:extLst>
                    </a:blip>
                    <a:stretch>
                      <a:fillRect/>
                    </a:stretch>
                  </pic:blipFill>
                  <pic:spPr>
                    <a:xfrm>
                      <a:off x="0" y="0"/>
                      <a:ext cx="5400040" cy="2372995"/>
                    </a:xfrm>
                    <a:prstGeom prst="rect">
                      <a:avLst/>
                    </a:prstGeom>
                  </pic:spPr>
                </pic:pic>
              </a:graphicData>
            </a:graphic>
          </wp:inline>
        </w:drawing>
      </w:r>
    </w:p>
    <w:p w14:paraId="25F97749" w14:textId="35D2EADC" w:rsidR="00F723C4" w:rsidRDefault="00D874AC" w:rsidP="00D874AC">
      <w:pPr>
        <w:rPr>
          <w:noProof/>
          <w:sz w:val="20"/>
          <w:szCs w:val="20"/>
        </w:rPr>
      </w:pPr>
      <w:r>
        <w:rPr>
          <w:noProof/>
          <w:sz w:val="20"/>
          <w:szCs w:val="20"/>
        </w:rPr>
        <w:t xml:space="preserve">                 </w:t>
      </w:r>
      <w:r w:rsidR="002364FE" w:rsidRPr="002364FE">
        <w:rPr>
          <w:noProof/>
          <w:sz w:val="20"/>
          <w:szCs w:val="20"/>
        </w:rPr>
        <w:t>Fonte: Elaboração Própria</w:t>
      </w:r>
    </w:p>
    <w:p w14:paraId="12E6A84A" w14:textId="77777777" w:rsidR="00D874AC" w:rsidRPr="000C0613" w:rsidRDefault="00D874AC" w:rsidP="00BB6BC4">
      <w:pPr>
        <w:jc w:val="center"/>
      </w:pPr>
    </w:p>
    <w:p w14:paraId="6B4F1BCD" w14:textId="189873AB" w:rsidR="00BB6BC4" w:rsidRDefault="00F723C4" w:rsidP="004701A5">
      <w:pPr>
        <w:keepNext/>
        <w:keepLines/>
        <w:autoSpaceDE w:val="0"/>
        <w:autoSpaceDN w:val="0"/>
        <w:adjustRightInd w:val="0"/>
      </w:pPr>
      <w:r>
        <w:lastRenderedPageBreak/>
        <w:t>Gráfico B</w:t>
      </w:r>
      <w:r w:rsidR="00BB6BC4">
        <w:t>2 – Diferença entre o número de fusões e aquisições entre o Brasil e sua unidade sintética</w:t>
      </w:r>
    </w:p>
    <w:p w14:paraId="6E61E06B" w14:textId="77777777" w:rsidR="00F723C4" w:rsidRDefault="00F723C4" w:rsidP="004701A5">
      <w:pPr>
        <w:keepNext/>
        <w:keepLines/>
        <w:autoSpaceDE w:val="0"/>
        <w:autoSpaceDN w:val="0"/>
        <w:adjustRightInd w:val="0"/>
      </w:pPr>
    </w:p>
    <w:p w14:paraId="3BEB4BDA" w14:textId="77777777" w:rsidR="00F723C4" w:rsidRDefault="00F723C4" w:rsidP="004701A5">
      <w:pPr>
        <w:keepNext/>
        <w:keepLines/>
        <w:autoSpaceDE w:val="0"/>
        <w:autoSpaceDN w:val="0"/>
        <w:adjustRightInd w:val="0"/>
      </w:pPr>
    </w:p>
    <w:p w14:paraId="4CC9C216" w14:textId="77777777" w:rsidR="00F723C4" w:rsidRDefault="00F723C4" w:rsidP="004701A5">
      <w:pPr>
        <w:keepNext/>
        <w:keepLines/>
        <w:autoSpaceDE w:val="0"/>
        <w:autoSpaceDN w:val="0"/>
        <w:adjustRightInd w:val="0"/>
      </w:pPr>
    </w:p>
    <w:p w14:paraId="7327A24D" w14:textId="30463731" w:rsidR="00F723C4" w:rsidRDefault="00F723C4" w:rsidP="004701A5">
      <w:pPr>
        <w:keepNext/>
        <w:keepLines/>
        <w:autoSpaceDE w:val="0"/>
        <w:autoSpaceDN w:val="0"/>
        <w:adjustRightInd w:val="0"/>
      </w:pPr>
      <w:r>
        <w:rPr>
          <w:noProof/>
        </w:rPr>
        <w:drawing>
          <wp:inline distT="0" distB="0" distL="0" distR="0" wp14:anchorId="10C01650" wp14:editId="7124DE60">
            <wp:extent cx="5400040" cy="2372995"/>
            <wp:effectExtent l="0" t="0" r="0" b="8255"/>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2012gap.jpg"/>
                    <pic:cNvPicPr/>
                  </pic:nvPicPr>
                  <pic:blipFill>
                    <a:blip r:embed="rId22">
                      <a:extLst>
                        <a:ext uri="{28A0092B-C50C-407E-A947-70E740481C1C}">
                          <a14:useLocalDpi xmlns:a14="http://schemas.microsoft.com/office/drawing/2010/main" val="0"/>
                        </a:ext>
                      </a:extLst>
                    </a:blip>
                    <a:stretch>
                      <a:fillRect/>
                    </a:stretch>
                  </pic:blipFill>
                  <pic:spPr>
                    <a:xfrm>
                      <a:off x="0" y="0"/>
                      <a:ext cx="5400040" cy="2372995"/>
                    </a:xfrm>
                    <a:prstGeom prst="rect">
                      <a:avLst/>
                    </a:prstGeom>
                  </pic:spPr>
                </pic:pic>
              </a:graphicData>
            </a:graphic>
          </wp:inline>
        </w:drawing>
      </w:r>
    </w:p>
    <w:p w14:paraId="528A5BC8" w14:textId="064B541E" w:rsidR="00F723C4" w:rsidRDefault="00D874AC" w:rsidP="004701A5">
      <w:pPr>
        <w:keepNext/>
        <w:keepLines/>
        <w:autoSpaceDE w:val="0"/>
        <w:autoSpaceDN w:val="0"/>
        <w:adjustRightInd w:val="0"/>
      </w:pPr>
      <w:r>
        <w:rPr>
          <w:noProof/>
          <w:sz w:val="20"/>
          <w:szCs w:val="20"/>
        </w:rPr>
        <w:t xml:space="preserve">                 </w:t>
      </w:r>
      <w:r w:rsidR="002364FE" w:rsidRPr="002364FE">
        <w:rPr>
          <w:noProof/>
          <w:sz w:val="20"/>
          <w:szCs w:val="20"/>
        </w:rPr>
        <w:t>Fonte: Elaboração Própria</w:t>
      </w:r>
    </w:p>
    <w:p w14:paraId="20EFF295" w14:textId="77777777" w:rsidR="00F723C4" w:rsidRDefault="00F723C4" w:rsidP="00BB6BC4">
      <w:pPr>
        <w:widowControl w:val="0"/>
        <w:autoSpaceDE w:val="0"/>
        <w:autoSpaceDN w:val="0"/>
        <w:adjustRightInd w:val="0"/>
      </w:pPr>
    </w:p>
    <w:p w14:paraId="3039F953" w14:textId="77777777" w:rsidR="00F723C4" w:rsidRDefault="00F723C4" w:rsidP="00BB6BC4">
      <w:pPr>
        <w:widowControl w:val="0"/>
        <w:autoSpaceDE w:val="0"/>
        <w:autoSpaceDN w:val="0"/>
        <w:adjustRightInd w:val="0"/>
      </w:pPr>
    </w:p>
    <w:p w14:paraId="3B1EABA9" w14:textId="77777777" w:rsidR="00F723C4" w:rsidRDefault="00F723C4" w:rsidP="00BB6BC4">
      <w:pPr>
        <w:widowControl w:val="0"/>
        <w:autoSpaceDE w:val="0"/>
        <w:autoSpaceDN w:val="0"/>
        <w:adjustRightInd w:val="0"/>
      </w:pPr>
    </w:p>
    <w:p w14:paraId="54EA711F" w14:textId="35C28101" w:rsidR="00BB6BC4" w:rsidRDefault="00F723C4" w:rsidP="00BB6BC4">
      <w:pPr>
        <w:keepNext/>
        <w:keepLines/>
        <w:spacing w:line="360" w:lineRule="auto"/>
        <w:jc w:val="center"/>
      </w:pPr>
      <w:r>
        <w:lastRenderedPageBreak/>
        <w:t>Gráfico B</w:t>
      </w:r>
      <w:r w:rsidR="00BB6BC4">
        <w:t>3</w:t>
      </w:r>
      <w:r w:rsidR="00BB6BC4" w:rsidRPr="000C0613">
        <w:t xml:space="preserve"> </w:t>
      </w:r>
      <w:r w:rsidR="00BB6BC4">
        <w:t>–</w:t>
      </w:r>
      <w:r w:rsidR="00BB6BC4" w:rsidRPr="000C0613">
        <w:t xml:space="preserve"> </w:t>
      </w:r>
      <w:r w:rsidR="00BB6BC4">
        <w:t>Teste de placebo entre o Brasil e suas unidades de controle</w:t>
      </w:r>
    </w:p>
    <w:p w14:paraId="437076F6" w14:textId="77777777" w:rsidR="00F723C4" w:rsidRDefault="00F723C4" w:rsidP="00BB6BC4">
      <w:pPr>
        <w:keepNext/>
        <w:keepLines/>
        <w:spacing w:line="360" w:lineRule="auto"/>
        <w:jc w:val="center"/>
      </w:pPr>
    </w:p>
    <w:p w14:paraId="4C908B77" w14:textId="347BEDB8" w:rsidR="00F723C4" w:rsidRDefault="00F723C4" w:rsidP="00D874AC">
      <w:pPr>
        <w:keepNext/>
        <w:keepLines/>
        <w:jc w:val="center"/>
      </w:pPr>
      <w:r>
        <w:rPr>
          <w:noProof/>
        </w:rPr>
        <w:drawing>
          <wp:inline distT="0" distB="0" distL="0" distR="0" wp14:anchorId="115B6E88" wp14:editId="1587C15E">
            <wp:extent cx="5400040" cy="2793365"/>
            <wp:effectExtent l="0" t="0" r="0" b="6985"/>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2012pla.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2793365"/>
                    </a:xfrm>
                    <a:prstGeom prst="rect">
                      <a:avLst/>
                    </a:prstGeom>
                  </pic:spPr>
                </pic:pic>
              </a:graphicData>
            </a:graphic>
          </wp:inline>
        </w:drawing>
      </w:r>
    </w:p>
    <w:p w14:paraId="604334BD" w14:textId="61EE193E" w:rsidR="00F723C4" w:rsidRDefault="00D874AC" w:rsidP="00D874AC">
      <w:pPr>
        <w:keepNext/>
        <w:keepLines/>
      </w:pPr>
      <w:r>
        <w:rPr>
          <w:noProof/>
          <w:sz w:val="20"/>
          <w:szCs w:val="20"/>
        </w:rPr>
        <w:t xml:space="preserve">              </w:t>
      </w:r>
      <w:r w:rsidR="002364FE" w:rsidRPr="002364FE">
        <w:rPr>
          <w:noProof/>
          <w:sz w:val="20"/>
          <w:szCs w:val="20"/>
        </w:rPr>
        <w:t>Fonte: Elaboração Própria</w:t>
      </w:r>
    </w:p>
    <w:p w14:paraId="0D4B0EB4" w14:textId="77777777" w:rsidR="00F723C4" w:rsidRDefault="00F723C4" w:rsidP="00BB6BC4">
      <w:pPr>
        <w:keepNext/>
        <w:keepLines/>
        <w:spacing w:line="360" w:lineRule="auto"/>
        <w:jc w:val="center"/>
      </w:pPr>
    </w:p>
    <w:p w14:paraId="137FD347" w14:textId="77777777" w:rsidR="00F723C4" w:rsidRPr="000C0613" w:rsidRDefault="00F723C4" w:rsidP="00BB6BC4">
      <w:pPr>
        <w:keepNext/>
        <w:keepLines/>
        <w:spacing w:line="360" w:lineRule="auto"/>
        <w:jc w:val="center"/>
      </w:pPr>
    </w:p>
    <w:p w14:paraId="41029099" w14:textId="67130FFB" w:rsidR="00BB6BC4" w:rsidRPr="000C0613" w:rsidRDefault="00BB6BC4" w:rsidP="00BB6BC4">
      <w:pPr>
        <w:keepNext/>
        <w:keepLines/>
        <w:spacing w:line="360" w:lineRule="auto"/>
        <w:jc w:val="center"/>
      </w:pPr>
      <w:r w:rsidRPr="00020E3B">
        <w:t xml:space="preserve">Gráfico </w:t>
      </w:r>
      <w:r w:rsidR="00F723C4">
        <w:t>B</w:t>
      </w:r>
      <w:r w:rsidRPr="00020E3B">
        <w:t>4</w:t>
      </w:r>
      <w:r>
        <w:t xml:space="preserve"> - RMPE pós/</w:t>
      </w:r>
      <w:proofErr w:type="spellStart"/>
      <w:r>
        <w:t>pré</w:t>
      </w:r>
      <w:proofErr w:type="spellEnd"/>
      <w:r>
        <w:t>-</w:t>
      </w:r>
      <w:r w:rsidRPr="000C0613">
        <w:t>intervenção</w:t>
      </w:r>
    </w:p>
    <w:p w14:paraId="49DBB76A" w14:textId="0DC679EE" w:rsidR="00E66296" w:rsidRDefault="00F723C4" w:rsidP="00DD4B28">
      <w:pPr>
        <w:widowControl w:val="0"/>
        <w:autoSpaceDE w:val="0"/>
        <w:autoSpaceDN w:val="0"/>
        <w:adjustRightInd w:val="0"/>
        <w:rPr>
          <w:b/>
          <w:smallCaps/>
        </w:rPr>
      </w:pPr>
      <w:r>
        <w:rPr>
          <w:b/>
          <w:smallCaps/>
          <w:noProof/>
        </w:rPr>
        <w:drawing>
          <wp:inline distT="0" distB="0" distL="0" distR="0" wp14:anchorId="1240569C" wp14:editId="2FA5B439">
            <wp:extent cx="5400040" cy="2793365"/>
            <wp:effectExtent l="0" t="0" r="0" b="698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2rsmp.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2793365"/>
                    </a:xfrm>
                    <a:prstGeom prst="rect">
                      <a:avLst/>
                    </a:prstGeom>
                  </pic:spPr>
                </pic:pic>
              </a:graphicData>
            </a:graphic>
          </wp:inline>
        </w:drawing>
      </w:r>
    </w:p>
    <w:p w14:paraId="69474243" w14:textId="14B3D67A" w:rsidR="00E66296" w:rsidRDefault="00D874AC" w:rsidP="00D874AC">
      <w:pPr>
        <w:widowControl w:val="0"/>
        <w:autoSpaceDE w:val="0"/>
        <w:autoSpaceDN w:val="0"/>
        <w:adjustRightInd w:val="0"/>
        <w:rPr>
          <w:b/>
          <w:smallCaps/>
        </w:rPr>
      </w:pPr>
      <w:r>
        <w:rPr>
          <w:noProof/>
          <w:sz w:val="20"/>
          <w:szCs w:val="20"/>
        </w:rPr>
        <w:t xml:space="preserve">                          </w:t>
      </w:r>
      <w:r w:rsidR="002364FE" w:rsidRPr="002364FE">
        <w:rPr>
          <w:noProof/>
          <w:sz w:val="20"/>
          <w:szCs w:val="20"/>
        </w:rPr>
        <w:t>Fonte: Elaboração Própria</w:t>
      </w:r>
    </w:p>
    <w:p w14:paraId="000E0C32" w14:textId="77777777" w:rsidR="00E66296" w:rsidRDefault="00E66296" w:rsidP="00D874AC">
      <w:pPr>
        <w:widowControl w:val="0"/>
        <w:autoSpaceDE w:val="0"/>
        <w:autoSpaceDN w:val="0"/>
        <w:adjustRightInd w:val="0"/>
        <w:rPr>
          <w:b/>
          <w:smallCaps/>
        </w:rPr>
      </w:pPr>
    </w:p>
    <w:p w14:paraId="55CEE329" w14:textId="77777777" w:rsidR="00E66296" w:rsidRDefault="00E66296" w:rsidP="001C734F">
      <w:pPr>
        <w:widowControl w:val="0"/>
        <w:autoSpaceDE w:val="0"/>
        <w:autoSpaceDN w:val="0"/>
        <w:adjustRightInd w:val="0"/>
        <w:rPr>
          <w:b/>
          <w:smallCaps/>
        </w:rPr>
      </w:pPr>
    </w:p>
    <w:p w14:paraId="200E9F9C" w14:textId="77777777" w:rsidR="00E66296" w:rsidRDefault="00E66296" w:rsidP="001C734F">
      <w:pPr>
        <w:widowControl w:val="0"/>
        <w:autoSpaceDE w:val="0"/>
        <w:autoSpaceDN w:val="0"/>
        <w:adjustRightInd w:val="0"/>
        <w:rPr>
          <w:b/>
          <w:smallCaps/>
        </w:rPr>
      </w:pPr>
    </w:p>
    <w:p w14:paraId="5311615D" w14:textId="77777777" w:rsidR="00E66296" w:rsidRDefault="00E66296" w:rsidP="001C734F">
      <w:pPr>
        <w:widowControl w:val="0"/>
        <w:autoSpaceDE w:val="0"/>
        <w:autoSpaceDN w:val="0"/>
        <w:adjustRightInd w:val="0"/>
        <w:rPr>
          <w:b/>
          <w:smallCaps/>
        </w:rPr>
      </w:pPr>
    </w:p>
    <w:p w14:paraId="2A54E513" w14:textId="77777777" w:rsidR="00E66296" w:rsidRDefault="00E66296" w:rsidP="001C734F">
      <w:pPr>
        <w:widowControl w:val="0"/>
        <w:autoSpaceDE w:val="0"/>
        <w:autoSpaceDN w:val="0"/>
        <w:adjustRightInd w:val="0"/>
        <w:rPr>
          <w:b/>
          <w:smallCaps/>
        </w:rPr>
      </w:pPr>
    </w:p>
    <w:p w14:paraId="0DE944D2" w14:textId="77777777" w:rsidR="00E66296" w:rsidRDefault="00E66296" w:rsidP="001C734F">
      <w:pPr>
        <w:widowControl w:val="0"/>
        <w:autoSpaceDE w:val="0"/>
        <w:autoSpaceDN w:val="0"/>
        <w:adjustRightInd w:val="0"/>
        <w:rPr>
          <w:b/>
          <w:smallCaps/>
        </w:rPr>
      </w:pPr>
    </w:p>
    <w:p w14:paraId="04E9CE83" w14:textId="16DDDE30" w:rsidR="00E66296" w:rsidRPr="004A2475" w:rsidRDefault="007B1145" w:rsidP="00290949">
      <w:pPr>
        <w:pStyle w:val="Ttulo1"/>
        <w:rPr>
          <w:rFonts w:ascii="Times New Roman" w:hAnsi="Times New Roman" w:cs="Times New Roman"/>
          <w:b w:val="0"/>
          <w:smallCaps/>
          <w:color w:val="auto"/>
          <w:sz w:val="24"/>
          <w:szCs w:val="24"/>
        </w:rPr>
      </w:pPr>
      <w:bookmarkStart w:id="23" w:name="_Toc51774605"/>
      <w:r w:rsidRPr="004A2475">
        <w:rPr>
          <w:rFonts w:ascii="Times New Roman" w:hAnsi="Times New Roman" w:cs="Times New Roman"/>
          <w:b w:val="0"/>
          <w:smallCaps/>
          <w:color w:val="auto"/>
          <w:sz w:val="24"/>
          <w:szCs w:val="24"/>
        </w:rPr>
        <w:lastRenderedPageBreak/>
        <w:t>APÊNDICE C</w:t>
      </w:r>
      <w:r w:rsidR="003542ED" w:rsidRPr="004A2475">
        <w:rPr>
          <w:rFonts w:ascii="Times New Roman" w:hAnsi="Times New Roman" w:cs="Times New Roman"/>
          <w:b w:val="0"/>
          <w:smallCaps/>
          <w:color w:val="auto"/>
          <w:sz w:val="24"/>
          <w:szCs w:val="24"/>
        </w:rPr>
        <w:t xml:space="preserve"> </w:t>
      </w:r>
      <w:r w:rsidR="00E66296" w:rsidRPr="004A2475">
        <w:rPr>
          <w:rFonts w:ascii="Times New Roman" w:hAnsi="Times New Roman" w:cs="Times New Roman"/>
          <w:b w:val="0"/>
          <w:smallCaps/>
          <w:color w:val="auto"/>
          <w:sz w:val="24"/>
          <w:szCs w:val="24"/>
        </w:rPr>
        <w:t>– Testes de permutação como os países em desenvolvimento</w:t>
      </w:r>
      <w:bookmarkEnd w:id="23"/>
      <w:r w:rsidR="00E66296" w:rsidRPr="004A2475">
        <w:rPr>
          <w:rFonts w:ascii="Times New Roman" w:hAnsi="Times New Roman" w:cs="Times New Roman"/>
          <w:b w:val="0"/>
          <w:smallCaps/>
          <w:color w:val="auto"/>
          <w:sz w:val="24"/>
          <w:szCs w:val="24"/>
        </w:rPr>
        <w:t xml:space="preserve"> </w:t>
      </w:r>
    </w:p>
    <w:p w14:paraId="603CA9B7" w14:textId="77777777" w:rsidR="00E66296" w:rsidRDefault="00E66296" w:rsidP="001C734F">
      <w:pPr>
        <w:widowControl w:val="0"/>
        <w:autoSpaceDE w:val="0"/>
        <w:autoSpaceDN w:val="0"/>
        <w:adjustRightInd w:val="0"/>
        <w:rPr>
          <w:b/>
          <w:smallCaps/>
        </w:rPr>
      </w:pPr>
    </w:p>
    <w:p w14:paraId="5D02B259" w14:textId="3F75C9B7" w:rsidR="00E66296" w:rsidRDefault="002C602A" w:rsidP="00EE49C9">
      <w:pPr>
        <w:widowControl w:val="0"/>
        <w:autoSpaceDE w:val="0"/>
        <w:autoSpaceDN w:val="0"/>
        <w:adjustRightInd w:val="0"/>
        <w:ind w:firstLine="851"/>
        <w:jc w:val="both"/>
        <w:rPr>
          <w:b/>
          <w:smallCaps/>
        </w:rPr>
      </w:pPr>
      <w:r w:rsidRPr="00732193">
        <w:t xml:space="preserve">Neste teste adicional, </w:t>
      </w:r>
      <w:r>
        <w:t>o método de controle sintético foi</w:t>
      </w:r>
      <w:r w:rsidR="00EE49C9">
        <w:t xml:space="preserve"> aplicado aos países emergentes ou em desenvolvimento. Aqui há resultados diferentes do texto original. Na Razão MSPE o Brasil apresenta um parâmetro menor que o Egito e a África do Sul, ficando em terceiro na ordenação do indicador em questão.</w:t>
      </w:r>
    </w:p>
    <w:p w14:paraId="1E8F8AE6" w14:textId="77777777" w:rsidR="00E66296" w:rsidRDefault="00E66296" w:rsidP="001C734F">
      <w:pPr>
        <w:widowControl w:val="0"/>
        <w:autoSpaceDE w:val="0"/>
        <w:autoSpaceDN w:val="0"/>
        <w:adjustRightInd w:val="0"/>
        <w:rPr>
          <w:b/>
          <w:smallCaps/>
        </w:rPr>
      </w:pPr>
    </w:p>
    <w:p w14:paraId="1C101678" w14:textId="77777777" w:rsidR="00E66296" w:rsidRDefault="00E66296" w:rsidP="001C734F">
      <w:pPr>
        <w:widowControl w:val="0"/>
        <w:autoSpaceDE w:val="0"/>
        <w:autoSpaceDN w:val="0"/>
        <w:adjustRightInd w:val="0"/>
        <w:rPr>
          <w:b/>
          <w:smallCaps/>
        </w:rPr>
      </w:pPr>
    </w:p>
    <w:p w14:paraId="75E5D909" w14:textId="77777777" w:rsidR="00732193" w:rsidRDefault="00732193" w:rsidP="00732193">
      <w:pPr>
        <w:widowControl w:val="0"/>
        <w:autoSpaceDE w:val="0"/>
        <w:autoSpaceDN w:val="0"/>
        <w:adjustRightInd w:val="0"/>
        <w:rPr>
          <w:b/>
          <w:smallCaps/>
        </w:rPr>
      </w:pPr>
    </w:p>
    <w:p w14:paraId="608BCF11" w14:textId="4AD3683A" w:rsidR="00E66296" w:rsidRDefault="008330E7" w:rsidP="00732193">
      <w:pPr>
        <w:spacing w:line="360" w:lineRule="auto"/>
        <w:jc w:val="center"/>
        <w:rPr>
          <w:b/>
          <w:smallCaps/>
        </w:rPr>
      </w:pPr>
      <w:r>
        <w:t xml:space="preserve">Gráfico </w:t>
      </w:r>
      <w:r w:rsidR="007B1145">
        <w:t>C</w:t>
      </w:r>
      <w:r w:rsidR="00732193">
        <w:t>1 - Comparação número de fusões e aquisições do Brasil sintético com sua unidade sintética</w:t>
      </w:r>
    </w:p>
    <w:p w14:paraId="6B3A1BAC" w14:textId="6F2F6628" w:rsidR="00E66296" w:rsidRDefault="00732193" w:rsidP="00D874AC">
      <w:pPr>
        <w:widowControl w:val="0"/>
        <w:autoSpaceDE w:val="0"/>
        <w:autoSpaceDN w:val="0"/>
        <w:adjustRightInd w:val="0"/>
        <w:rPr>
          <w:b/>
          <w:smallCaps/>
        </w:rPr>
      </w:pPr>
      <w:r>
        <w:rPr>
          <w:b/>
          <w:smallCaps/>
          <w:noProof/>
        </w:rPr>
        <w:drawing>
          <wp:inline distT="0" distB="0" distL="0" distR="0" wp14:anchorId="086F11D5" wp14:editId="686758EB">
            <wp:extent cx="5400040" cy="247713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1.jpg"/>
                    <pic:cNvPicPr/>
                  </pic:nvPicPr>
                  <pic:blipFill>
                    <a:blip r:embed="rId25">
                      <a:extLst>
                        <a:ext uri="{28A0092B-C50C-407E-A947-70E740481C1C}">
                          <a14:useLocalDpi xmlns:a14="http://schemas.microsoft.com/office/drawing/2010/main" val="0"/>
                        </a:ext>
                      </a:extLst>
                    </a:blip>
                    <a:stretch>
                      <a:fillRect/>
                    </a:stretch>
                  </pic:blipFill>
                  <pic:spPr>
                    <a:xfrm>
                      <a:off x="0" y="0"/>
                      <a:ext cx="5400040" cy="2477135"/>
                    </a:xfrm>
                    <a:prstGeom prst="rect">
                      <a:avLst/>
                    </a:prstGeom>
                  </pic:spPr>
                </pic:pic>
              </a:graphicData>
            </a:graphic>
          </wp:inline>
        </w:drawing>
      </w:r>
    </w:p>
    <w:p w14:paraId="48CE7750" w14:textId="4EBAFDA2" w:rsidR="002364FE" w:rsidRDefault="00D874AC" w:rsidP="00D874AC">
      <w:pPr>
        <w:widowControl w:val="0"/>
        <w:autoSpaceDE w:val="0"/>
        <w:autoSpaceDN w:val="0"/>
        <w:adjustRightInd w:val="0"/>
        <w:rPr>
          <w:noProof/>
          <w:sz w:val="20"/>
          <w:szCs w:val="20"/>
        </w:rPr>
      </w:pPr>
      <w:r>
        <w:rPr>
          <w:noProof/>
          <w:sz w:val="20"/>
          <w:szCs w:val="20"/>
        </w:rPr>
        <w:t xml:space="preserve">                  </w:t>
      </w:r>
      <w:r w:rsidR="002364FE" w:rsidRPr="002364FE">
        <w:rPr>
          <w:noProof/>
          <w:sz w:val="20"/>
          <w:szCs w:val="20"/>
        </w:rPr>
        <w:t>Fonte: Elaboração Própria</w:t>
      </w:r>
    </w:p>
    <w:p w14:paraId="048DB57B" w14:textId="77777777" w:rsidR="002364FE" w:rsidRDefault="002364FE" w:rsidP="00732193">
      <w:pPr>
        <w:widowControl w:val="0"/>
        <w:autoSpaceDE w:val="0"/>
        <w:autoSpaceDN w:val="0"/>
        <w:adjustRightInd w:val="0"/>
        <w:jc w:val="center"/>
      </w:pPr>
    </w:p>
    <w:p w14:paraId="0B29B9DA" w14:textId="124EAEC8" w:rsidR="00732193" w:rsidRDefault="008330E7" w:rsidP="00732193">
      <w:pPr>
        <w:widowControl w:val="0"/>
        <w:autoSpaceDE w:val="0"/>
        <w:autoSpaceDN w:val="0"/>
        <w:adjustRightInd w:val="0"/>
        <w:jc w:val="center"/>
        <w:rPr>
          <w:b/>
          <w:smallCaps/>
        </w:rPr>
      </w:pPr>
      <w:r>
        <w:t xml:space="preserve">Gráfico </w:t>
      </w:r>
      <w:r w:rsidR="007B1145">
        <w:t>C</w:t>
      </w:r>
      <w:r w:rsidR="00732193">
        <w:t>2 – Diferença entre o número de fusões e aquisições entre o Brasil e sua unidade sintética</w:t>
      </w:r>
    </w:p>
    <w:p w14:paraId="4CA2E346" w14:textId="77777777" w:rsidR="00E66296" w:rsidRDefault="00E66296" w:rsidP="001C734F">
      <w:pPr>
        <w:widowControl w:val="0"/>
        <w:autoSpaceDE w:val="0"/>
        <w:autoSpaceDN w:val="0"/>
        <w:adjustRightInd w:val="0"/>
        <w:rPr>
          <w:b/>
          <w:smallCaps/>
        </w:rPr>
      </w:pPr>
    </w:p>
    <w:p w14:paraId="73FA3DA2" w14:textId="5F176C0F" w:rsidR="00E66296" w:rsidRDefault="00732193" w:rsidP="002364FE">
      <w:pPr>
        <w:widowControl w:val="0"/>
        <w:autoSpaceDE w:val="0"/>
        <w:autoSpaceDN w:val="0"/>
        <w:adjustRightInd w:val="0"/>
        <w:rPr>
          <w:b/>
          <w:smallCaps/>
        </w:rPr>
      </w:pPr>
      <w:r>
        <w:rPr>
          <w:b/>
          <w:smallCaps/>
          <w:noProof/>
        </w:rPr>
        <w:drawing>
          <wp:inline distT="0" distB="0" distL="0" distR="0" wp14:anchorId="20995404" wp14:editId="4FBA6299">
            <wp:extent cx="5400040" cy="2486660"/>
            <wp:effectExtent l="0" t="0" r="0" b="889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2.jpg"/>
                    <pic:cNvPicPr/>
                  </pic:nvPicPr>
                  <pic:blipFill>
                    <a:blip r:embed="rId26">
                      <a:extLst>
                        <a:ext uri="{28A0092B-C50C-407E-A947-70E740481C1C}">
                          <a14:useLocalDpi xmlns:a14="http://schemas.microsoft.com/office/drawing/2010/main" val="0"/>
                        </a:ext>
                      </a:extLst>
                    </a:blip>
                    <a:stretch>
                      <a:fillRect/>
                    </a:stretch>
                  </pic:blipFill>
                  <pic:spPr>
                    <a:xfrm>
                      <a:off x="0" y="0"/>
                      <a:ext cx="5400040" cy="2486660"/>
                    </a:xfrm>
                    <a:prstGeom prst="rect">
                      <a:avLst/>
                    </a:prstGeom>
                  </pic:spPr>
                </pic:pic>
              </a:graphicData>
            </a:graphic>
          </wp:inline>
        </w:drawing>
      </w:r>
    </w:p>
    <w:p w14:paraId="07AD91BF" w14:textId="30D69BD3" w:rsidR="00E66296" w:rsidRDefault="002364FE" w:rsidP="002364FE">
      <w:pPr>
        <w:widowControl w:val="0"/>
        <w:autoSpaceDE w:val="0"/>
        <w:autoSpaceDN w:val="0"/>
        <w:adjustRightInd w:val="0"/>
        <w:rPr>
          <w:b/>
          <w:smallCaps/>
        </w:rPr>
      </w:pPr>
      <w:r>
        <w:rPr>
          <w:noProof/>
          <w:sz w:val="20"/>
          <w:szCs w:val="20"/>
        </w:rPr>
        <w:t xml:space="preserve">                </w:t>
      </w:r>
      <w:r w:rsidRPr="002364FE">
        <w:rPr>
          <w:noProof/>
          <w:sz w:val="20"/>
          <w:szCs w:val="20"/>
        </w:rPr>
        <w:t>Fonte: Elaboração Própria</w:t>
      </w:r>
    </w:p>
    <w:p w14:paraId="11E37D4A" w14:textId="77777777" w:rsidR="00E66296" w:rsidRDefault="00E66296" w:rsidP="002364FE">
      <w:pPr>
        <w:widowControl w:val="0"/>
        <w:autoSpaceDE w:val="0"/>
        <w:autoSpaceDN w:val="0"/>
        <w:adjustRightInd w:val="0"/>
        <w:rPr>
          <w:b/>
          <w:smallCaps/>
        </w:rPr>
      </w:pPr>
    </w:p>
    <w:p w14:paraId="47681D85" w14:textId="77777777" w:rsidR="00E66296" w:rsidRDefault="00E66296" w:rsidP="002364FE">
      <w:pPr>
        <w:widowControl w:val="0"/>
        <w:autoSpaceDE w:val="0"/>
        <w:autoSpaceDN w:val="0"/>
        <w:adjustRightInd w:val="0"/>
        <w:rPr>
          <w:b/>
          <w:smallCaps/>
        </w:rPr>
      </w:pPr>
    </w:p>
    <w:p w14:paraId="6B357F45" w14:textId="77777777" w:rsidR="00E66296" w:rsidRDefault="00E66296" w:rsidP="001C734F">
      <w:pPr>
        <w:widowControl w:val="0"/>
        <w:autoSpaceDE w:val="0"/>
        <w:autoSpaceDN w:val="0"/>
        <w:adjustRightInd w:val="0"/>
        <w:rPr>
          <w:b/>
          <w:smallCaps/>
        </w:rPr>
      </w:pPr>
    </w:p>
    <w:p w14:paraId="588995DE" w14:textId="77777777" w:rsidR="00E66296" w:rsidRDefault="00E66296" w:rsidP="001C734F">
      <w:pPr>
        <w:widowControl w:val="0"/>
        <w:autoSpaceDE w:val="0"/>
        <w:autoSpaceDN w:val="0"/>
        <w:adjustRightInd w:val="0"/>
        <w:rPr>
          <w:b/>
          <w:smallCaps/>
        </w:rPr>
      </w:pPr>
    </w:p>
    <w:p w14:paraId="03882932" w14:textId="77777777" w:rsidR="00E66296" w:rsidRDefault="00E66296" w:rsidP="001C734F">
      <w:pPr>
        <w:widowControl w:val="0"/>
        <w:autoSpaceDE w:val="0"/>
        <w:autoSpaceDN w:val="0"/>
        <w:adjustRightInd w:val="0"/>
        <w:rPr>
          <w:b/>
          <w:smallCaps/>
        </w:rPr>
      </w:pPr>
    </w:p>
    <w:p w14:paraId="4CFE9566" w14:textId="77777777" w:rsidR="00732193" w:rsidRDefault="00732193" w:rsidP="001C734F">
      <w:pPr>
        <w:widowControl w:val="0"/>
        <w:autoSpaceDE w:val="0"/>
        <w:autoSpaceDN w:val="0"/>
        <w:adjustRightInd w:val="0"/>
        <w:rPr>
          <w:b/>
          <w:smallCaps/>
        </w:rPr>
      </w:pPr>
    </w:p>
    <w:p w14:paraId="5DB655BA" w14:textId="77777777" w:rsidR="00732193" w:rsidRDefault="00732193" w:rsidP="001C734F">
      <w:pPr>
        <w:widowControl w:val="0"/>
        <w:autoSpaceDE w:val="0"/>
        <w:autoSpaceDN w:val="0"/>
        <w:adjustRightInd w:val="0"/>
        <w:rPr>
          <w:b/>
          <w:smallCaps/>
        </w:rPr>
      </w:pPr>
    </w:p>
    <w:p w14:paraId="20615EA8" w14:textId="19DAE70F" w:rsidR="00732193" w:rsidRPr="000C0613" w:rsidRDefault="008330E7" w:rsidP="00732193">
      <w:pPr>
        <w:keepNext/>
        <w:keepLines/>
        <w:spacing w:line="360" w:lineRule="auto"/>
        <w:jc w:val="center"/>
      </w:pPr>
      <w:r>
        <w:t xml:space="preserve">Gráfico </w:t>
      </w:r>
      <w:r w:rsidR="007B1145">
        <w:t>C</w:t>
      </w:r>
      <w:r w:rsidR="00732193">
        <w:t>3</w:t>
      </w:r>
      <w:r w:rsidR="00732193" w:rsidRPr="000C0613">
        <w:t xml:space="preserve"> </w:t>
      </w:r>
      <w:r w:rsidR="00732193">
        <w:t>–</w:t>
      </w:r>
      <w:r w:rsidR="00732193" w:rsidRPr="000C0613">
        <w:t xml:space="preserve"> </w:t>
      </w:r>
      <w:r w:rsidR="00732193">
        <w:t>Teste de placebo entre o Brasil e suas unidades de controle</w:t>
      </w:r>
    </w:p>
    <w:p w14:paraId="37039B16" w14:textId="77777777" w:rsidR="00732193" w:rsidRDefault="00732193" w:rsidP="001C734F">
      <w:pPr>
        <w:widowControl w:val="0"/>
        <w:autoSpaceDE w:val="0"/>
        <w:autoSpaceDN w:val="0"/>
        <w:adjustRightInd w:val="0"/>
        <w:rPr>
          <w:b/>
          <w:smallCaps/>
        </w:rPr>
      </w:pPr>
    </w:p>
    <w:p w14:paraId="18E2AD75" w14:textId="77777777" w:rsidR="00E66296" w:rsidRDefault="00E66296" w:rsidP="001C734F">
      <w:pPr>
        <w:widowControl w:val="0"/>
        <w:autoSpaceDE w:val="0"/>
        <w:autoSpaceDN w:val="0"/>
        <w:adjustRightInd w:val="0"/>
        <w:rPr>
          <w:b/>
          <w:smallCaps/>
        </w:rPr>
      </w:pPr>
    </w:p>
    <w:p w14:paraId="139394F7" w14:textId="3DED1856" w:rsidR="00E66296" w:rsidRDefault="00A425AB" w:rsidP="002364FE">
      <w:pPr>
        <w:widowControl w:val="0"/>
        <w:autoSpaceDE w:val="0"/>
        <w:autoSpaceDN w:val="0"/>
        <w:adjustRightInd w:val="0"/>
        <w:rPr>
          <w:b/>
          <w:smallCaps/>
        </w:rPr>
      </w:pPr>
      <w:r>
        <w:rPr>
          <w:b/>
          <w:smallCaps/>
          <w:noProof/>
        </w:rPr>
        <w:drawing>
          <wp:inline distT="0" distB="0" distL="0" distR="0" wp14:anchorId="4BCB7C33" wp14:editId="3DD046FA">
            <wp:extent cx="5400040" cy="2707640"/>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3.png"/>
                    <pic:cNvPicPr/>
                  </pic:nvPicPr>
                  <pic:blipFill>
                    <a:blip r:embed="rId27">
                      <a:extLst>
                        <a:ext uri="{28A0092B-C50C-407E-A947-70E740481C1C}">
                          <a14:useLocalDpi xmlns:a14="http://schemas.microsoft.com/office/drawing/2010/main" val="0"/>
                        </a:ext>
                      </a:extLst>
                    </a:blip>
                    <a:stretch>
                      <a:fillRect/>
                    </a:stretch>
                  </pic:blipFill>
                  <pic:spPr>
                    <a:xfrm>
                      <a:off x="0" y="0"/>
                      <a:ext cx="5400040" cy="2707640"/>
                    </a:xfrm>
                    <a:prstGeom prst="rect">
                      <a:avLst/>
                    </a:prstGeom>
                  </pic:spPr>
                </pic:pic>
              </a:graphicData>
            </a:graphic>
          </wp:inline>
        </w:drawing>
      </w:r>
    </w:p>
    <w:p w14:paraId="12AD2FBF" w14:textId="14B1E88B" w:rsidR="00732193" w:rsidRDefault="002364FE" w:rsidP="002364FE">
      <w:pPr>
        <w:widowControl w:val="0"/>
        <w:autoSpaceDE w:val="0"/>
        <w:autoSpaceDN w:val="0"/>
        <w:adjustRightInd w:val="0"/>
        <w:rPr>
          <w:noProof/>
          <w:sz w:val="20"/>
          <w:szCs w:val="20"/>
        </w:rPr>
      </w:pPr>
      <w:r>
        <w:rPr>
          <w:noProof/>
          <w:sz w:val="20"/>
          <w:szCs w:val="20"/>
        </w:rPr>
        <w:t xml:space="preserve">          </w:t>
      </w:r>
      <w:r w:rsidRPr="002364FE">
        <w:rPr>
          <w:noProof/>
          <w:sz w:val="20"/>
          <w:szCs w:val="20"/>
        </w:rPr>
        <w:t>Fonte: Elaboração Própria</w:t>
      </w:r>
    </w:p>
    <w:p w14:paraId="0832D9DE" w14:textId="77777777" w:rsidR="002364FE" w:rsidRDefault="002364FE" w:rsidP="002364FE">
      <w:pPr>
        <w:widowControl w:val="0"/>
        <w:autoSpaceDE w:val="0"/>
        <w:autoSpaceDN w:val="0"/>
        <w:adjustRightInd w:val="0"/>
        <w:rPr>
          <w:b/>
          <w:smallCaps/>
        </w:rPr>
      </w:pPr>
    </w:p>
    <w:p w14:paraId="081B197B" w14:textId="698D236C" w:rsidR="00732193" w:rsidRPr="000C0613" w:rsidRDefault="00732193" w:rsidP="00732193">
      <w:pPr>
        <w:keepNext/>
        <w:keepLines/>
        <w:spacing w:line="360" w:lineRule="auto"/>
        <w:jc w:val="center"/>
      </w:pPr>
      <w:r w:rsidRPr="00020E3B">
        <w:t xml:space="preserve">Gráfico </w:t>
      </w:r>
      <w:r w:rsidR="007B1145">
        <w:t>C</w:t>
      </w:r>
      <w:r w:rsidRPr="00020E3B">
        <w:t>4</w:t>
      </w:r>
      <w:r w:rsidR="001538E1">
        <w:t xml:space="preserve"> - MS</w:t>
      </w:r>
      <w:r>
        <w:t>PE pós/</w:t>
      </w:r>
      <w:proofErr w:type="spellStart"/>
      <w:r>
        <w:t>pré</w:t>
      </w:r>
      <w:proofErr w:type="spellEnd"/>
      <w:r>
        <w:t>-</w:t>
      </w:r>
      <w:r w:rsidRPr="000C0613">
        <w:t>intervenção</w:t>
      </w:r>
    </w:p>
    <w:p w14:paraId="79128457" w14:textId="77777777" w:rsidR="00E66296" w:rsidRDefault="00E66296" w:rsidP="001C734F">
      <w:pPr>
        <w:widowControl w:val="0"/>
        <w:autoSpaceDE w:val="0"/>
        <w:autoSpaceDN w:val="0"/>
        <w:adjustRightInd w:val="0"/>
        <w:rPr>
          <w:b/>
          <w:smallCaps/>
        </w:rPr>
      </w:pPr>
    </w:p>
    <w:p w14:paraId="4E1A5288" w14:textId="785A43E5" w:rsidR="00E66296" w:rsidRDefault="00A425AB" w:rsidP="002364FE">
      <w:pPr>
        <w:widowControl w:val="0"/>
        <w:autoSpaceDE w:val="0"/>
        <w:autoSpaceDN w:val="0"/>
        <w:adjustRightInd w:val="0"/>
        <w:rPr>
          <w:b/>
          <w:smallCaps/>
        </w:rPr>
      </w:pPr>
      <w:r>
        <w:rPr>
          <w:b/>
          <w:smallCaps/>
          <w:noProof/>
        </w:rPr>
        <w:drawing>
          <wp:inline distT="0" distB="0" distL="0" distR="0" wp14:anchorId="39EB998F" wp14:editId="7BD5CF50">
            <wp:extent cx="5400040" cy="3253105"/>
            <wp:effectExtent l="0" t="0" r="0" b="444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4.png"/>
                    <pic:cNvPicPr/>
                  </pic:nvPicPr>
                  <pic:blipFill>
                    <a:blip r:embed="rId28">
                      <a:extLst>
                        <a:ext uri="{28A0092B-C50C-407E-A947-70E740481C1C}">
                          <a14:useLocalDpi xmlns:a14="http://schemas.microsoft.com/office/drawing/2010/main" val="0"/>
                        </a:ext>
                      </a:extLst>
                    </a:blip>
                    <a:stretch>
                      <a:fillRect/>
                    </a:stretch>
                  </pic:blipFill>
                  <pic:spPr>
                    <a:xfrm>
                      <a:off x="0" y="0"/>
                      <a:ext cx="5400040" cy="3253105"/>
                    </a:xfrm>
                    <a:prstGeom prst="rect">
                      <a:avLst/>
                    </a:prstGeom>
                  </pic:spPr>
                </pic:pic>
              </a:graphicData>
            </a:graphic>
          </wp:inline>
        </w:drawing>
      </w:r>
    </w:p>
    <w:p w14:paraId="0E62C0FE" w14:textId="34E2289E" w:rsidR="00E66296" w:rsidRDefault="002364FE" w:rsidP="002364FE">
      <w:pPr>
        <w:widowControl w:val="0"/>
        <w:autoSpaceDE w:val="0"/>
        <w:autoSpaceDN w:val="0"/>
        <w:adjustRightInd w:val="0"/>
        <w:rPr>
          <w:noProof/>
          <w:sz w:val="20"/>
          <w:szCs w:val="20"/>
        </w:rPr>
      </w:pPr>
      <w:r>
        <w:rPr>
          <w:noProof/>
          <w:sz w:val="20"/>
          <w:szCs w:val="20"/>
        </w:rPr>
        <w:t xml:space="preserve">             </w:t>
      </w:r>
      <w:r w:rsidRPr="002364FE">
        <w:rPr>
          <w:noProof/>
          <w:sz w:val="20"/>
          <w:szCs w:val="20"/>
        </w:rPr>
        <w:t>Fonte: Elaboração Própria</w:t>
      </w:r>
    </w:p>
    <w:p w14:paraId="0B892296" w14:textId="77777777" w:rsidR="002364FE" w:rsidRDefault="002364FE" w:rsidP="001C734F">
      <w:pPr>
        <w:widowControl w:val="0"/>
        <w:autoSpaceDE w:val="0"/>
        <w:autoSpaceDN w:val="0"/>
        <w:adjustRightInd w:val="0"/>
        <w:rPr>
          <w:b/>
          <w:smallCaps/>
        </w:rPr>
      </w:pPr>
    </w:p>
    <w:p w14:paraId="35FBC355" w14:textId="2E5530C2" w:rsidR="00082A36" w:rsidRDefault="002C602A" w:rsidP="00B8609A">
      <w:pPr>
        <w:widowControl w:val="0"/>
        <w:autoSpaceDE w:val="0"/>
        <w:autoSpaceDN w:val="0"/>
        <w:adjustRightInd w:val="0"/>
        <w:jc w:val="both"/>
        <w:rPr>
          <w:b/>
          <w:smallCaps/>
        </w:rPr>
      </w:pPr>
      <w:r w:rsidRPr="002C602A">
        <w:rPr>
          <w:b/>
        </w:rPr>
        <w:t>Observação:</w:t>
      </w:r>
      <w:r w:rsidRPr="002C602A">
        <w:t xml:space="preserve"> Embora o modelo possa ser aplicado com alguns dados faltantes, a variável de interesse do modelo não poderá conter valores não disponíveis no período </w:t>
      </w:r>
      <w:proofErr w:type="spellStart"/>
      <w:r w:rsidRPr="002C602A">
        <w:t>pr</w:t>
      </w:r>
      <w:r>
        <w:t>é</w:t>
      </w:r>
      <w:proofErr w:type="spellEnd"/>
      <w:r>
        <w:t>-</w:t>
      </w:r>
      <w:r w:rsidRPr="002C602A">
        <w:t xml:space="preserve">intervenção. </w:t>
      </w:r>
      <w:r w:rsidR="000E17DF">
        <w:t>Em virtude disso, utilizou-se uma imputação de médias nos valores não disponíveis em alguns países.</w:t>
      </w:r>
    </w:p>
    <w:sectPr w:rsidR="00082A36" w:rsidSect="009156FC">
      <w:headerReference w:type="default" r:id="rId29"/>
      <w:footerReference w:type="default" r:id="rId30"/>
      <w:pgSz w:w="11906" w:h="16838"/>
      <w:pgMar w:top="1417" w:right="1701" w:bottom="1417" w:left="1701" w:header="708" w:footer="708" w:gutter="0"/>
      <w:pgNumType w:start="1"/>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5A40EC9" w15:done="0"/>
  <w15:commentEx w15:paraId="0D913756" w15:done="0"/>
  <w15:commentEx w15:paraId="10267EB9" w15:done="0"/>
  <w15:commentEx w15:paraId="50306DB0" w15:done="0"/>
  <w15:commentEx w15:paraId="34173CB8" w15:done="0"/>
  <w15:commentEx w15:paraId="60AF9D52" w15:done="0"/>
  <w15:commentEx w15:paraId="7A1E954B" w15:done="0"/>
  <w15:commentEx w15:paraId="28A145EF" w15:done="0"/>
  <w15:commentEx w15:paraId="0B7C2DB8" w15:done="0"/>
  <w15:commentEx w15:paraId="49A85B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C3E86" w16cex:dateUtc="2020-09-28T13: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5A40EC9" w16cid:durableId="23217D76"/>
  <w16cid:commentId w16cid:paraId="0D913756" w16cid:durableId="23217D77"/>
  <w16cid:commentId w16cid:paraId="10267EB9" w16cid:durableId="231C3E86"/>
  <w16cid:commentId w16cid:paraId="50306DB0" w16cid:durableId="23217D79"/>
  <w16cid:commentId w16cid:paraId="34173CB8" w16cid:durableId="23217D7A"/>
  <w16cid:commentId w16cid:paraId="60AF9D52" w16cid:durableId="23217D7B"/>
  <w16cid:commentId w16cid:paraId="7A1E954B" w16cid:durableId="23217D7C"/>
  <w16cid:commentId w16cid:paraId="28A145EF" w16cid:durableId="23217D7D"/>
  <w16cid:commentId w16cid:paraId="0B7C2DB8" w16cid:durableId="23217D7E"/>
  <w16cid:commentId w16cid:paraId="49A85B01" w16cid:durableId="23217D7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0F5D01" w14:textId="77777777" w:rsidR="006B1E3D" w:rsidRDefault="006B1E3D" w:rsidP="008350D5">
      <w:r>
        <w:separator/>
      </w:r>
    </w:p>
  </w:endnote>
  <w:endnote w:type="continuationSeparator" w:id="0">
    <w:p w14:paraId="729CC6FA" w14:textId="77777777" w:rsidR="006B1E3D" w:rsidRDefault="006B1E3D" w:rsidP="008350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F2FD98" w14:textId="77777777" w:rsidR="00B0029B" w:rsidRDefault="00B0029B" w:rsidP="0071425A">
    <w:pPr>
      <w:pStyle w:val="Rodap"/>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3983050"/>
      <w:docPartObj>
        <w:docPartGallery w:val="Page Numbers (Bottom of Page)"/>
        <w:docPartUnique/>
      </w:docPartObj>
    </w:sdtPr>
    <w:sdtEndPr/>
    <w:sdtContent>
      <w:p w14:paraId="3C7588DD" w14:textId="77777777" w:rsidR="00B0029B" w:rsidRDefault="00B0029B">
        <w:pPr>
          <w:pStyle w:val="Rodap"/>
          <w:jc w:val="right"/>
        </w:pPr>
        <w:r>
          <w:fldChar w:fldCharType="begin"/>
        </w:r>
        <w:r>
          <w:instrText>PAGE   \* MERGEFORMAT</w:instrText>
        </w:r>
        <w:r>
          <w:fldChar w:fldCharType="separate"/>
        </w:r>
        <w:r w:rsidR="00B43A15">
          <w:rPr>
            <w:noProof/>
          </w:rPr>
          <w:t>27</w:t>
        </w:r>
        <w:r>
          <w:fldChar w:fldCharType="end"/>
        </w:r>
      </w:p>
    </w:sdtContent>
  </w:sdt>
  <w:p w14:paraId="041064EC" w14:textId="77777777" w:rsidR="00B0029B" w:rsidRDefault="00B0029B" w:rsidP="0071425A">
    <w:pPr>
      <w:pStyle w:val="Rodap"/>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818D1A" w14:textId="77777777" w:rsidR="006B1E3D" w:rsidRDefault="006B1E3D" w:rsidP="008350D5">
      <w:r>
        <w:separator/>
      </w:r>
    </w:p>
  </w:footnote>
  <w:footnote w:type="continuationSeparator" w:id="0">
    <w:p w14:paraId="0E74C469" w14:textId="77777777" w:rsidR="006B1E3D" w:rsidRDefault="006B1E3D" w:rsidP="008350D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C1B925" w14:textId="77777777" w:rsidR="00B0029B" w:rsidRDefault="00B0029B">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E2419F"/>
    <w:multiLevelType w:val="multilevel"/>
    <w:tmpl w:val="D81E9A0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b w:val="0"/>
        <w:color w:val="auto"/>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nsid w:val="1544739B"/>
    <w:multiLevelType w:val="hybridMultilevel"/>
    <w:tmpl w:val="AC220D40"/>
    <w:lvl w:ilvl="0" w:tplc="04160017">
      <w:start w:val="1"/>
      <w:numFmt w:val="lowerLetter"/>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2">
    <w:nsid w:val="20644352"/>
    <w:multiLevelType w:val="hybridMultilevel"/>
    <w:tmpl w:val="B4A6E3C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383341AB"/>
    <w:multiLevelType w:val="hybridMultilevel"/>
    <w:tmpl w:val="F93E733C"/>
    <w:lvl w:ilvl="0" w:tplc="88B065E2">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39483B10"/>
    <w:multiLevelType w:val="hybridMultilevel"/>
    <w:tmpl w:val="402E7564"/>
    <w:lvl w:ilvl="0" w:tplc="04160017">
      <w:start w:val="1"/>
      <w:numFmt w:val="lowerLetter"/>
      <w:lvlText w:val="%1)"/>
      <w:lvlJc w:val="left"/>
      <w:pPr>
        <w:ind w:left="1628" w:hanging="360"/>
      </w:pPr>
    </w:lvl>
    <w:lvl w:ilvl="1" w:tplc="04160019" w:tentative="1">
      <w:start w:val="1"/>
      <w:numFmt w:val="lowerLetter"/>
      <w:lvlText w:val="%2."/>
      <w:lvlJc w:val="left"/>
      <w:pPr>
        <w:ind w:left="2348" w:hanging="360"/>
      </w:pPr>
    </w:lvl>
    <w:lvl w:ilvl="2" w:tplc="0416001B" w:tentative="1">
      <w:start w:val="1"/>
      <w:numFmt w:val="lowerRoman"/>
      <w:lvlText w:val="%3."/>
      <w:lvlJc w:val="right"/>
      <w:pPr>
        <w:ind w:left="3068" w:hanging="180"/>
      </w:pPr>
    </w:lvl>
    <w:lvl w:ilvl="3" w:tplc="0416000F" w:tentative="1">
      <w:start w:val="1"/>
      <w:numFmt w:val="decimal"/>
      <w:lvlText w:val="%4."/>
      <w:lvlJc w:val="left"/>
      <w:pPr>
        <w:ind w:left="3788" w:hanging="360"/>
      </w:pPr>
    </w:lvl>
    <w:lvl w:ilvl="4" w:tplc="04160019" w:tentative="1">
      <w:start w:val="1"/>
      <w:numFmt w:val="lowerLetter"/>
      <w:lvlText w:val="%5."/>
      <w:lvlJc w:val="left"/>
      <w:pPr>
        <w:ind w:left="4508" w:hanging="360"/>
      </w:pPr>
    </w:lvl>
    <w:lvl w:ilvl="5" w:tplc="0416001B" w:tentative="1">
      <w:start w:val="1"/>
      <w:numFmt w:val="lowerRoman"/>
      <w:lvlText w:val="%6."/>
      <w:lvlJc w:val="right"/>
      <w:pPr>
        <w:ind w:left="5228" w:hanging="180"/>
      </w:pPr>
    </w:lvl>
    <w:lvl w:ilvl="6" w:tplc="0416000F" w:tentative="1">
      <w:start w:val="1"/>
      <w:numFmt w:val="decimal"/>
      <w:lvlText w:val="%7."/>
      <w:lvlJc w:val="left"/>
      <w:pPr>
        <w:ind w:left="5948" w:hanging="360"/>
      </w:pPr>
    </w:lvl>
    <w:lvl w:ilvl="7" w:tplc="04160019" w:tentative="1">
      <w:start w:val="1"/>
      <w:numFmt w:val="lowerLetter"/>
      <w:lvlText w:val="%8."/>
      <w:lvlJc w:val="left"/>
      <w:pPr>
        <w:ind w:left="6668" w:hanging="360"/>
      </w:pPr>
    </w:lvl>
    <w:lvl w:ilvl="8" w:tplc="0416001B" w:tentative="1">
      <w:start w:val="1"/>
      <w:numFmt w:val="lowerRoman"/>
      <w:lvlText w:val="%9."/>
      <w:lvlJc w:val="right"/>
      <w:pPr>
        <w:ind w:left="7388" w:hanging="180"/>
      </w:pPr>
    </w:lvl>
  </w:abstractNum>
  <w:abstractNum w:abstractNumId="5">
    <w:nsid w:val="3B235F0A"/>
    <w:multiLevelType w:val="multilevel"/>
    <w:tmpl w:val="9EB88572"/>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nsid w:val="40CE6C5B"/>
    <w:multiLevelType w:val="hybridMultilevel"/>
    <w:tmpl w:val="EE141F7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4EA97E05"/>
    <w:multiLevelType w:val="hybridMultilevel"/>
    <w:tmpl w:val="CF9081E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50F809CB"/>
    <w:multiLevelType w:val="multilevel"/>
    <w:tmpl w:val="58AE9F06"/>
    <w:lvl w:ilvl="0">
      <w:start w:val="2"/>
      <w:numFmt w:val="decimal"/>
      <w:lvlText w:val="%1."/>
      <w:lvlJc w:val="left"/>
      <w:pPr>
        <w:ind w:left="360" w:hanging="360"/>
      </w:pPr>
      <w:rPr>
        <w:rFonts w:hint="default"/>
        <w:b/>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9">
    <w:nsid w:val="57906676"/>
    <w:multiLevelType w:val="hybridMultilevel"/>
    <w:tmpl w:val="3844EBA2"/>
    <w:lvl w:ilvl="0" w:tplc="04160011">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10">
    <w:nsid w:val="5B5221F5"/>
    <w:multiLevelType w:val="multilevel"/>
    <w:tmpl w:val="F42CFE2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641E0F9B"/>
    <w:multiLevelType w:val="hybridMultilevel"/>
    <w:tmpl w:val="B90C734C"/>
    <w:lvl w:ilvl="0" w:tplc="8B34E08E">
      <w:start w:val="1"/>
      <w:numFmt w:val="bullet"/>
      <w:lvlText w:val="•"/>
      <w:lvlJc w:val="left"/>
      <w:pPr>
        <w:tabs>
          <w:tab w:val="num" w:pos="720"/>
        </w:tabs>
        <w:ind w:left="720" w:hanging="360"/>
      </w:pPr>
      <w:rPr>
        <w:rFonts w:ascii="Times New Roman" w:hAnsi="Times New Roman" w:hint="default"/>
      </w:rPr>
    </w:lvl>
    <w:lvl w:ilvl="1" w:tplc="4754CC1C" w:tentative="1">
      <w:start w:val="1"/>
      <w:numFmt w:val="bullet"/>
      <w:lvlText w:val="•"/>
      <w:lvlJc w:val="left"/>
      <w:pPr>
        <w:tabs>
          <w:tab w:val="num" w:pos="1440"/>
        </w:tabs>
        <w:ind w:left="1440" w:hanging="360"/>
      </w:pPr>
      <w:rPr>
        <w:rFonts w:ascii="Times New Roman" w:hAnsi="Times New Roman" w:hint="default"/>
      </w:rPr>
    </w:lvl>
    <w:lvl w:ilvl="2" w:tplc="C92E9A92" w:tentative="1">
      <w:start w:val="1"/>
      <w:numFmt w:val="bullet"/>
      <w:lvlText w:val="•"/>
      <w:lvlJc w:val="left"/>
      <w:pPr>
        <w:tabs>
          <w:tab w:val="num" w:pos="2160"/>
        </w:tabs>
        <w:ind w:left="2160" w:hanging="360"/>
      </w:pPr>
      <w:rPr>
        <w:rFonts w:ascii="Times New Roman" w:hAnsi="Times New Roman" w:hint="default"/>
      </w:rPr>
    </w:lvl>
    <w:lvl w:ilvl="3" w:tplc="3EA83D1A" w:tentative="1">
      <w:start w:val="1"/>
      <w:numFmt w:val="bullet"/>
      <w:lvlText w:val="•"/>
      <w:lvlJc w:val="left"/>
      <w:pPr>
        <w:tabs>
          <w:tab w:val="num" w:pos="2880"/>
        </w:tabs>
        <w:ind w:left="2880" w:hanging="360"/>
      </w:pPr>
      <w:rPr>
        <w:rFonts w:ascii="Times New Roman" w:hAnsi="Times New Roman" w:hint="default"/>
      </w:rPr>
    </w:lvl>
    <w:lvl w:ilvl="4" w:tplc="6D48CEDC" w:tentative="1">
      <w:start w:val="1"/>
      <w:numFmt w:val="bullet"/>
      <w:lvlText w:val="•"/>
      <w:lvlJc w:val="left"/>
      <w:pPr>
        <w:tabs>
          <w:tab w:val="num" w:pos="3600"/>
        </w:tabs>
        <w:ind w:left="3600" w:hanging="360"/>
      </w:pPr>
      <w:rPr>
        <w:rFonts w:ascii="Times New Roman" w:hAnsi="Times New Roman" w:hint="default"/>
      </w:rPr>
    </w:lvl>
    <w:lvl w:ilvl="5" w:tplc="85DA9CCE" w:tentative="1">
      <w:start w:val="1"/>
      <w:numFmt w:val="bullet"/>
      <w:lvlText w:val="•"/>
      <w:lvlJc w:val="left"/>
      <w:pPr>
        <w:tabs>
          <w:tab w:val="num" w:pos="4320"/>
        </w:tabs>
        <w:ind w:left="4320" w:hanging="360"/>
      </w:pPr>
      <w:rPr>
        <w:rFonts w:ascii="Times New Roman" w:hAnsi="Times New Roman" w:hint="default"/>
      </w:rPr>
    </w:lvl>
    <w:lvl w:ilvl="6" w:tplc="0DC82C0A" w:tentative="1">
      <w:start w:val="1"/>
      <w:numFmt w:val="bullet"/>
      <w:lvlText w:val="•"/>
      <w:lvlJc w:val="left"/>
      <w:pPr>
        <w:tabs>
          <w:tab w:val="num" w:pos="5040"/>
        </w:tabs>
        <w:ind w:left="5040" w:hanging="360"/>
      </w:pPr>
      <w:rPr>
        <w:rFonts w:ascii="Times New Roman" w:hAnsi="Times New Roman" w:hint="default"/>
      </w:rPr>
    </w:lvl>
    <w:lvl w:ilvl="7" w:tplc="C9A8BE7A" w:tentative="1">
      <w:start w:val="1"/>
      <w:numFmt w:val="bullet"/>
      <w:lvlText w:val="•"/>
      <w:lvlJc w:val="left"/>
      <w:pPr>
        <w:tabs>
          <w:tab w:val="num" w:pos="5760"/>
        </w:tabs>
        <w:ind w:left="5760" w:hanging="360"/>
      </w:pPr>
      <w:rPr>
        <w:rFonts w:ascii="Times New Roman" w:hAnsi="Times New Roman" w:hint="default"/>
      </w:rPr>
    </w:lvl>
    <w:lvl w:ilvl="8" w:tplc="FB28C2E0" w:tentative="1">
      <w:start w:val="1"/>
      <w:numFmt w:val="bullet"/>
      <w:lvlText w:val="•"/>
      <w:lvlJc w:val="left"/>
      <w:pPr>
        <w:tabs>
          <w:tab w:val="num" w:pos="6480"/>
        </w:tabs>
        <w:ind w:left="6480" w:hanging="360"/>
      </w:pPr>
      <w:rPr>
        <w:rFonts w:ascii="Times New Roman" w:hAnsi="Times New Roman" w:hint="default"/>
      </w:rPr>
    </w:lvl>
  </w:abstractNum>
  <w:abstractNum w:abstractNumId="12">
    <w:nsid w:val="70C33321"/>
    <w:multiLevelType w:val="hybridMultilevel"/>
    <w:tmpl w:val="6AC818D8"/>
    <w:lvl w:ilvl="0" w:tplc="04160017">
      <w:start w:val="1"/>
      <w:numFmt w:val="lowerLetter"/>
      <w:lvlText w:val="%1)"/>
      <w:lvlJc w:val="left"/>
      <w:pPr>
        <w:ind w:left="1440" w:hanging="360"/>
      </w:pPr>
      <w:rPr>
        <w:rFonts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num w:numId="1">
    <w:abstractNumId w:val="0"/>
  </w:num>
  <w:num w:numId="2">
    <w:abstractNumId w:val="7"/>
  </w:num>
  <w:num w:numId="3">
    <w:abstractNumId w:val="12"/>
  </w:num>
  <w:num w:numId="4">
    <w:abstractNumId w:val="2"/>
  </w:num>
  <w:num w:numId="5">
    <w:abstractNumId w:val="3"/>
  </w:num>
  <w:num w:numId="6">
    <w:abstractNumId w:val="5"/>
  </w:num>
  <w:num w:numId="7">
    <w:abstractNumId w:val="1"/>
  </w:num>
  <w:num w:numId="8">
    <w:abstractNumId w:val="10"/>
  </w:num>
  <w:num w:numId="9">
    <w:abstractNumId w:val="11"/>
  </w:num>
  <w:num w:numId="10">
    <w:abstractNumId w:val="4"/>
  </w:num>
  <w:num w:numId="11">
    <w:abstractNumId w:val="9"/>
  </w:num>
  <w:num w:numId="12">
    <w:abstractNumId w:val="8"/>
  </w:num>
  <w:num w:numId="1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eonardo Monasterio">
    <w15:presenceInfo w15:providerId="Windows Live" w15:userId="c63c5429e171bc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3A54"/>
    <w:rsid w:val="00000BFA"/>
    <w:rsid w:val="00001D22"/>
    <w:rsid w:val="000064B7"/>
    <w:rsid w:val="0001162C"/>
    <w:rsid w:val="000179A9"/>
    <w:rsid w:val="00020BC8"/>
    <w:rsid w:val="00020E3B"/>
    <w:rsid w:val="0002327B"/>
    <w:rsid w:val="0003326F"/>
    <w:rsid w:val="00034DE7"/>
    <w:rsid w:val="00041A54"/>
    <w:rsid w:val="00043848"/>
    <w:rsid w:val="00052606"/>
    <w:rsid w:val="00057B25"/>
    <w:rsid w:val="000638D4"/>
    <w:rsid w:val="000643D5"/>
    <w:rsid w:val="00064837"/>
    <w:rsid w:val="00064F84"/>
    <w:rsid w:val="000676F4"/>
    <w:rsid w:val="00071BCA"/>
    <w:rsid w:val="00081688"/>
    <w:rsid w:val="00081BB4"/>
    <w:rsid w:val="00082A36"/>
    <w:rsid w:val="000873CB"/>
    <w:rsid w:val="00091CA6"/>
    <w:rsid w:val="000949AA"/>
    <w:rsid w:val="00094AF5"/>
    <w:rsid w:val="000A57F9"/>
    <w:rsid w:val="000B01C6"/>
    <w:rsid w:val="000B042C"/>
    <w:rsid w:val="000B308A"/>
    <w:rsid w:val="000B46E3"/>
    <w:rsid w:val="000C0613"/>
    <w:rsid w:val="000C216F"/>
    <w:rsid w:val="000C2ED8"/>
    <w:rsid w:val="000D11D6"/>
    <w:rsid w:val="000D2DAF"/>
    <w:rsid w:val="000D30E9"/>
    <w:rsid w:val="000D3272"/>
    <w:rsid w:val="000D5630"/>
    <w:rsid w:val="000D685B"/>
    <w:rsid w:val="000D6AD7"/>
    <w:rsid w:val="000E1428"/>
    <w:rsid w:val="000E17DF"/>
    <w:rsid w:val="000E7DF7"/>
    <w:rsid w:val="000F068E"/>
    <w:rsid w:val="000F0B09"/>
    <w:rsid w:val="00107B5C"/>
    <w:rsid w:val="00113B7D"/>
    <w:rsid w:val="00114984"/>
    <w:rsid w:val="00116B0B"/>
    <w:rsid w:val="001227E6"/>
    <w:rsid w:val="001241E3"/>
    <w:rsid w:val="00125289"/>
    <w:rsid w:val="001253A6"/>
    <w:rsid w:val="0012684B"/>
    <w:rsid w:val="00130C82"/>
    <w:rsid w:val="00134E9E"/>
    <w:rsid w:val="00146978"/>
    <w:rsid w:val="00150702"/>
    <w:rsid w:val="00151CF8"/>
    <w:rsid w:val="001524FE"/>
    <w:rsid w:val="00152D7E"/>
    <w:rsid w:val="001538E1"/>
    <w:rsid w:val="00153F41"/>
    <w:rsid w:val="00155A06"/>
    <w:rsid w:val="00157518"/>
    <w:rsid w:val="00160125"/>
    <w:rsid w:val="0016215B"/>
    <w:rsid w:val="0016786B"/>
    <w:rsid w:val="00170CF5"/>
    <w:rsid w:val="001740B9"/>
    <w:rsid w:val="001744FF"/>
    <w:rsid w:val="00180998"/>
    <w:rsid w:val="00180FBD"/>
    <w:rsid w:val="001914AF"/>
    <w:rsid w:val="00192D4E"/>
    <w:rsid w:val="001932D4"/>
    <w:rsid w:val="0019687E"/>
    <w:rsid w:val="00196C73"/>
    <w:rsid w:val="00197255"/>
    <w:rsid w:val="001A3167"/>
    <w:rsid w:val="001B20E4"/>
    <w:rsid w:val="001B3398"/>
    <w:rsid w:val="001B4209"/>
    <w:rsid w:val="001B72F2"/>
    <w:rsid w:val="001C031A"/>
    <w:rsid w:val="001C734F"/>
    <w:rsid w:val="001C78CB"/>
    <w:rsid w:val="001D22D7"/>
    <w:rsid w:val="001D2ACC"/>
    <w:rsid w:val="001D5C71"/>
    <w:rsid w:val="001E0C06"/>
    <w:rsid w:val="001E1E62"/>
    <w:rsid w:val="001E5CB1"/>
    <w:rsid w:val="001F0EC2"/>
    <w:rsid w:val="001F2D22"/>
    <w:rsid w:val="001F4CA6"/>
    <w:rsid w:val="001F7120"/>
    <w:rsid w:val="00203EBB"/>
    <w:rsid w:val="00211DFE"/>
    <w:rsid w:val="0021671A"/>
    <w:rsid w:val="00220967"/>
    <w:rsid w:val="00221FC9"/>
    <w:rsid w:val="00222165"/>
    <w:rsid w:val="00225832"/>
    <w:rsid w:val="00232F6C"/>
    <w:rsid w:val="0023310A"/>
    <w:rsid w:val="002361D8"/>
    <w:rsid w:val="002364FE"/>
    <w:rsid w:val="00236F61"/>
    <w:rsid w:val="0024002F"/>
    <w:rsid w:val="002418C2"/>
    <w:rsid w:val="00241D7D"/>
    <w:rsid w:val="002428A2"/>
    <w:rsid w:val="002447FF"/>
    <w:rsid w:val="002452A5"/>
    <w:rsid w:val="00251F6D"/>
    <w:rsid w:val="00251FF0"/>
    <w:rsid w:val="00266B66"/>
    <w:rsid w:val="00271296"/>
    <w:rsid w:val="00274BB0"/>
    <w:rsid w:val="00274D71"/>
    <w:rsid w:val="00276272"/>
    <w:rsid w:val="0028539A"/>
    <w:rsid w:val="00285DE9"/>
    <w:rsid w:val="00290949"/>
    <w:rsid w:val="002A349E"/>
    <w:rsid w:val="002A36D7"/>
    <w:rsid w:val="002A4ADF"/>
    <w:rsid w:val="002B58E2"/>
    <w:rsid w:val="002C309C"/>
    <w:rsid w:val="002C442C"/>
    <w:rsid w:val="002C602A"/>
    <w:rsid w:val="002C66B7"/>
    <w:rsid w:val="002D01CD"/>
    <w:rsid w:val="002D2427"/>
    <w:rsid w:val="002D5B25"/>
    <w:rsid w:val="002E1E54"/>
    <w:rsid w:val="002E2147"/>
    <w:rsid w:val="002E2A91"/>
    <w:rsid w:val="002E2E40"/>
    <w:rsid w:val="002F0180"/>
    <w:rsid w:val="002F2111"/>
    <w:rsid w:val="002F4220"/>
    <w:rsid w:val="002F45B4"/>
    <w:rsid w:val="003037B8"/>
    <w:rsid w:val="0031285B"/>
    <w:rsid w:val="00316882"/>
    <w:rsid w:val="0031698E"/>
    <w:rsid w:val="003276D4"/>
    <w:rsid w:val="0033290C"/>
    <w:rsid w:val="00332B6C"/>
    <w:rsid w:val="00335E72"/>
    <w:rsid w:val="00340693"/>
    <w:rsid w:val="00340F6B"/>
    <w:rsid w:val="00341FEE"/>
    <w:rsid w:val="00342D28"/>
    <w:rsid w:val="00343927"/>
    <w:rsid w:val="0034596F"/>
    <w:rsid w:val="0034629C"/>
    <w:rsid w:val="003467D2"/>
    <w:rsid w:val="00346D6F"/>
    <w:rsid w:val="00347FBC"/>
    <w:rsid w:val="00353375"/>
    <w:rsid w:val="003542ED"/>
    <w:rsid w:val="003542F9"/>
    <w:rsid w:val="003548C9"/>
    <w:rsid w:val="003572CB"/>
    <w:rsid w:val="00363624"/>
    <w:rsid w:val="0036470B"/>
    <w:rsid w:val="00366306"/>
    <w:rsid w:val="00367361"/>
    <w:rsid w:val="003842BA"/>
    <w:rsid w:val="00384F18"/>
    <w:rsid w:val="00386542"/>
    <w:rsid w:val="0039383D"/>
    <w:rsid w:val="003A102F"/>
    <w:rsid w:val="003A1BA7"/>
    <w:rsid w:val="003A403C"/>
    <w:rsid w:val="003A6084"/>
    <w:rsid w:val="003B0253"/>
    <w:rsid w:val="003B0862"/>
    <w:rsid w:val="003B26D5"/>
    <w:rsid w:val="003C2E88"/>
    <w:rsid w:val="003C2EB2"/>
    <w:rsid w:val="003C41E2"/>
    <w:rsid w:val="003C7E62"/>
    <w:rsid w:val="003D01F2"/>
    <w:rsid w:val="003D0312"/>
    <w:rsid w:val="003D1886"/>
    <w:rsid w:val="003D1DA4"/>
    <w:rsid w:val="003D1F2C"/>
    <w:rsid w:val="003D22E7"/>
    <w:rsid w:val="003D24C5"/>
    <w:rsid w:val="003D27D7"/>
    <w:rsid w:val="003D3790"/>
    <w:rsid w:val="003D52E8"/>
    <w:rsid w:val="003D6582"/>
    <w:rsid w:val="003D68D4"/>
    <w:rsid w:val="003E266D"/>
    <w:rsid w:val="003E33DE"/>
    <w:rsid w:val="003E53A9"/>
    <w:rsid w:val="003F0923"/>
    <w:rsid w:val="003F4AFC"/>
    <w:rsid w:val="0040249B"/>
    <w:rsid w:val="004035E8"/>
    <w:rsid w:val="00410301"/>
    <w:rsid w:val="0041156F"/>
    <w:rsid w:val="00416DFF"/>
    <w:rsid w:val="00426964"/>
    <w:rsid w:val="0042731C"/>
    <w:rsid w:val="004306B9"/>
    <w:rsid w:val="00433B9E"/>
    <w:rsid w:val="0043782D"/>
    <w:rsid w:val="00444D65"/>
    <w:rsid w:val="00450D6A"/>
    <w:rsid w:val="00451598"/>
    <w:rsid w:val="00453AE2"/>
    <w:rsid w:val="00455066"/>
    <w:rsid w:val="00457B52"/>
    <w:rsid w:val="00460844"/>
    <w:rsid w:val="00462B2E"/>
    <w:rsid w:val="00462B60"/>
    <w:rsid w:val="00464561"/>
    <w:rsid w:val="00466F0D"/>
    <w:rsid w:val="004701A5"/>
    <w:rsid w:val="0047119F"/>
    <w:rsid w:val="00472C85"/>
    <w:rsid w:val="00475C20"/>
    <w:rsid w:val="00477019"/>
    <w:rsid w:val="00486B70"/>
    <w:rsid w:val="00487C04"/>
    <w:rsid w:val="00490E59"/>
    <w:rsid w:val="00492AC4"/>
    <w:rsid w:val="00492FEE"/>
    <w:rsid w:val="004932EC"/>
    <w:rsid w:val="004965C7"/>
    <w:rsid w:val="00497740"/>
    <w:rsid w:val="004A0C7C"/>
    <w:rsid w:val="004A2475"/>
    <w:rsid w:val="004A5094"/>
    <w:rsid w:val="004A5813"/>
    <w:rsid w:val="004A665C"/>
    <w:rsid w:val="004B0117"/>
    <w:rsid w:val="004B1762"/>
    <w:rsid w:val="004B234F"/>
    <w:rsid w:val="004B3209"/>
    <w:rsid w:val="004B3838"/>
    <w:rsid w:val="004B6298"/>
    <w:rsid w:val="004B76AA"/>
    <w:rsid w:val="004B7918"/>
    <w:rsid w:val="004C0BA0"/>
    <w:rsid w:val="004C4D86"/>
    <w:rsid w:val="004D225C"/>
    <w:rsid w:val="004D32E4"/>
    <w:rsid w:val="004D3CF1"/>
    <w:rsid w:val="004D411E"/>
    <w:rsid w:val="004D588A"/>
    <w:rsid w:val="004D5A00"/>
    <w:rsid w:val="004D5E21"/>
    <w:rsid w:val="004D5F72"/>
    <w:rsid w:val="004E50BC"/>
    <w:rsid w:val="004E53B6"/>
    <w:rsid w:val="004E7E51"/>
    <w:rsid w:val="004F4025"/>
    <w:rsid w:val="004F6C23"/>
    <w:rsid w:val="00501683"/>
    <w:rsid w:val="005065C9"/>
    <w:rsid w:val="0051140E"/>
    <w:rsid w:val="00512A7D"/>
    <w:rsid w:val="00514456"/>
    <w:rsid w:val="00516343"/>
    <w:rsid w:val="005240AF"/>
    <w:rsid w:val="0052776E"/>
    <w:rsid w:val="00527B1B"/>
    <w:rsid w:val="00531B2B"/>
    <w:rsid w:val="005374A2"/>
    <w:rsid w:val="00537BBE"/>
    <w:rsid w:val="005402EF"/>
    <w:rsid w:val="0054477C"/>
    <w:rsid w:val="0055175D"/>
    <w:rsid w:val="0055338F"/>
    <w:rsid w:val="00554C11"/>
    <w:rsid w:val="005658AE"/>
    <w:rsid w:val="0056742B"/>
    <w:rsid w:val="00567776"/>
    <w:rsid w:val="00576F7B"/>
    <w:rsid w:val="005800BD"/>
    <w:rsid w:val="005803B3"/>
    <w:rsid w:val="0058201C"/>
    <w:rsid w:val="00582A6B"/>
    <w:rsid w:val="005857A4"/>
    <w:rsid w:val="00585CE8"/>
    <w:rsid w:val="00591DC5"/>
    <w:rsid w:val="00595D80"/>
    <w:rsid w:val="00595E49"/>
    <w:rsid w:val="0059696D"/>
    <w:rsid w:val="005A04A0"/>
    <w:rsid w:val="005A0A2E"/>
    <w:rsid w:val="005A2870"/>
    <w:rsid w:val="005C18B5"/>
    <w:rsid w:val="005C19C2"/>
    <w:rsid w:val="005C38AD"/>
    <w:rsid w:val="005C3CAA"/>
    <w:rsid w:val="005D0162"/>
    <w:rsid w:val="005D6176"/>
    <w:rsid w:val="005E1C74"/>
    <w:rsid w:val="005E5C69"/>
    <w:rsid w:val="005E7455"/>
    <w:rsid w:val="005F0E77"/>
    <w:rsid w:val="005F1B74"/>
    <w:rsid w:val="005F2FA9"/>
    <w:rsid w:val="005F4CD0"/>
    <w:rsid w:val="00600245"/>
    <w:rsid w:val="006004B0"/>
    <w:rsid w:val="00602D4E"/>
    <w:rsid w:val="00611AFA"/>
    <w:rsid w:val="00614649"/>
    <w:rsid w:val="006156EE"/>
    <w:rsid w:val="00615DEF"/>
    <w:rsid w:val="00615ED9"/>
    <w:rsid w:val="00616FA3"/>
    <w:rsid w:val="006172B1"/>
    <w:rsid w:val="006206C6"/>
    <w:rsid w:val="00623557"/>
    <w:rsid w:val="00626626"/>
    <w:rsid w:val="00626D71"/>
    <w:rsid w:val="00631973"/>
    <w:rsid w:val="00633820"/>
    <w:rsid w:val="006338F2"/>
    <w:rsid w:val="00644A06"/>
    <w:rsid w:val="00647EB3"/>
    <w:rsid w:val="0065067E"/>
    <w:rsid w:val="00651756"/>
    <w:rsid w:val="0065557F"/>
    <w:rsid w:val="00657311"/>
    <w:rsid w:val="00657D08"/>
    <w:rsid w:val="00660576"/>
    <w:rsid w:val="006721BB"/>
    <w:rsid w:val="00672FDB"/>
    <w:rsid w:val="00673D81"/>
    <w:rsid w:val="00675B17"/>
    <w:rsid w:val="00677070"/>
    <w:rsid w:val="00677598"/>
    <w:rsid w:val="006808BA"/>
    <w:rsid w:val="00680F44"/>
    <w:rsid w:val="00682251"/>
    <w:rsid w:val="006861D0"/>
    <w:rsid w:val="00686227"/>
    <w:rsid w:val="00686AD1"/>
    <w:rsid w:val="00692658"/>
    <w:rsid w:val="00693D44"/>
    <w:rsid w:val="00696C88"/>
    <w:rsid w:val="00697611"/>
    <w:rsid w:val="006A0DF5"/>
    <w:rsid w:val="006A4447"/>
    <w:rsid w:val="006B1E3D"/>
    <w:rsid w:val="006B3154"/>
    <w:rsid w:val="006C1857"/>
    <w:rsid w:val="006C4D46"/>
    <w:rsid w:val="006C580A"/>
    <w:rsid w:val="006C620B"/>
    <w:rsid w:val="006D1B91"/>
    <w:rsid w:val="006D5425"/>
    <w:rsid w:val="006E3CAE"/>
    <w:rsid w:val="006E5436"/>
    <w:rsid w:val="006F3444"/>
    <w:rsid w:val="006F3639"/>
    <w:rsid w:val="006F3ED8"/>
    <w:rsid w:val="006F676B"/>
    <w:rsid w:val="00700478"/>
    <w:rsid w:val="0070273E"/>
    <w:rsid w:val="00702A51"/>
    <w:rsid w:val="007069E9"/>
    <w:rsid w:val="0071425A"/>
    <w:rsid w:val="007227FB"/>
    <w:rsid w:val="00725F87"/>
    <w:rsid w:val="0073186F"/>
    <w:rsid w:val="00732193"/>
    <w:rsid w:val="00732363"/>
    <w:rsid w:val="00733187"/>
    <w:rsid w:val="007364FD"/>
    <w:rsid w:val="00736C74"/>
    <w:rsid w:val="00736E39"/>
    <w:rsid w:val="007402EC"/>
    <w:rsid w:val="00742920"/>
    <w:rsid w:val="00744399"/>
    <w:rsid w:val="00745EE0"/>
    <w:rsid w:val="00750308"/>
    <w:rsid w:val="00751403"/>
    <w:rsid w:val="007525FB"/>
    <w:rsid w:val="007601AC"/>
    <w:rsid w:val="00760E03"/>
    <w:rsid w:val="00761854"/>
    <w:rsid w:val="007637ED"/>
    <w:rsid w:val="00780B30"/>
    <w:rsid w:val="00783770"/>
    <w:rsid w:val="007873C5"/>
    <w:rsid w:val="00791147"/>
    <w:rsid w:val="00792ACD"/>
    <w:rsid w:val="0079423B"/>
    <w:rsid w:val="007952E3"/>
    <w:rsid w:val="007A3F17"/>
    <w:rsid w:val="007A6F7A"/>
    <w:rsid w:val="007A7A30"/>
    <w:rsid w:val="007B03EC"/>
    <w:rsid w:val="007B0C88"/>
    <w:rsid w:val="007B1145"/>
    <w:rsid w:val="007B4460"/>
    <w:rsid w:val="007B759B"/>
    <w:rsid w:val="007C2541"/>
    <w:rsid w:val="007C4519"/>
    <w:rsid w:val="007C4EE1"/>
    <w:rsid w:val="007C6FD8"/>
    <w:rsid w:val="007C7A39"/>
    <w:rsid w:val="007D19F1"/>
    <w:rsid w:val="007D46C1"/>
    <w:rsid w:val="007D5DB6"/>
    <w:rsid w:val="007D65E0"/>
    <w:rsid w:val="007D7548"/>
    <w:rsid w:val="007E2CEB"/>
    <w:rsid w:val="007E5B65"/>
    <w:rsid w:val="007E76DF"/>
    <w:rsid w:val="008019E2"/>
    <w:rsid w:val="00805048"/>
    <w:rsid w:val="008111D9"/>
    <w:rsid w:val="008122C3"/>
    <w:rsid w:val="00823A54"/>
    <w:rsid w:val="00826B0B"/>
    <w:rsid w:val="00827F0A"/>
    <w:rsid w:val="00832D6C"/>
    <w:rsid w:val="008330E7"/>
    <w:rsid w:val="00833A33"/>
    <w:rsid w:val="00834A5B"/>
    <w:rsid w:val="00835097"/>
    <w:rsid w:val="008350D5"/>
    <w:rsid w:val="008354A9"/>
    <w:rsid w:val="00837A47"/>
    <w:rsid w:val="00837ACC"/>
    <w:rsid w:val="00846E24"/>
    <w:rsid w:val="008476A6"/>
    <w:rsid w:val="008507A9"/>
    <w:rsid w:val="00851412"/>
    <w:rsid w:val="00852C0E"/>
    <w:rsid w:val="008633C2"/>
    <w:rsid w:val="00863560"/>
    <w:rsid w:val="00865026"/>
    <w:rsid w:val="008722EC"/>
    <w:rsid w:val="00876B7F"/>
    <w:rsid w:val="008806D0"/>
    <w:rsid w:val="00882CCB"/>
    <w:rsid w:val="00884DF5"/>
    <w:rsid w:val="008901F6"/>
    <w:rsid w:val="00890233"/>
    <w:rsid w:val="008902A5"/>
    <w:rsid w:val="008918B3"/>
    <w:rsid w:val="00892CB1"/>
    <w:rsid w:val="00892D8F"/>
    <w:rsid w:val="00894AA6"/>
    <w:rsid w:val="008A3056"/>
    <w:rsid w:val="008A4F44"/>
    <w:rsid w:val="008A5A1E"/>
    <w:rsid w:val="008B56AE"/>
    <w:rsid w:val="008C7A00"/>
    <w:rsid w:val="008D699B"/>
    <w:rsid w:val="008E04D5"/>
    <w:rsid w:val="008E1A54"/>
    <w:rsid w:val="008E3FB8"/>
    <w:rsid w:val="008F02B2"/>
    <w:rsid w:val="008F1913"/>
    <w:rsid w:val="008F4558"/>
    <w:rsid w:val="008F5FAE"/>
    <w:rsid w:val="00906B80"/>
    <w:rsid w:val="009136B9"/>
    <w:rsid w:val="009156FC"/>
    <w:rsid w:val="0091731D"/>
    <w:rsid w:val="00922905"/>
    <w:rsid w:val="00925443"/>
    <w:rsid w:val="009265B6"/>
    <w:rsid w:val="00931259"/>
    <w:rsid w:val="00932DA6"/>
    <w:rsid w:val="00933C4C"/>
    <w:rsid w:val="00933FBD"/>
    <w:rsid w:val="00934F34"/>
    <w:rsid w:val="009371F3"/>
    <w:rsid w:val="009373F2"/>
    <w:rsid w:val="0093761F"/>
    <w:rsid w:val="0094218E"/>
    <w:rsid w:val="009423FF"/>
    <w:rsid w:val="00943A69"/>
    <w:rsid w:val="00944B88"/>
    <w:rsid w:val="009453DB"/>
    <w:rsid w:val="00946C5F"/>
    <w:rsid w:val="00950868"/>
    <w:rsid w:val="00951810"/>
    <w:rsid w:val="00957A67"/>
    <w:rsid w:val="00962402"/>
    <w:rsid w:val="009633E9"/>
    <w:rsid w:val="00963746"/>
    <w:rsid w:val="00965CBE"/>
    <w:rsid w:val="009661BB"/>
    <w:rsid w:val="009703C8"/>
    <w:rsid w:val="0097736A"/>
    <w:rsid w:val="009811E9"/>
    <w:rsid w:val="00984030"/>
    <w:rsid w:val="009A4148"/>
    <w:rsid w:val="009A58A2"/>
    <w:rsid w:val="009A7613"/>
    <w:rsid w:val="009A7DF6"/>
    <w:rsid w:val="009B0738"/>
    <w:rsid w:val="009B3002"/>
    <w:rsid w:val="009D127B"/>
    <w:rsid w:val="009D3341"/>
    <w:rsid w:val="009D3D09"/>
    <w:rsid w:val="009D724D"/>
    <w:rsid w:val="009D7A4D"/>
    <w:rsid w:val="009E1CD3"/>
    <w:rsid w:val="009E1F43"/>
    <w:rsid w:val="009E3610"/>
    <w:rsid w:val="009E7B8F"/>
    <w:rsid w:val="009F00B7"/>
    <w:rsid w:val="00A06513"/>
    <w:rsid w:val="00A1184F"/>
    <w:rsid w:val="00A11EBA"/>
    <w:rsid w:val="00A11FF6"/>
    <w:rsid w:val="00A1650E"/>
    <w:rsid w:val="00A16746"/>
    <w:rsid w:val="00A171F6"/>
    <w:rsid w:val="00A24DE1"/>
    <w:rsid w:val="00A31A4C"/>
    <w:rsid w:val="00A365F3"/>
    <w:rsid w:val="00A36C98"/>
    <w:rsid w:val="00A425AB"/>
    <w:rsid w:val="00A430F9"/>
    <w:rsid w:val="00A4536D"/>
    <w:rsid w:val="00A47052"/>
    <w:rsid w:val="00A60200"/>
    <w:rsid w:val="00A61B09"/>
    <w:rsid w:val="00A62C2A"/>
    <w:rsid w:val="00A712AD"/>
    <w:rsid w:val="00A7226A"/>
    <w:rsid w:val="00A84333"/>
    <w:rsid w:val="00A86244"/>
    <w:rsid w:val="00A92130"/>
    <w:rsid w:val="00A93381"/>
    <w:rsid w:val="00A94CE7"/>
    <w:rsid w:val="00A956A9"/>
    <w:rsid w:val="00A97DF6"/>
    <w:rsid w:val="00AA20C1"/>
    <w:rsid w:val="00AA6FD6"/>
    <w:rsid w:val="00AB13BA"/>
    <w:rsid w:val="00AB3AEB"/>
    <w:rsid w:val="00AB541A"/>
    <w:rsid w:val="00AB6FDF"/>
    <w:rsid w:val="00AC0118"/>
    <w:rsid w:val="00AC2BD9"/>
    <w:rsid w:val="00AC333F"/>
    <w:rsid w:val="00AD05EE"/>
    <w:rsid w:val="00AE0298"/>
    <w:rsid w:val="00AE30AD"/>
    <w:rsid w:val="00AE4F88"/>
    <w:rsid w:val="00AE5464"/>
    <w:rsid w:val="00AF4701"/>
    <w:rsid w:val="00AF4840"/>
    <w:rsid w:val="00B0029B"/>
    <w:rsid w:val="00B0295D"/>
    <w:rsid w:val="00B0442B"/>
    <w:rsid w:val="00B07E49"/>
    <w:rsid w:val="00B10DF0"/>
    <w:rsid w:val="00B135B7"/>
    <w:rsid w:val="00B141AC"/>
    <w:rsid w:val="00B176AB"/>
    <w:rsid w:val="00B21005"/>
    <w:rsid w:val="00B2420F"/>
    <w:rsid w:val="00B25B79"/>
    <w:rsid w:val="00B2718C"/>
    <w:rsid w:val="00B3079E"/>
    <w:rsid w:val="00B403AF"/>
    <w:rsid w:val="00B40E76"/>
    <w:rsid w:val="00B43633"/>
    <w:rsid w:val="00B43A15"/>
    <w:rsid w:val="00B43BC3"/>
    <w:rsid w:val="00B50FE9"/>
    <w:rsid w:val="00B52F92"/>
    <w:rsid w:val="00B55CE2"/>
    <w:rsid w:val="00B63FCB"/>
    <w:rsid w:val="00B7336C"/>
    <w:rsid w:val="00B73634"/>
    <w:rsid w:val="00B841A2"/>
    <w:rsid w:val="00B84AE4"/>
    <w:rsid w:val="00B8609A"/>
    <w:rsid w:val="00B86752"/>
    <w:rsid w:val="00B97834"/>
    <w:rsid w:val="00BA112C"/>
    <w:rsid w:val="00BA116B"/>
    <w:rsid w:val="00BA2169"/>
    <w:rsid w:val="00BA356D"/>
    <w:rsid w:val="00BA4FA8"/>
    <w:rsid w:val="00BB16CD"/>
    <w:rsid w:val="00BB1ED2"/>
    <w:rsid w:val="00BB293A"/>
    <w:rsid w:val="00BB6BC4"/>
    <w:rsid w:val="00BC06F8"/>
    <w:rsid w:val="00BC2AB8"/>
    <w:rsid w:val="00BC3730"/>
    <w:rsid w:val="00BD2D8A"/>
    <w:rsid w:val="00BE19FC"/>
    <w:rsid w:val="00BE3A0D"/>
    <w:rsid w:val="00BE579F"/>
    <w:rsid w:val="00BF0752"/>
    <w:rsid w:val="00BF1F47"/>
    <w:rsid w:val="00BF2565"/>
    <w:rsid w:val="00BF673B"/>
    <w:rsid w:val="00BF7092"/>
    <w:rsid w:val="00BF7229"/>
    <w:rsid w:val="00C02D16"/>
    <w:rsid w:val="00C04C6F"/>
    <w:rsid w:val="00C06A9D"/>
    <w:rsid w:val="00C0723C"/>
    <w:rsid w:val="00C07D74"/>
    <w:rsid w:val="00C12017"/>
    <w:rsid w:val="00C15837"/>
    <w:rsid w:val="00C2008B"/>
    <w:rsid w:val="00C20997"/>
    <w:rsid w:val="00C22C2C"/>
    <w:rsid w:val="00C25817"/>
    <w:rsid w:val="00C322CE"/>
    <w:rsid w:val="00C36D7E"/>
    <w:rsid w:val="00C45409"/>
    <w:rsid w:val="00C51777"/>
    <w:rsid w:val="00C51EF1"/>
    <w:rsid w:val="00C52B65"/>
    <w:rsid w:val="00C5403F"/>
    <w:rsid w:val="00C55FA1"/>
    <w:rsid w:val="00C570E0"/>
    <w:rsid w:val="00C6027C"/>
    <w:rsid w:val="00C6061D"/>
    <w:rsid w:val="00C609C8"/>
    <w:rsid w:val="00C615D9"/>
    <w:rsid w:val="00C61DC2"/>
    <w:rsid w:val="00C62432"/>
    <w:rsid w:val="00C63699"/>
    <w:rsid w:val="00C6416F"/>
    <w:rsid w:val="00C643CD"/>
    <w:rsid w:val="00C71CD2"/>
    <w:rsid w:val="00C73564"/>
    <w:rsid w:val="00C75B5E"/>
    <w:rsid w:val="00C77C4E"/>
    <w:rsid w:val="00C80BC8"/>
    <w:rsid w:val="00C81CF8"/>
    <w:rsid w:val="00C82D6D"/>
    <w:rsid w:val="00C86828"/>
    <w:rsid w:val="00C87CDE"/>
    <w:rsid w:val="00C929C5"/>
    <w:rsid w:val="00C943B4"/>
    <w:rsid w:val="00C95D8C"/>
    <w:rsid w:val="00C96142"/>
    <w:rsid w:val="00CA12F9"/>
    <w:rsid w:val="00CA2EBD"/>
    <w:rsid w:val="00CA6464"/>
    <w:rsid w:val="00CB2C55"/>
    <w:rsid w:val="00CB4CD3"/>
    <w:rsid w:val="00CB5BBD"/>
    <w:rsid w:val="00CB734F"/>
    <w:rsid w:val="00CC6D7B"/>
    <w:rsid w:val="00CD29BE"/>
    <w:rsid w:val="00CD4A1E"/>
    <w:rsid w:val="00CD786E"/>
    <w:rsid w:val="00CE3EDD"/>
    <w:rsid w:val="00CE6C8B"/>
    <w:rsid w:val="00CE6CCF"/>
    <w:rsid w:val="00CE77DE"/>
    <w:rsid w:val="00CF1E25"/>
    <w:rsid w:val="00CF4D87"/>
    <w:rsid w:val="00CF4E4B"/>
    <w:rsid w:val="00CF516A"/>
    <w:rsid w:val="00CF5A40"/>
    <w:rsid w:val="00D012D6"/>
    <w:rsid w:val="00D04977"/>
    <w:rsid w:val="00D1269B"/>
    <w:rsid w:val="00D16F43"/>
    <w:rsid w:val="00D20C2A"/>
    <w:rsid w:val="00D268B5"/>
    <w:rsid w:val="00D34A4B"/>
    <w:rsid w:val="00D44AC5"/>
    <w:rsid w:val="00D47C89"/>
    <w:rsid w:val="00D50716"/>
    <w:rsid w:val="00D50AB7"/>
    <w:rsid w:val="00D51E39"/>
    <w:rsid w:val="00D6258B"/>
    <w:rsid w:val="00D635CC"/>
    <w:rsid w:val="00D64FCD"/>
    <w:rsid w:val="00D665AB"/>
    <w:rsid w:val="00D67FED"/>
    <w:rsid w:val="00D7203D"/>
    <w:rsid w:val="00D80371"/>
    <w:rsid w:val="00D8199B"/>
    <w:rsid w:val="00D874AC"/>
    <w:rsid w:val="00D87FF8"/>
    <w:rsid w:val="00D935BF"/>
    <w:rsid w:val="00D94EF7"/>
    <w:rsid w:val="00D96F9C"/>
    <w:rsid w:val="00DA03E0"/>
    <w:rsid w:val="00DA0FE0"/>
    <w:rsid w:val="00DA2626"/>
    <w:rsid w:val="00DA496B"/>
    <w:rsid w:val="00DA4A02"/>
    <w:rsid w:val="00DA5470"/>
    <w:rsid w:val="00DA5639"/>
    <w:rsid w:val="00DB31EF"/>
    <w:rsid w:val="00DB67D4"/>
    <w:rsid w:val="00DB68B1"/>
    <w:rsid w:val="00DC339C"/>
    <w:rsid w:val="00DC5475"/>
    <w:rsid w:val="00DC66D7"/>
    <w:rsid w:val="00DD1B4A"/>
    <w:rsid w:val="00DD34F6"/>
    <w:rsid w:val="00DD38B1"/>
    <w:rsid w:val="00DD4B28"/>
    <w:rsid w:val="00DE2213"/>
    <w:rsid w:val="00DE2235"/>
    <w:rsid w:val="00DE2FD6"/>
    <w:rsid w:val="00DE38EF"/>
    <w:rsid w:val="00DE5035"/>
    <w:rsid w:val="00DE7946"/>
    <w:rsid w:val="00DF622E"/>
    <w:rsid w:val="00DF65E0"/>
    <w:rsid w:val="00E01ADF"/>
    <w:rsid w:val="00E0297C"/>
    <w:rsid w:val="00E03979"/>
    <w:rsid w:val="00E03B1E"/>
    <w:rsid w:val="00E0477F"/>
    <w:rsid w:val="00E04906"/>
    <w:rsid w:val="00E04F9E"/>
    <w:rsid w:val="00E058AD"/>
    <w:rsid w:val="00E05D60"/>
    <w:rsid w:val="00E07742"/>
    <w:rsid w:val="00E14440"/>
    <w:rsid w:val="00E15F80"/>
    <w:rsid w:val="00E17BCA"/>
    <w:rsid w:val="00E217BC"/>
    <w:rsid w:val="00E219DD"/>
    <w:rsid w:val="00E30769"/>
    <w:rsid w:val="00E30E73"/>
    <w:rsid w:val="00E32890"/>
    <w:rsid w:val="00E33F13"/>
    <w:rsid w:val="00E34E96"/>
    <w:rsid w:val="00E43176"/>
    <w:rsid w:val="00E47CBE"/>
    <w:rsid w:val="00E47EAA"/>
    <w:rsid w:val="00E5029F"/>
    <w:rsid w:val="00E513FA"/>
    <w:rsid w:val="00E514D4"/>
    <w:rsid w:val="00E52F4A"/>
    <w:rsid w:val="00E55137"/>
    <w:rsid w:val="00E56585"/>
    <w:rsid w:val="00E571E2"/>
    <w:rsid w:val="00E57647"/>
    <w:rsid w:val="00E63CE3"/>
    <w:rsid w:val="00E650EE"/>
    <w:rsid w:val="00E66296"/>
    <w:rsid w:val="00E679B1"/>
    <w:rsid w:val="00E67BCD"/>
    <w:rsid w:val="00E700FF"/>
    <w:rsid w:val="00E70DBC"/>
    <w:rsid w:val="00E719DC"/>
    <w:rsid w:val="00E73394"/>
    <w:rsid w:val="00E801CE"/>
    <w:rsid w:val="00E834B2"/>
    <w:rsid w:val="00E8696B"/>
    <w:rsid w:val="00E87CD0"/>
    <w:rsid w:val="00E91C39"/>
    <w:rsid w:val="00E927DD"/>
    <w:rsid w:val="00E935CE"/>
    <w:rsid w:val="00E945F9"/>
    <w:rsid w:val="00E94A1F"/>
    <w:rsid w:val="00E95009"/>
    <w:rsid w:val="00E97A3E"/>
    <w:rsid w:val="00EA17C4"/>
    <w:rsid w:val="00EA575C"/>
    <w:rsid w:val="00EB001D"/>
    <w:rsid w:val="00EC08A0"/>
    <w:rsid w:val="00EC130C"/>
    <w:rsid w:val="00EC3BDF"/>
    <w:rsid w:val="00EC4B8D"/>
    <w:rsid w:val="00EC5A9D"/>
    <w:rsid w:val="00EC6B54"/>
    <w:rsid w:val="00ED34D8"/>
    <w:rsid w:val="00ED4339"/>
    <w:rsid w:val="00ED53E4"/>
    <w:rsid w:val="00ED6ADF"/>
    <w:rsid w:val="00EE49C9"/>
    <w:rsid w:val="00EE5A7E"/>
    <w:rsid w:val="00EF0A8B"/>
    <w:rsid w:val="00EF2C27"/>
    <w:rsid w:val="00EF2D93"/>
    <w:rsid w:val="00F00384"/>
    <w:rsid w:val="00F00876"/>
    <w:rsid w:val="00F011EE"/>
    <w:rsid w:val="00F015A1"/>
    <w:rsid w:val="00F04B42"/>
    <w:rsid w:val="00F1195E"/>
    <w:rsid w:val="00F2097C"/>
    <w:rsid w:val="00F329B6"/>
    <w:rsid w:val="00F32C0D"/>
    <w:rsid w:val="00F35A0C"/>
    <w:rsid w:val="00F40231"/>
    <w:rsid w:val="00F46F93"/>
    <w:rsid w:val="00F47E90"/>
    <w:rsid w:val="00F50C9A"/>
    <w:rsid w:val="00F530C1"/>
    <w:rsid w:val="00F56726"/>
    <w:rsid w:val="00F56759"/>
    <w:rsid w:val="00F57CA4"/>
    <w:rsid w:val="00F57E91"/>
    <w:rsid w:val="00F61CC4"/>
    <w:rsid w:val="00F626E1"/>
    <w:rsid w:val="00F64084"/>
    <w:rsid w:val="00F66F83"/>
    <w:rsid w:val="00F70C5C"/>
    <w:rsid w:val="00F723C4"/>
    <w:rsid w:val="00F7275A"/>
    <w:rsid w:val="00F730D0"/>
    <w:rsid w:val="00F74C10"/>
    <w:rsid w:val="00F81F6B"/>
    <w:rsid w:val="00F8441E"/>
    <w:rsid w:val="00F876B0"/>
    <w:rsid w:val="00F87EEA"/>
    <w:rsid w:val="00F87F1B"/>
    <w:rsid w:val="00F9070F"/>
    <w:rsid w:val="00F91290"/>
    <w:rsid w:val="00F92C29"/>
    <w:rsid w:val="00F94546"/>
    <w:rsid w:val="00F95EF4"/>
    <w:rsid w:val="00F97934"/>
    <w:rsid w:val="00FA1894"/>
    <w:rsid w:val="00FA56A9"/>
    <w:rsid w:val="00FB0827"/>
    <w:rsid w:val="00FB11B1"/>
    <w:rsid w:val="00FB15ED"/>
    <w:rsid w:val="00FB1A7E"/>
    <w:rsid w:val="00FB4DE1"/>
    <w:rsid w:val="00FB662D"/>
    <w:rsid w:val="00FB691E"/>
    <w:rsid w:val="00FC0BE0"/>
    <w:rsid w:val="00FC1459"/>
    <w:rsid w:val="00FC3F3A"/>
    <w:rsid w:val="00FC513A"/>
    <w:rsid w:val="00FC57F1"/>
    <w:rsid w:val="00FC589B"/>
    <w:rsid w:val="00FC5FA8"/>
    <w:rsid w:val="00FC701F"/>
    <w:rsid w:val="00FC71A6"/>
    <w:rsid w:val="00FC7B70"/>
    <w:rsid w:val="00FC7ECC"/>
    <w:rsid w:val="00FD1404"/>
    <w:rsid w:val="00FD2795"/>
    <w:rsid w:val="00FE1C76"/>
    <w:rsid w:val="00FE2D67"/>
    <w:rsid w:val="00FE3AD9"/>
    <w:rsid w:val="00FE55EC"/>
    <w:rsid w:val="00FE6A69"/>
    <w:rsid w:val="00FE7CE9"/>
    <w:rsid w:val="00FF25DC"/>
    <w:rsid w:val="00FF35D9"/>
    <w:rsid w:val="00FF7C05"/>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7855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1857"/>
    <w:pPr>
      <w:spacing w:after="0" w:line="240" w:lineRule="auto"/>
    </w:pPr>
    <w:rPr>
      <w:rFonts w:ascii="Times New Roman" w:eastAsia="Times New Roman" w:hAnsi="Times New Roman" w:cs="Times New Roman"/>
      <w:sz w:val="24"/>
      <w:szCs w:val="24"/>
      <w:lang w:eastAsia="pt-BR"/>
    </w:rPr>
  </w:style>
  <w:style w:type="paragraph" w:styleId="Ttulo1">
    <w:name w:val="heading 1"/>
    <w:basedOn w:val="Normal"/>
    <w:next w:val="Normal"/>
    <w:link w:val="Ttulo1Char"/>
    <w:uiPriority w:val="9"/>
    <w:qFormat/>
    <w:rsid w:val="0029094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125289"/>
    <w:pPr>
      <w:spacing w:after="200" w:line="276" w:lineRule="auto"/>
      <w:ind w:left="720"/>
      <w:contextualSpacing/>
    </w:pPr>
    <w:rPr>
      <w:rFonts w:asciiTheme="minorHAnsi" w:eastAsiaTheme="minorHAnsi" w:hAnsiTheme="minorHAnsi" w:cstheme="minorBidi"/>
      <w:sz w:val="22"/>
      <w:szCs w:val="22"/>
      <w:lang w:eastAsia="en-US"/>
    </w:rPr>
  </w:style>
  <w:style w:type="character" w:customStyle="1" w:styleId="fontstyle01">
    <w:name w:val="fontstyle01"/>
    <w:basedOn w:val="Fontepargpadro"/>
    <w:rsid w:val="00673D81"/>
    <w:rPr>
      <w:rFonts w:ascii="ArialMT" w:hAnsi="ArialMT" w:hint="default"/>
      <w:b w:val="0"/>
      <w:bCs w:val="0"/>
      <w:i w:val="0"/>
      <w:iCs w:val="0"/>
      <w:color w:val="000000"/>
      <w:sz w:val="24"/>
      <w:szCs w:val="24"/>
    </w:rPr>
  </w:style>
  <w:style w:type="paragraph" w:styleId="Textodebalo">
    <w:name w:val="Balloon Text"/>
    <w:basedOn w:val="Normal"/>
    <w:link w:val="TextodebaloChar"/>
    <w:uiPriority w:val="99"/>
    <w:semiHidden/>
    <w:unhideWhenUsed/>
    <w:rsid w:val="00B73634"/>
    <w:rPr>
      <w:rFonts w:ascii="Tahoma" w:eastAsiaTheme="minorHAnsi" w:hAnsi="Tahoma" w:cs="Tahoma"/>
      <w:sz w:val="16"/>
      <w:szCs w:val="16"/>
      <w:lang w:eastAsia="en-US"/>
    </w:rPr>
  </w:style>
  <w:style w:type="character" w:customStyle="1" w:styleId="TextodebaloChar">
    <w:name w:val="Texto de balão Char"/>
    <w:basedOn w:val="Fontepargpadro"/>
    <w:link w:val="Textodebalo"/>
    <w:uiPriority w:val="99"/>
    <w:semiHidden/>
    <w:rsid w:val="00B73634"/>
    <w:rPr>
      <w:rFonts w:ascii="Tahoma" w:hAnsi="Tahoma" w:cs="Tahoma"/>
      <w:sz w:val="16"/>
      <w:szCs w:val="16"/>
    </w:rPr>
  </w:style>
  <w:style w:type="character" w:styleId="TextodoEspaoReservado">
    <w:name w:val="Placeholder Text"/>
    <w:basedOn w:val="Fontepargpadro"/>
    <w:uiPriority w:val="99"/>
    <w:semiHidden/>
    <w:rsid w:val="00B73634"/>
    <w:rPr>
      <w:color w:val="808080"/>
    </w:rPr>
  </w:style>
  <w:style w:type="table" w:styleId="Tabelacomgrade">
    <w:name w:val="Table Grid"/>
    <w:basedOn w:val="Tabelanormal"/>
    <w:uiPriority w:val="59"/>
    <w:rsid w:val="002A36D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bealho">
    <w:name w:val="header"/>
    <w:basedOn w:val="Normal"/>
    <w:link w:val="CabealhoChar"/>
    <w:uiPriority w:val="99"/>
    <w:unhideWhenUsed/>
    <w:rsid w:val="003D3790"/>
    <w:pPr>
      <w:tabs>
        <w:tab w:val="center" w:pos="4252"/>
        <w:tab w:val="right" w:pos="8504"/>
      </w:tabs>
    </w:pPr>
    <w:rPr>
      <w:rFonts w:asciiTheme="minorHAnsi" w:eastAsiaTheme="minorHAnsi" w:hAnsiTheme="minorHAnsi" w:cstheme="minorBidi"/>
      <w:sz w:val="22"/>
      <w:szCs w:val="22"/>
      <w:lang w:eastAsia="en-US"/>
    </w:rPr>
  </w:style>
  <w:style w:type="character" w:customStyle="1" w:styleId="CabealhoChar">
    <w:name w:val="Cabeçalho Char"/>
    <w:basedOn w:val="Fontepargpadro"/>
    <w:link w:val="Cabealho"/>
    <w:uiPriority w:val="99"/>
    <w:rsid w:val="003D3790"/>
  </w:style>
  <w:style w:type="paragraph" w:styleId="Rodap">
    <w:name w:val="footer"/>
    <w:basedOn w:val="Normal"/>
    <w:link w:val="RodapChar"/>
    <w:uiPriority w:val="99"/>
    <w:unhideWhenUsed/>
    <w:rsid w:val="003D3790"/>
    <w:pPr>
      <w:tabs>
        <w:tab w:val="center" w:pos="4252"/>
        <w:tab w:val="right" w:pos="8504"/>
      </w:tabs>
    </w:pPr>
    <w:rPr>
      <w:rFonts w:asciiTheme="minorHAnsi" w:eastAsiaTheme="minorHAnsi" w:hAnsiTheme="minorHAnsi" w:cstheme="minorBidi"/>
      <w:sz w:val="22"/>
      <w:szCs w:val="22"/>
      <w:lang w:eastAsia="en-US"/>
    </w:rPr>
  </w:style>
  <w:style w:type="character" w:customStyle="1" w:styleId="RodapChar">
    <w:name w:val="Rodapé Char"/>
    <w:basedOn w:val="Fontepargpadro"/>
    <w:link w:val="Rodap"/>
    <w:uiPriority w:val="99"/>
    <w:rsid w:val="003D3790"/>
  </w:style>
  <w:style w:type="character" w:customStyle="1" w:styleId="gd15mcfceub">
    <w:name w:val="gd15mcfceub"/>
    <w:basedOn w:val="Fontepargpadro"/>
    <w:rsid w:val="00081BB4"/>
  </w:style>
  <w:style w:type="character" w:styleId="nfase">
    <w:name w:val="Emphasis"/>
    <w:basedOn w:val="Fontepargpadro"/>
    <w:uiPriority w:val="20"/>
    <w:qFormat/>
    <w:rsid w:val="00951810"/>
    <w:rPr>
      <w:i/>
      <w:iCs/>
    </w:rPr>
  </w:style>
  <w:style w:type="character" w:styleId="Forte">
    <w:name w:val="Strong"/>
    <w:basedOn w:val="Fontepargpadro"/>
    <w:uiPriority w:val="22"/>
    <w:qFormat/>
    <w:rsid w:val="00FB15ED"/>
    <w:rPr>
      <w:b/>
      <w:bCs/>
    </w:rPr>
  </w:style>
  <w:style w:type="character" w:styleId="Hyperlink">
    <w:name w:val="Hyperlink"/>
    <w:basedOn w:val="Fontepargpadro"/>
    <w:uiPriority w:val="99"/>
    <w:unhideWhenUsed/>
    <w:rsid w:val="006C1857"/>
    <w:rPr>
      <w:color w:val="0000FF"/>
      <w:u w:val="single"/>
    </w:rPr>
  </w:style>
  <w:style w:type="character" w:styleId="Refdecomentrio">
    <w:name w:val="annotation reference"/>
    <w:basedOn w:val="Fontepargpadro"/>
    <w:uiPriority w:val="99"/>
    <w:semiHidden/>
    <w:unhideWhenUsed/>
    <w:rsid w:val="001D5C71"/>
    <w:rPr>
      <w:sz w:val="18"/>
      <w:szCs w:val="18"/>
    </w:rPr>
  </w:style>
  <w:style w:type="paragraph" w:styleId="Textodecomentrio">
    <w:name w:val="annotation text"/>
    <w:basedOn w:val="Normal"/>
    <w:link w:val="TextodecomentrioChar"/>
    <w:uiPriority w:val="99"/>
    <w:semiHidden/>
    <w:unhideWhenUsed/>
    <w:rsid w:val="001D5C71"/>
  </w:style>
  <w:style w:type="character" w:customStyle="1" w:styleId="TextodecomentrioChar">
    <w:name w:val="Texto de comentário Char"/>
    <w:basedOn w:val="Fontepargpadro"/>
    <w:link w:val="Textodecomentrio"/>
    <w:uiPriority w:val="99"/>
    <w:semiHidden/>
    <w:rsid w:val="001D5C71"/>
    <w:rPr>
      <w:rFonts w:ascii="Times New Roman" w:eastAsia="Times New Roman" w:hAnsi="Times New Roman" w:cs="Times New Roman"/>
      <w:sz w:val="24"/>
      <w:szCs w:val="24"/>
      <w:lang w:eastAsia="pt-BR"/>
    </w:rPr>
  </w:style>
  <w:style w:type="paragraph" w:styleId="Assuntodocomentrio">
    <w:name w:val="annotation subject"/>
    <w:basedOn w:val="Textodecomentrio"/>
    <w:next w:val="Textodecomentrio"/>
    <w:link w:val="AssuntodocomentrioChar"/>
    <w:uiPriority w:val="99"/>
    <w:semiHidden/>
    <w:unhideWhenUsed/>
    <w:rsid w:val="001D5C71"/>
    <w:rPr>
      <w:b/>
      <w:bCs/>
      <w:sz w:val="20"/>
      <w:szCs w:val="20"/>
    </w:rPr>
  </w:style>
  <w:style w:type="character" w:customStyle="1" w:styleId="AssuntodocomentrioChar">
    <w:name w:val="Assunto do comentário Char"/>
    <w:basedOn w:val="TextodecomentrioChar"/>
    <w:link w:val="Assuntodocomentrio"/>
    <w:uiPriority w:val="99"/>
    <w:semiHidden/>
    <w:rsid w:val="001D5C71"/>
    <w:rPr>
      <w:rFonts w:ascii="Times New Roman" w:eastAsia="Times New Roman" w:hAnsi="Times New Roman" w:cs="Times New Roman"/>
      <w:b/>
      <w:bCs/>
      <w:sz w:val="20"/>
      <w:szCs w:val="20"/>
      <w:lang w:eastAsia="pt-BR"/>
    </w:rPr>
  </w:style>
  <w:style w:type="paragraph" w:styleId="Reviso">
    <w:name w:val="Revision"/>
    <w:hidden/>
    <w:uiPriority w:val="99"/>
    <w:semiHidden/>
    <w:rsid w:val="005C38AD"/>
    <w:pPr>
      <w:spacing w:after="0" w:line="240" w:lineRule="auto"/>
    </w:pPr>
    <w:rPr>
      <w:rFonts w:ascii="Times New Roman" w:eastAsia="Times New Roman" w:hAnsi="Times New Roman" w:cs="Times New Roman"/>
      <w:sz w:val="24"/>
      <w:szCs w:val="24"/>
      <w:lang w:eastAsia="pt-BR"/>
    </w:rPr>
  </w:style>
  <w:style w:type="character" w:customStyle="1" w:styleId="tlid-translation">
    <w:name w:val="tlid-translation"/>
    <w:basedOn w:val="Fontepargpadro"/>
    <w:rsid w:val="00363624"/>
  </w:style>
  <w:style w:type="paragraph" w:customStyle="1" w:styleId="parag2">
    <w:name w:val="parag2"/>
    <w:basedOn w:val="Normal"/>
    <w:rsid w:val="00732363"/>
    <w:pPr>
      <w:spacing w:before="100" w:beforeAutospacing="1" w:after="100" w:afterAutospacing="1"/>
    </w:pPr>
  </w:style>
  <w:style w:type="character" w:customStyle="1" w:styleId="Ttulo1Char">
    <w:name w:val="Título 1 Char"/>
    <w:basedOn w:val="Fontepargpadro"/>
    <w:link w:val="Ttulo1"/>
    <w:uiPriority w:val="9"/>
    <w:rsid w:val="00290949"/>
    <w:rPr>
      <w:rFonts w:asciiTheme="majorHAnsi" w:eastAsiaTheme="majorEastAsia" w:hAnsiTheme="majorHAnsi" w:cstheme="majorBidi"/>
      <w:b/>
      <w:bCs/>
      <w:color w:val="365F91" w:themeColor="accent1" w:themeShade="BF"/>
      <w:sz w:val="28"/>
      <w:szCs w:val="28"/>
      <w:lang w:eastAsia="pt-BR"/>
    </w:rPr>
  </w:style>
  <w:style w:type="paragraph" w:styleId="CabealhodoSumrio">
    <w:name w:val="TOC Heading"/>
    <w:basedOn w:val="Ttulo1"/>
    <w:next w:val="Normal"/>
    <w:uiPriority w:val="39"/>
    <w:semiHidden/>
    <w:unhideWhenUsed/>
    <w:qFormat/>
    <w:rsid w:val="00290949"/>
    <w:pPr>
      <w:spacing w:line="276" w:lineRule="auto"/>
      <w:outlineLvl w:val="9"/>
    </w:pPr>
  </w:style>
  <w:style w:type="paragraph" w:styleId="Sumrio1">
    <w:name w:val="toc 1"/>
    <w:basedOn w:val="Normal"/>
    <w:next w:val="Normal"/>
    <w:autoRedefine/>
    <w:uiPriority w:val="39"/>
    <w:unhideWhenUsed/>
    <w:rsid w:val="00290949"/>
    <w:pPr>
      <w:spacing w:after="100"/>
    </w:pPr>
  </w:style>
  <w:style w:type="paragraph" w:styleId="Sumrio2">
    <w:name w:val="toc 2"/>
    <w:basedOn w:val="Normal"/>
    <w:next w:val="Normal"/>
    <w:autoRedefine/>
    <w:uiPriority w:val="39"/>
    <w:unhideWhenUsed/>
    <w:rsid w:val="00290949"/>
    <w:pPr>
      <w:spacing w:after="100"/>
      <w:ind w:left="240"/>
    </w:pPr>
  </w:style>
  <w:style w:type="paragraph" w:styleId="Legenda">
    <w:name w:val="caption"/>
    <w:basedOn w:val="Normal"/>
    <w:next w:val="Normal"/>
    <w:uiPriority w:val="35"/>
    <w:unhideWhenUsed/>
    <w:qFormat/>
    <w:rsid w:val="00A62C2A"/>
    <w:pPr>
      <w:spacing w:after="200"/>
    </w:pPr>
    <w:rPr>
      <w:b/>
      <w:bCs/>
      <w:szCs w:val="18"/>
    </w:rPr>
  </w:style>
  <w:style w:type="paragraph" w:styleId="ndicedeilustraes">
    <w:name w:val="table of figures"/>
    <w:basedOn w:val="Normal"/>
    <w:next w:val="Normal"/>
    <w:uiPriority w:val="99"/>
    <w:unhideWhenUsed/>
    <w:rsid w:val="00E67BCD"/>
  </w:style>
  <w:style w:type="character" w:customStyle="1" w:styleId="fontstyle21">
    <w:name w:val="fontstyle21"/>
    <w:basedOn w:val="Fontepargpadro"/>
    <w:rsid w:val="00410301"/>
    <w:rPr>
      <w:rFonts w:ascii="TimesNewRomanPS-ItalicMT" w:hAnsi="TimesNewRomanPS-ItalicMT" w:hint="default"/>
      <w:b w:val="0"/>
      <w:bCs w:val="0"/>
      <w:i/>
      <w:iCs/>
      <w:color w:val="000000"/>
      <w:sz w:val="24"/>
      <w:szCs w:val="24"/>
    </w:rPr>
  </w:style>
  <w:style w:type="character" w:customStyle="1" w:styleId="vhqudtyelxqknvzkxcjct">
    <w:name w:val="vhqudtyelxqknvzkxcjct"/>
    <w:basedOn w:val="Fontepargpadro"/>
    <w:rsid w:val="00BD2D8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1857"/>
    <w:pPr>
      <w:spacing w:after="0" w:line="240" w:lineRule="auto"/>
    </w:pPr>
    <w:rPr>
      <w:rFonts w:ascii="Times New Roman" w:eastAsia="Times New Roman" w:hAnsi="Times New Roman" w:cs="Times New Roman"/>
      <w:sz w:val="24"/>
      <w:szCs w:val="24"/>
      <w:lang w:eastAsia="pt-BR"/>
    </w:rPr>
  </w:style>
  <w:style w:type="paragraph" w:styleId="Ttulo1">
    <w:name w:val="heading 1"/>
    <w:basedOn w:val="Normal"/>
    <w:next w:val="Normal"/>
    <w:link w:val="Ttulo1Char"/>
    <w:uiPriority w:val="9"/>
    <w:qFormat/>
    <w:rsid w:val="0029094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125289"/>
    <w:pPr>
      <w:spacing w:after="200" w:line="276" w:lineRule="auto"/>
      <w:ind w:left="720"/>
      <w:contextualSpacing/>
    </w:pPr>
    <w:rPr>
      <w:rFonts w:asciiTheme="minorHAnsi" w:eastAsiaTheme="minorHAnsi" w:hAnsiTheme="minorHAnsi" w:cstheme="minorBidi"/>
      <w:sz w:val="22"/>
      <w:szCs w:val="22"/>
      <w:lang w:eastAsia="en-US"/>
    </w:rPr>
  </w:style>
  <w:style w:type="character" w:customStyle="1" w:styleId="fontstyle01">
    <w:name w:val="fontstyle01"/>
    <w:basedOn w:val="Fontepargpadro"/>
    <w:rsid w:val="00673D81"/>
    <w:rPr>
      <w:rFonts w:ascii="ArialMT" w:hAnsi="ArialMT" w:hint="default"/>
      <w:b w:val="0"/>
      <w:bCs w:val="0"/>
      <w:i w:val="0"/>
      <w:iCs w:val="0"/>
      <w:color w:val="000000"/>
      <w:sz w:val="24"/>
      <w:szCs w:val="24"/>
    </w:rPr>
  </w:style>
  <w:style w:type="paragraph" w:styleId="Textodebalo">
    <w:name w:val="Balloon Text"/>
    <w:basedOn w:val="Normal"/>
    <w:link w:val="TextodebaloChar"/>
    <w:uiPriority w:val="99"/>
    <w:semiHidden/>
    <w:unhideWhenUsed/>
    <w:rsid w:val="00B73634"/>
    <w:rPr>
      <w:rFonts w:ascii="Tahoma" w:eastAsiaTheme="minorHAnsi" w:hAnsi="Tahoma" w:cs="Tahoma"/>
      <w:sz w:val="16"/>
      <w:szCs w:val="16"/>
      <w:lang w:eastAsia="en-US"/>
    </w:rPr>
  </w:style>
  <w:style w:type="character" w:customStyle="1" w:styleId="TextodebaloChar">
    <w:name w:val="Texto de balão Char"/>
    <w:basedOn w:val="Fontepargpadro"/>
    <w:link w:val="Textodebalo"/>
    <w:uiPriority w:val="99"/>
    <w:semiHidden/>
    <w:rsid w:val="00B73634"/>
    <w:rPr>
      <w:rFonts w:ascii="Tahoma" w:hAnsi="Tahoma" w:cs="Tahoma"/>
      <w:sz w:val="16"/>
      <w:szCs w:val="16"/>
    </w:rPr>
  </w:style>
  <w:style w:type="character" w:styleId="TextodoEspaoReservado">
    <w:name w:val="Placeholder Text"/>
    <w:basedOn w:val="Fontepargpadro"/>
    <w:uiPriority w:val="99"/>
    <w:semiHidden/>
    <w:rsid w:val="00B73634"/>
    <w:rPr>
      <w:color w:val="808080"/>
    </w:rPr>
  </w:style>
  <w:style w:type="table" w:styleId="Tabelacomgrade">
    <w:name w:val="Table Grid"/>
    <w:basedOn w:val="Tabelanormal"/>
    <w:uiPriority w:val="59"/>
    <w:rsid w:val="002A36D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bealho">
    <w:name w:val="header"/>
    <w:basedOn w:val="Normal"/>
    <w:link w:val="CabealhoChar"/>
    <w:uiPriority w:val="99"/>
    <w:unhideWhenUsed/>
    <w:rsid w:val="003D3790"/>
    <w:pPr>
      <w:tabs>
        <w:tab w:val="center" w:pos="4252"/>
        <w:tab w:val="right" w:pos="8504"/>
      </w:tabs>
    </w:pPr>
    <w:rPr>
      <w:rFonts w:asciiTheme="minorHAnsi" w:eastAsiaTheme="minorHAnsi" w:hAnsiTheme="minorHAnsi" w:cstheme="minorBidi"/>
      <w:sz w:val="22"/>
      <w:szCs w:val="22"/>
      <w:lang w:eastAsia="en-US"/>
    </w:rPr>
  </w:style>
  <w:style w:type="character" w:customStyle="1" w:styleId="CabealhoChar">
    <w:name w:val="Cabeçalho Char"/>
    <w:basedOn w:val="Fontepargpadro"/>
    <w:link w:val="Cabealho"/>
    <w:uiPriority w:val="99"/>
    <w:rsid w:val="003D3790"/>
  </w:style>
  <w:style w:type="paragraph" w:styleId="Rodap">
    <w:name w:val="footer"/>
    <w:basedOn w:val="Normal"/>
    <w:link w:val="RodapChar"/>
    <w:uiPriority w:val="99"/>
    <w:unhideWhenUsed/>
    <w:rsid w:val="003D3790"/>
    <w:pPr>
      <w:tabs>
        <w:tab w:val="center" w:pos="4252"/>
        <w:tab w:val="right" w:pos="8504"/>
      </w:tabs>
    </w:pPr>
    <w:rPr>
      <w:rFonts w:asciiTheme="minorHAnsi" w:eastAsiaTheme="minorHAnsi" w:hAnsiTheme="minorHAnsi" w:cstheme="minorBidi"/>
      <w:sz w:val="22"/>
      <w:szCs w:val="22"/>
      <w:lang w:eastAsia="en-US"/>
    </w:rPr>
  </w:style>
  <w:style w:type="character" w:customStyle="1" w:styleId="RodapChar">
    <w:name w:val="Rodapé Char"/>
    <w:basedOn w:val="Fontepargpadro"/>
    <w:link w:val="Rodap"/>
    <w:uiPriority w:val="99"/>
    <w:rsid w:val="003D3790"/>
  </w:style>
  <w:style w:type="character" w:customStyle="1" w:styleId="gd15mcfceub">
    <w:name w:val="gd15mcfceub"/>
    <w:basedOn w:val="Fontepargpadro"/>
    <w:rsid w:val="00081BB4"/>
  </w:style>
  <w:style w:type="character" w:styleId="nfase">
    <w:name w:val="Emphasis"/>
    <w:basedOn w:val="Fontepargpadro"/>
    <w:uiPriority w:val="20"/>
    <w:qFormat/>
    <w:rsid w:val="00951810"/>
    <w:rPr>
      <w:i/>
      <w:iCs/>
    </w:rPr>
  </w:style>
  <w:style w:type="character" w:styleId="Forte">
    <w:name w:val="Strong"/>
    <w:basedOn w:val="Fontepargpadro"/>
    <w:uiPriority w:val="22"/>
    <w:qFormat/>
    <w:rsid w:val="00FB15ED"/>
    <w:rPr>
      <w:b/>
      <w:bCs/>
    </w:rPr>
  </w:style>
  <w:style w:type="character" w:styleId="Hyperlink">
    <w:name w:val="Hyperlink"/>
    <w:basedOn w:val="Fontepargpadro"/>
    <w:uiPriority w:val="99"/>
    <w:unhideWhenUsed/>
    <w:rsid w:val="006C1857"/>
    <w:rPr>
      <w:color w:val="0000FF"/>
      <w:u w:val="single"/>
    </w:rPr>
  </w:style>
  <w:style w:type="character" w:styleId="Refdecomentrio">
    <w:name w:val="annotation reference"/>
    <w:basedOn w:val="Fontepargpadro"/>
    <w:uiPriority w:val="99"/>
    <w:semiHidden/>
    <w:unhideWhenUsed/>
    <w:rsid w:val="001D5C71"/>
    <w:rPr>
      <w:sz w:val="18"/>
      <w:szCs w:val="18"/>
    </w:rPr>
  </w:style>
  <w:style w:type="paragraph" w:styleId="Textodecomentrio">
    <w:name w:val="annotation text"/>
    <w:basedOn w:val="Normal"/>
    <w:link w:val="TextodecomentrioChar"/>
    <w:uiPriority w:val="99"/>
    <w:semiHidden/>
    <w:unhideWhenUsed/>
    <w:rsid w:val="001D5C71"/>
  </w:style>
  <w:style w:type="character" w:customStyle="1" w:styleId="TextodecomentrioChar">
    <w:name w:val="Texto de comentário Char"/>
    <w:basedOn w:val="Fontepargpadro"/>
    <w:link w:val="Textodecomentrio"/>
    <w:uiPriority w:val="99"/>
    <w:semiHidden/>
    <w:rsid w:val="001D5C71"/>
    <w:rPr>
      <w:rFonts w:ascii="Times New Roman" w:eastAsia="Times New Roman" w:hAnsi="Times New Roman" w:cs="Times New Roman"/>
      <w:sz w:val="24"/>
      <w:szCs w:val="24"/>
      <w:lang w:eastAsia="pt-BR"/>
    </w:rPr>
  </w:style>
  <w:style w:type="paragraph" w:styleId="Assuntodocomentrio">
    <w:name w:val="annotation subject"/>
    <w:basedOn w:val="Textodecomentrio"/>
    <w:next w:val="Textodecomentrio"/>
    <w:link w:val="AssuntodocomentrioChar"/>
    <w:uiPriority w:val="99"/>
    <w:semiHidden/>
    <w:unhideWhenUsed/>
    <w:rsid w:val="001D5C71"/>
    <w:rPr>
      <w:b/>
      <w:bCs/>
      <w:sz w:val="20"/>
      <w:szCs w:val="20"/>
    </w:rPr>
  </w:style>
  <w:style w:type="character" w:customStyle="1" w:styleId="AssuntodocomentrioChar">
    <w:name w:val="Assunto do comentário Char"/>
    <w:basedOn w:val="TextodecomentrioChar"/>
    <w:link w:val="Assuntodocomentrio"/>
    <w:uiPriority w:val="99"/>
    <w:semiHidden/>
    <w:rsid w:val="001D5C71"/>
    <w:rPr>
      <w:rFonts w:ascii="Times New Roman" w:eastAsia="Times New Roman" w:hAnsi="Times New Roman" w:cs="Times New Roman"/>
      <w:b/>
      <w:bCs/>
      <w:sz w:val="20"/>
      <w:szCs w:val="20"/>
      <w:lang w:eastAsia="pt-BR"/>
    </w:rPr>
  </w:style>
  <w:style w:type="paragraph" w:styleId="Reviso">
    <w:name w:val="Revision"/>
    <w:hidden/>
    <w:uiPriority w:val="99"/>
    <w:semiHidden/>
    <w:rsid w:val="005C38AD"/>
    <w:pPr>
      <w:spacing w:after="0" w:line="240" w:lineRule="auto"/>
    </w:pPr>
    <w:rPr>
      <w:rFonts w:ascii="Times New Roman" w:eastAsia="Times New Roman" w:hAnsi="Times New Roman" w:cs="Times New Roman"/>
      <w:sz w:val="24"/>
      <w:szCs w:val="24"/>
      <w:lang w:eastAsia="pt-BR"/>
    </w:rPr>
  </w:style>
  <w:style w:type="character" w:customStyle="1" w:styleId="tlid-translation">
    <w:name w:val="tlid-translation"/>
    <w:basedOn w:val="Fontepargpadro"/>
    <w:rsid w:val="00363624"/>
  </w:style>
  <w:style w:type="paragraph" w:customStyle="1" w:styleId="parag2">
    <w:name w:val="parag2"/>
    <w:basedOn w:val="Normal"/>
    <w:rsid w:val="00732363"/>
    <w:pPr>
      <w:spacing w:before="100" w:beforeAutospacing="1" w:after="100" w:afterAutospacing="1"/>
    </w:pPr>
  </w:style>
  <w:style w:type="character" w:customStyle="1" w:styleId="Ttulo1Char">
    <w:name w:val="Título 1 Char"/>
    <w:basedOn w:val="Fontepargpadro"/>
    <w:link w:val="Ttulo1"/>
    <w:uiPriority w:val="9"/>
    <w:rsid w:val="00290949"/>
    <w:rPr>
      <w:rFonts w:asciiTheme="majorHAnsi" w:eastAsiaTheme="majorEastAsia" w:hAnsiTheme="majorHAnsi" w:cstheme="majorBidi"/>
      <w:b/>
      <w:bCs/>
      <w:color w:val="365F91" w:themeColor="accent1" w:themeShade="BF"/>
      <w:sz w:val="28"/>
      <w:szCs w:val="28"/>
      <w:lang w:eastAsia="pt-BR"/>
    </w:rPr>
  </w:style>
  <w:style w:type="paragraph" w:styleId="CabealhodoSumrio">
    <w:name w:val="TOC Heading"/>
    <w:basedOn w:val="Ttulo1"/>
    <w:next w:val="Normal"/>
    <w:uiPriority w:val="39"/>
    <w:semiHidden/>
    <w:unhideWhenUsed/>
    <w:qFormat/>
    <w:rsid w:val="00290949"/>
    <w:pPr>
      <w:spacing w:line="276" w:lineRule="auto"/>
      <w:outlineLvl w:val="9"/>
    </w:pPr>
  </w:style>
  <w:style w:type="paragraph" w:styleId="Sumrio1">
    <w:name w:val="toc 1"/>
    <w:basedOn w:val="Normal"/>
    <w:next w:val="Normal"/>
    <w:autoRedefine/>
    <w:uiPriority w:val="39"/>
    <w:unhideWhenUsed/>
    <w:rsid w:val="00290949"/>
    <w:pPr>
      <w:spacing w:after="100"/>
    </w:pPr>
  </w:style>
  <w:style w:type="paragraph" w:styleId="Sumrio2">
    <w:name w:val="toc 2"/>
    <w:basedOn w:val="Normal"/>
    <w:next w:val="Normal"/>
    <w:autoRedefine/>
    <w:uiPriority w:val="39"/>
    <w:unhideWhenUsed/>
    <w:rsid w:val="00290949"/>
    <w:pPr>
      <w:spacing w:after="100"/>
      <w:ind w:left="240"/>
    </w:pPr>
  </w:style>
  <w:style w:type="paragraph" w:styleId="Legenda">
    <w:name w:val="caption"/>
    <w:basedOn w:val="Normal"/>
    <w:next w:val="Normal"/>
    <w:uiPriority w:val="35"/>
    <w:unhideWhenUsed/>
    <w:qFormat/>
    <w:rsid w:val="00A62C2A"/>
    <w:pPr>
      <w:spacing w:after="200"/>
    </w:pPr>
    <w:rPr>
      <w:b/>
      <w:bCs/>
      <w:szCs w:val="18"/>
    </w:rPr>
  </w:style>
  <w:style w:type="paragraph" w:styleId="ndicedeilustraes">
    <w:name w:val="table of figures"/>
    <w:basedOn w:val="Normal"/>
    <w:next w:val="Normal"/>
    <w:uiPriority w:val="99"/>
    <w:unhideWhenUsed/>
    <w:rsid w:val="00E67BCD"/>
  </w:style>
  <w:style w:type="character" w:customStyle="1" w:styleId="fontstyle21">
    <w:name w:val="fontstyle21"/>
    <w:basedOn w:val="Fontepargpadro"/>
    <w:rsid w:val="00410301"/>
    <w:rPr>
      <w:rFonts w:ascii="TimesNewRomanPS-ItalicMT" w:hAnsi="TimesNewRomanPS-ItalicMT" w:hint="default"/>
      <w:b w:val="0"/>
      <w:bCs w:val="0"/>
      <w:i/>
      <w:iCs/>
      <w:color w:val="000000"/>
      <w:sz w:val="24"/>
      <w:szCs w:val="24"/>
    </w:rPr>
  </w:style>
  <w:style w:type="character" w:customStyle="1" w:styleId="vhqudtyelxqknvzkxcjct">
    <w:name w:val="vhqudtyelxqknvzkxcjct"/>
    <w:basedOn w:val="Fontepargpadro"/>
    <w:rsid w:val="00BD2D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378977">
      <w:bodyDiv w:val="1"/>
      <w:marLeft w:val="0"/>
      <w:marRight w:val="0"/>
      <w:marTop w:val="0"/>
      <w:marBottom w:val="0"/>
      <w:divBdr>
        <w:top w:val="none" w:sz="0" w:space="0" w:color="auto"/>
        <w:left w:val="none" w:sz="0" w:space="0" w:color="auto"/>
        <w:bottom w:val="none" w:sz="0" w:space="0" w:color="auto"/>
        <w:right w:val="none" w:sz="0" w:space="0" w:color="auto"/>
      </w:divBdr>
    </w:div>
    <w:div w:id="193615911">
      <w:bodyDiv w:val="1"/>
      <w:marLeft w:val="0"/>
      <w:marRight w:val="0"/>
      <w:marTop w:val="0"/>
      <w:marBottom w:val="0"/>
      <w:divBdr>
        <w:top w:val="none" w:sz="0" w:space="0" w:color="auto"/>
        <w:left w:val="none" w:sz="0" w:space="0" w:color="auto"/>
        <w:bottom w:val="none" w:sz="0" w:space="0" w:color="auto"/>
        <w:right w:val="none" w:sz="0" w:space="0" w:color="auto"/>
      </w:divBdr>
    </w:div>
    <w:div w:id="235435193">
      <w:bodyDiv w:val="1"/>
      <w:marLeft w:val="0"/>
      <w:marRight w:val="0"/>
      <w:marTop w:val="0"/>
      <w:marBottom w:val="0"/>
      <w:divBdr>
        <w:top w:val="none" w:sz="0" w:space="0" w:color="auto"/>
        <w:left w:val="none" w:sz="0" w:space="0" w:color="auto"/>
        <w:bottom w:val="none" w:sz="0" w:space="0" w:color="auto"/>
        <w:right w:val="none" w:sz="0" w:space="0" w:color="auto"/>
      </w:divBdr>
      <w:divsChild>
        <w:div w:id="2091853724">
          <w:marLeft w:val="0"/>
          <w:marRight w:val="0"/>
          <w:marTop w:val="0"/>
          <w:marBottom w:val="0"/>
          <w:divBdr>
            <w:top w:val="none" w:sz="0" w:space="0" w:color="auto"/>
            <w:left w:val="none" w:sz="0" w:space="0" w:color="auto"/>
            <w:bottom w:val="none" w:sz="0" w:space="0" w:color="auto"/>
            <w:right w:val="none" w:sz="0" w:space="0" w:color="auto"/>
          </w:divBdr>
          <w:divsChild>
            <w:div w:id="1513256881">
              <w:marLeft w:val="0"/>
              <w:marRight w:val="0"/>
              <w:marTop w:val="0"/>
              <w:marBottom w:val="0"/>
              <w:divBdr>
                <w:top w:val="none" w:sz="0" w:space="0" w:color="auto"/>
                <w:left w:val="none" w:sz="0" w:space="0" w:color="auto"/>
                <w:bottom w:val="none" w:sz="0" w:space="0" w:color="auto"/>
                <w:right w:val="none" w:sz="0" w:space="0" w:color="auto"/>
              </w:divBdr>
              <w:divsChild>
                <w:div w:id="222757947">
                  <w:marLeft w:val="0"/>
                  <w:marRight w:val="0"/>
                  <w:marTop w:val="0"/>
                  <w:marBottom w:val="0"/>
                  <w:divBdr>
                    <w:top w:val="none" w:sz="0" w:space="0" w:color="auto"/>
                    <w:left w:val="none" w:sz="0" w:space="0" w:color="auto"/>
                    <w:bottom w:val="none" w:sz="0" w:space="0" w:color="auto"/>
                    <w:right w:val="none" w:sz="0" w:space="0" w:color="auto"/>
                  </w:divBdr>
                  <w:divsChild>
                    <w:div w:id="156653728">
                      <w:marLeft w:val="0"/>
                      <w:marRight w:val="0"/>
                      <w:marTop w:val="0"/>
                      <w:marBottom w:val="0"/>
                      <w:divBdr>
                        <w:top w:val="none" w:sz="0" w:space="0" w:color="auto"/>
                        <w:left w:val="none" w:sz="0" w:space="0" w:color="auto"/>
                        <w:bottom w:val="none" w:sz="0" w:space="0" w:color="auto"/>
                        <w:right w:val="none" w:sz="0" w:space="0" w:color="auto"/>
                      </w:divBdr>
                      <w:divsChild>
                        <w:div w:id="1877621104">
                          <w:marLeft w:val="0"/>
                          <w:marRight w:val="0"/>
                          <w:marTop w:val="0"/>
                          <w:marBottom w:val="0"/>
                          <w:divBdr>
                            <w:top w:val="none" w:sz="0" w:space="0" w:color="auto"/>
                            <w:left w:val="none" w:sz="0" w:space="0" w:color="auto"/>
                            <w:bottom w:val="none" w:sz="0" w:space="0" w:color="auto"/>
                            <w:right w:val="none" w:sz="0" w:space="0" w:color="auto"/>
                          </w:divBdr>
                          <w:divsChild>
                            <w:div w:id="595481575">
                              <w:marLeft w:val="0"/>
                              <w:marRight w:val="0"/>
                              <w:marTop w:val="0"/>
                              <w:marBottom w:val="0"/>
                              <w:divBdr>
                                <w:top w:val="none" w:sz="0" w:space="0" w:color="auto"/>
                                <w:left w:val="none" w:sz="0" w:space="0" w:color="auto"/>
                                <w:bottom w:val="none" w:sz="0" w:space="0" w:color="auto"/>
                                <w:right w:val="none" w:sz="0" w:space="0" w:color="auto"/>
                              </w:divBdr>
                              <w:divsChild>
                                <w:div w:id="1567952811">
                                  <w:marLeft w:val="0"/>
                                  <w:marRight w:val="0"/>
                                  <w:marTop w:val="0"/>
                                  <w:marBottom w:val="0"/>
                                  <w:divBdr>
                                    <w:top w:val="none" w:sz="0" w:space="0" w:color="auto"/>
                                    <w:left w:val="none" w:sz="0" w:space="0" w:color="auto"/>
                                    <w:bottom w:val="none" w:sz="0" w:space="0" w:color="auto"/>
                                    <w:right w:val="none" w:sz="0" w:space="0" w:color="auto"/>
                                  </w:divBdr>
                                  <w:divsChild>
                                    <w:div w:id="1345979058">
                                      <w:marLeft w:val="0"/>
                                      <w:marRight w:val="0"/>
                                      <w:marTop w:val="0"/>
                                      <w:marBottom w:val="0"/>
                                      <w:divBdr>
                                        <w:top w:val="none" w:sz="0" w:space="0" w:color="auto"/>
                                        <w:left w:val="none" w:sz="0" w:space="0" w:color="auto"/>
                                        <w:bottom w:val="none" w:sz="0" w:space="0" w:color="auto"/>
                                        <w:right w:val="none" w:sz="0" w:space="0" w:color="auto"/>
                                      </w:divBdr>
                                      <w:divsChild>
                                        <w:div w:id="1458909696">
                                          <w:marLeft w:val="0"/>
                                          <w:marRight w:val="0"/>
                                          <w:marTop w:val="0"/>
                                          <w:marBottom w:val="0"/>
                                          <w:divBdr>
                                            <w:top w:val="none" w:sz="0" w:space="0" w:color="auto"/>
                                            <w:left w:val="none" w:sz="0" w:space="0" w:color="auto"/>
                                            <w:bottom w:val="none" w:sz="0" w:space="0" w:color="auto"/>
                                            <w:right w:val="none" w:sz="0" w:space="0" w:color="auto"/>
                                          </w:divBdr>
                                          <w:divsChild>
                                            <w:div w:id="1272250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9757222">
                  <w:marLeft w:val="0"/>
                  <w:marRight w:val="0"/>
                  <w:marTop w:val="0"/>
                  <w:marBottom w:val="0"/>
                  <w:divBdr>
                    <w:top w:val="none" w:sz="0" w:space="0" w:color="auto"/>
                    <w:left w:val="none" w:sz="0" w:space="0" w:color="auto"/>
                    <w:bottom w:val="none" w:sz="0" w:space="0" w:color="auto"/>
                    <w:right w:val="none" w:sz="0" w:space="0" w:color="auto"/>
                  </w:divBdr>
                  <w:divsChild>
                    <w:div w:id="1287813785">
                      <w:marLeft w:val="0"/>
                      <w:marRight w:val="0"/>
                      <w:marTop w:val="0"/>
                      <w:marBottom w:val="0"/>
                      <w:divBdr>
                        <w:top w:val="none" w:sz="0" w:space="0" w:color="auto"/>
                        <w:left w:val="none" w:sz="0" w:space="0" w:color="auto"/>
                        <w:bottom w:val="none" w:sz="0" w:space="0" w:color="auto"/>
                        <w:right w:val="none" w:sz="0" w:space="0" w:color="auto"/>
                      </w:divBdr>
                      <w:divsChild>
                        <w:div w:id="1137650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78680605">
      <w:bodyDiv w:val="1"/>
      <w:marLeft w:val="0"/>
      <w:marRight w:val="0"/>
      <w:marTop w:val="0"/>
      <w:marBottom w:val="0"/>
      <w:divBdr>
        <w:top w:val="none" w:sz="0" w:space="0" w:color="auto"/>
        <w:left w:val="none" w:sz="0" w:space="0" w:color="auto"/>
        <w:bottom w:val="none" w:sz="0" w:space="0" w:color="auto"/>
        <w:right w:val="none" w:sz="0" w:space="0" w:color="auto"/>
      </w:divBdr>
    </w:div>
    <w:div w:id="290213940">
      <w:bodyDiv w:val="1"/>
      <w:marLeft w:val="0"/>
      <w:marRight w:val="0"/>
      <w:marTop w:val="0"/>
      <w:marBottom w:val="0"/>
      <w:divBdr>
        <w:top w:val="none" w:sz="0" w:space="0" w:color="auto"/>
        <w:left w:val="none" w:sz="0" w:space="0" w:color="auto"/>
        <w:bottom w:val="none" w:sz="0" w:space="0" w:color="auto"/>
        <w:right w:val="none" w:sz="0" w:space="0" w:color="auto"/>
      </w:divBdr>
    </w:div>
    <w:div w:id="349989383">
      <w:bodyDiv w:val="1"/>
      <w:marLeft w:val="0"/>
      <w:marRight w:val="0"/>
      <w:marTop w:val="0"/>
      <w:marBottom w:val="0"/>
      <w:divBdr>
        <w:top w:val="none" w:sz="0" w:space="0" w:color="auto"/>
        <w:left w:val="none" w:sz="0" w:space="0" w:color="auto"/>
        <w:bottom w:val="none" w:sz="0" w:space="0" w:color="auto"/>
        <w:right w:val="none" w:sz="0" w:space="0" w:color="auto"/>
      </w:divBdr>
    </w:div>
    <w:div w:id="393892214">
      <w:bodyDiv w:val="1"/>
      <w:marLeft w:val="0"/>
      <w:marRight w:val="0"/>
      <w:marTop w:val="0"/>
      <w:marBottom w:val="0"/>
      <w:divBdr>
        <w:top w:val="none" w:sz="0" w:space="0" w:color="auto"/>
        <w:left w:val="none" w:sz="0" w:space="0" w:color="auto"/>
        <w:bottom w:val="none" w:sz="0" w:space="0" w:color="auto"/>
        <w:right w:val="none" w:sz="0" w:space="0" w:color="auto"/>
      </w:divBdr>
    </w:div>
    <w:div w:id="414279388">
      <w:bodyDiv w:val="1"/>
      <w:marLeft w:val="0"/>
      <w:marRight w:val="0"/>
      <w:marTop w:val="0"/>
      <w:marBottom w:val="0"/>
      <w:divBdr>
        <w:top w:val="none" w:sz="0" w:space="0" w:color="auto"/>
        <w:left w:val="none" w:sz="0" w:space="0" w:color="auto"/>
        <w:bottom w:val="none" w:sz="0" w:space="0" w:color="auto"/>
        <w:right w:val="none" w:sz="0" w:space="0" w:color="auto"/>
      </w:divBdr>
    </w:div>
    <w:div w:id="442503580">
      <w:bodyDiv w:val="1"/>
      <w:marLeft w:val="0"/>
      <w:marRight w:val="0"/>
      <w:marTop w:val="0"/>
      <w:marBottom w:val="0"/>
      <w:divBdr>
        <w:top w:val="none" w:sz="0" w:space="0" w:color="auto"/>
        <w:left w:val="none" w:sz="0" w:space="0" w:color="auto"/>
        <w:bottom w:val="none" w:sz="0" w:space="0" w:color="auto"/>
        <w:right w:val="none" w:sz="0" w:space="0" w:color="auto"/>
      </w:divBdr>
    </w:div>
    <w:div w:id="446701159">
      <w:bodyDiv w:val="1"/>
      <w:marLeft w:val="0"/>
      <w:marRight w:val="0"/>
      <w:marTop w:val="0"/>
      <w:marBottom w:val="0"/>
      <w:divBdr>
        <w:top w:val="none" w:sz="0" w:space="0" w:color="auto"/>
        <w:left w:val="none" w:sz="0" w:space="0" w:color="auto"/>
        <w:bottom w:val="none" w:sz="0" w:space="0" w:color="auto"/>
        <w:right w:val="none" w:sz="0" w:space="0" w:color="auto"/>
      </w:divBdr>
    </w:div>
    <w:div w:id="472450980">
      <w:bodyDiv w:val="1"/>
      <w:marLeft w:val="0"/>
      <w:marRight w:val="0"/>
      <w:marTop w:val="0"/>
      <w:marBottom w:val="0"/>
      <w:divBdr>
        <w:top w:val="none" w:sz="0" w:space="0" w:color="auto"/>
        <w:left w:val="none" w:sz="0" w:space="0" w:color="auto"/>
        <w:bottom w:val="none" w:sz="0" w:space="0" w:color="auto"/>
        <w:right w:val="none" w:sz="0" w:space="0" w:color="auto"/>
      </w:divBdr>
      <w:divsChild>
        <w:div w:id="368459421">
          <w:marLeft w:val="0"/>
          <w:marRight w:val="0"/>
          <w:marTop w:val="0"/>
          <w:marBottom w:val="0"/>
          <w:divBdr>
            <w:top w:val="none" w:sz="0" w:space="0" w:color="auto"/>
            <w:left w:val="none" w:sz="0" w:space="0" w:color="auto"/>
            <w:bottom w:val="none" w:sz="0" w:space="0" w:color="auto"/>
            <w:right w:val="none" w:sz="0" w:space="0" w:color="auto"/>
          </w:divBdr>
          <w:divsChild>
            <w:div w:id="1648166656">
              <w:marLeft w:val="0"/>
              <w:marRight w:val="0"/>
              <w:marTop w:val="0"/>
              <w:marBottom w:val="0"/>
              <w:divBdr>
                <w:top w:val="none" w:sz="0" w:space="0" w:color="auto"/>
                <w:left w:val="none" w:sz="0" w:space="0" w:color="auto"/>
                <w:bottom w:val="none" w:sz="0" w:space="0" w:color="auto"/>
                <w:right w:val="none" w:sz="0" w:space="0" w:color="auto"/>
              </w:divBdr>
              <w:divsChild>
                <w:div w:id="160753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851257">
      <w:bodyDiv w:val="1"/>
      <w:marLeft w:val="0"/>
      <w:marRight w:val="0"/>
      <w:marTop w:val="0"/>
      <w:marBottom w:val="0"/>
      <w:divBdr>
        <w:top w:val="none" w:sz="0" w:space="0" w:color="auto"/>
        <w:left w:val="none" w:sz="0" w:space="0" w:color="auto"/>
        <w:bottom w:val="none" w:sz="0" w:space="0" w:color="auto"/>
        <w:right w:val="none" w:sz="0" w:space="0" w:color="auto"/>
      </w:divBdr>
    </w:div>
    <w:div w:id="593822308">
      <w:bodyDiv w:val="1"/>
      <w:marLeft w:val="0"/>
      <w:marRight w:val="0"/>
      <w:marTop w:val="0"/>
      <w:marBottom w:val="0"/>
      <w:divBdr>
        <w:top w:val="none" w:sz="0" w:space="0" w:color="auto"/>
        <w:left w:val="none" w:sz="0" w:space="0" w:color="auto"/>
        <w:bottom w:val="none" w:sz="0" w:space="0" w:color="auto"/>
        <w:right w:val="none" w:sz="0" w:space="0" w:color="auto"/>
      </w:divBdr>
      <w:divsChild>
        <w:div w:id="1276520108">
          <w:marLeft w:val="0"/>
          <w:marRight w:val="0"/>
          <w:marTop w:val="0"/>
          <w:marBottom w:val="0"/>
          <w:divBdr>
            <w:top w:val="none" w:sz="0" w:space="0" w:color="auto"/>
            <w:left w:val="none" w:sz="0" w:space="0" w:color="auto"/>
            <w:bottom w:val="none" w:sz="0" w:space="0" w:color="auto"/>
            <w:right w:val="none" w:sz="0" w:space="0" w:color="auto"/>
          </w:divBdr>
          <w:divsChild>
            <w:div w:id="12651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509482">
      <w:bodyDiv w:val="1"/>
      <w:marLeft w:val="0"/>
      <w:marRight w:val="0"/>
      <w:marTop w:val="0"/>
      <w:marBottom w:val="0"/>
      <w:divBdr>
        <w:top w:val="none" w:sz="0" w:space="0" w:color="auto"/>
        <w:left w:val="none" w:sz="0" w:space="0" w:color="auto"/>
        <w:bottom w:val="none" w:sz="0" w:space="0" w:color="auto"/>
        <w:right w:val="none" w:sz="0" w:space="0" w:color="auto"/>
      </w:divBdr>
    </w:div>
    <w:div w:id="804129638">
      <w:bodyDiv w:val="1"/>
      <w:marLeft w:val="0"/>
      <w:marRight w:val="0"/>
      <w:marTop w:val="0"/>
      <w:marBottom w:val="0"/>
      <w:divBdr>
        <w:top w:val="none" w:sz="0" w:space="0" w:color="auto"/>
        <w:left w:val="none" w:sz="0" w:space="0" w:color="auto"/>
        <w:bottom w:val="none" w:sz="0" w:space="0" w:color="auto"/>
        <w:right w:val="none" w:sz="0" w:space="0" w:color="auto"/>
      </w:divBdr>
    </w:div>
    <w:div w:id="864439725">
      <w:bodyDiv w:val="1"/>
      <w:marLeft w:val="0"/>
      <w:marRight w:val="0"/>
      <w:marTop w:val="0"/>
      <w:marBottom w:val="0"/>
      <w:divBdr>
        <w:top w:val="none" w:sz="0" w:space="0" w:color="auto"/>
        <w:left w:val="none" w:sz="0" w:space="0" w:color="auto"/>
        <w:bottom w:val="none" w:sz="0" w:space="0" w:color="auto"/>
        <w:right w:val="none" w:sz="0" w:space="0" w:color="auto"/>
      </w:divBdr>
    </w:div>
    <w:div w:id="873277013">
      <w:bodyDiv w:val="1"/>
      <w:marLeft w:val="0"/>
      <w:marRight w:val="0"/>
      <w:marTop w:val="0"/>
      <w:marBottom w:val="0"/>
      <w:divBdr>
        <w:top w:val="none" w:sz="0" w:space="0" w:color="auto"/>
        <w:left w:val="none" w:sz="0" w:space="0" w:color="auto"/>
        <w:bottom w:val="none" w:sz="0" w:space="0" w:color="auto"/>
        <w:right w:val="none" w:sz="0" w:space="0" w:color="auto"/>
      </w:divBdr>
    </w:div>
    <w:div w:id="887959086">
      <w:bodyDiv w:val="1"/>
      <w:marLeft w:val="0"/>
      <w:marRight w:val="0"/>
      <w:marTop w:val="0"/>
      <w:marBottom w:val="0"/>
      <w:divBdr>
        <w:top w:val="none" w:sz="0" w:space="0" w:color="auto"/>
        <w:left w:val="none" w:sz="0" w:space="0" w:color="auto"/>
        <w:bottom w:val="none" w:sz="0" w:space="0" w:color="auto"/>
        <w:right w:val="none" w:sz="0" w:space="0" w:color="auto"/>
      </w:divBdr>
    </w:div>
    <w:div w:id="981156379">
      <w:bodyDiv w:val="1"/>
      <w:marLeft w:val="0"/>
      <w:marRight w:val="0"/>
      <w:marTop w:val="0"/>
      <w:marBottom w:val="0"/>
      <w:divBdr>
        <w:top w:val="none" w:sz="0" w:space="0" w:color="auto"/>
        <w:left w:val="none" w:sz="0" w:space="0" w:color="auto"/>
        <w:bottom w:val="none" w:sz="0" w:space="0" w:color="auto"/>
        <w:right w:val="none" w:sz="0" w:space="0" w:color="auto"/>
      </w:divBdr>
    </w:div>
    <w:div w:id="990786983">
      <w:bodyDiv w:val="1"/>
      <w:marLeft w:val="0"/>
      <w:marRight w:val="0"/>
      <w:marTop w:val="0"/>
      <w:marBottom w:val="0"/>
      <w:divBdr>
        <w:top w:val="none" w:sz="0" w:space="0" w:color="auto"/>
        <w:left w:val="none" w:sz="0" w:space="0" w:color="auto"/>
        <w:bottom w:val="none" w:sz="0" w:space="0" w:color="auto"/>
        <w:right w:val="none" w:sz="0" w:space="0" w:color="auto"/>
      </w:divBdr>
    </w:div>
    <w:div w:id="1233470946">
      <w:bodyDiv w:val="1"/>
      <w:marLeft w:val="0"/>
      <w:marRight w:val="0"/>
      <w:marTop w:val="0"/>
      <w:marBottom w:val="0"/>
      <w:divBdr>
        <w:top w:val="none" w:sz="0" w:space="0" w:color="auto"/>
        <w:left w:val="none" w:sz="0" w:space="0" w:color="auto"/>
        <w:bottom w:val="none" w:sz="0" w:space="0" w:color="auto"/>
        <w:right w:val="none" w:sz="0" w:space="0" w:color="auto"/>
      </w:divBdr>
      <w:divsChild>
        <w:div w:id="1625768903">
          <w:marLeft w:val="0"/>
          <w:marRight w:val="0"/>
          <w:marTop w:val="0"/>
          <w:marBottom w:val="0"/>
          <w:divBdr>
            <w:top w:val="none" w:sz="0" w:space="0" w:color="auto"/>
            <w:left w:val="none" w:sz="0" w:space="0" w:color="auto"/>
            <w:bottom w:val="none" w:sz="0" w:space="0" w:color="auto"/>
            <w:right w:val="none" w:sz="0" w:space="0" w:color="auto"/>
          </w:divBdr>
          <w:divsChild>
            <w:div w:id="1069116856">
              <w:marLeft w:val="0"/>
              <w:marRight w:val="0"/>
              <w:marTop w:val="0"/>
              <w:marBottom w:val="0"/>
              <w:divBdr>
                <w:top w:val="none" w:sz="0" w:space="0" w:color="auto"/>
                <w:left w:val="none" w:sz="0" w:space="0" w:color="auto"/>
                <w:bottom w:val="none" w:sz="0" w:space="0" w:color="auto"/>
                <w:right w:val="none" w:sz="0" w:space="0" w:color="auto"/>
              </w:divBdr>
              <w:divsChild>
                <w:div w:id="1247887479">
                  <w:marLeft w:val="0"/>
                  <w:marRight w:val="0"/>
                  <w:marTop w:val="0"/>
                  <w:marBottom w:val="0"/>
                  <w:divBdr>
                    <w:top w:val="none" w:sz="0" w:space="0" w:color="auto"/>
                    <w:left w:val="none" w:sz="0" w:space="0" w:color="auto"/>
                    <w:bottom w:val="none" w:sz="0" w:space="0" w:color="auto"/>
                    <w:right w:val="none" w:sz="0" w:space="0" w:color="auto"/>
                  </w:divBdr>
                  <w:divsChild>
                    <w:div w:id="81880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254973">
      <w:bodyDiv w:val="1"/>
      <w:marLeft w:val="0"/>
      <w:marRight w:val="0"/>
      <w:marTop w:val="0"/>
      <w:marBottom w:val="0"/>
      <w:divBdr>
        <w:top w:val="none" w:sz="0" w:space="0" w:color="auto"/>
        <w:left w:val="none" w:sz="0" w:space="0" w:color="auto"/>
        <w:bottom w:val="none" w:sz="0" w:space="0" w:color="auto"/>
        <w:right w:val="none" w:sz="0" w:space="0" w:color="auto"/>
      </w:divBdr>
      <w:divsChild>
        <w:div w:id="788472818">
          <w:marLeft w:val="0"/>
          <w:marRight w:val="0"/>
          <w:marTop w:val="0"/>
          <w:marBottom w:val="0"/>
          <w:divBdr>
            <w:top w:val="none" w:sz="0" w:space="0" w:color="auto"/>
            <w:left w:val="none" w:sz="0" w:space="0" w:color="auto"/>
            <w:bottom w:val="none" w:sz="0" w:space="0" w:color="auto"/>
            <w:right w:val="none" w:sz="0" w:space="0" w:color="auto"/>
          </w:divBdr>
          <w:divsChild>
            <w:div w:id="405811635">
              <w:marLeft w:val="0"/>
              <w:marRight w:val="0"/>
              <w:marTop w:val="0"/>
              <w:marBottom w:val="0"/>
              <w:divBdr>
                <w:top w:val="none" w:sz="0" w:space="0" w:color="auto"/>
                <w:left w:val="none" w:sz="0" w:space="0" w:color="auto"/>
                <w:bottom w:val="none" w:sz="0" w:space="0" w:color="auto"/>
                <w:right w:val="none" w:sz="0" w:space="0" w:color="auto"/>
              </w:divBdr>
              <w:divsChild>
                <w:div w:id="1469545254">
                  <w:marLeft w:val="0"/>
                  <w:marRight w:val="0"/>
                  <w:marTop w:val="0"/>
                  <w:marBottom w:val="0"/>
                  <w:divBdr>
                    <w:top w:val="none" w:sz="0" w:space="0" w:color="auto"/>
                    <w:left w:val="none" w:sz="0" w:space="0" w:color="auto"/>
                    <w:bottom w:val="none" w:sz="0" w:space="0" w:color="auto"/>
                    <w:right w:val="none" w:sz="0" w:space="0" w:color="auto"/>
                  </w:divBdr>
                  <w:divsChild>
                    <w:div w:id="1374234719">
                      <w:marLeft w:val="0"/>
                      <w:marRight w:val="0"/>
                      <w:marTop w:val="0"/>
                      <w:marBottom w:val="0"/>
                      <w:divBdr>
                        <w:top w:val="none" w:sz="0" w:space="0" w:color="auto"/>
                        <w:left w:val="none" w:sz="0" w:space="0" w:color="auto"/>
                        <w:bottom w:val="none" w:sz="0" w:space="0" w:color="auto"/>
                        <w:right w:val="none" w:sz="0" w:space="0" w:color="auto"/>
                      </w:divBdr>
                      <w:divsChild>
                        <w:div w:id="421999523">
                          <w:marLeft w:val="0"/>
                          <w:marRight w:val="0"/>
                          <w:marTop w:val="0"/>
                          <w:marBottom w:val="0"/>
                          <w:divBdr>
                            <w:top w:val="none" w:sz="0" w:space="0" w:color="auto"/>
                            <w:left w:val="none" w:sz="0" w:space="0" w:color="auto"/>
                            <w:bottom w:val="none" w:sz="0" w:space="0" w:color="auto"/>
                            <w:right w:val="none" w:sz="0" w:space="0" w:color="auto"/>
                          </w:divBdr>
                          <w:divsChild>
                            <w:div w:id="371424926">
                              <w:marLeft w:val="0"/>
                              <w:marRight w:val="0"/>
                              <w:marTop w:val="0"/>
                              <w:marBottom w:val="0"/>
                              <w:divBdr>
                                <w:top w:val="none" w:sz="0" w:space="0" w:color="auto"/>
                                <w:left w:val="none" w:sz="0" w:space="0" w:color="auto"/>
                                <w:bottom w:val="none" w:sz="0" w:space="0" w:color="auto"/>
                                <w:right w:val="none" w:sz="0" w:space="0" w:color="auto"/>
                              </w:divBdr>
                              <w:divsChild>
                                <w:div w:id="1642464637">
                                  <w:marLeft w:val="0"/>
                                  <w:marRight w:val="0"/>
                                  <w:marTop w:val="0"/>
                                  <w:marBottom w:val="0"/>
                                  <w:divBdr>
                                    <w:top w:val="none" w:sz="0" w:space="0" w:color="auto"/>
                                    <w:left w:val="none" w:sz="0" w:space="0" w:color="auto"/>
                                    <w:bottom w:val="none" w:sz="0" w:space="0" w:color="auto"/>
                                    <w:right w:val="none" w:sz="0" w:space="0" w:color="auto"/>
                                  </w:divBdr>
                                  <w:divsChild>
                                    <w:div w:id="656955187">
                                      <w:marLeft w:val="0"/>
                                      <w:marRight w:val="0"/>
                                      <w:marTop w:val="0"/>
                                      <w:marBottom w:val="0"/>
                                      <w:divBdr>
                                        <w:top w:val="none" w:sz="0" w:space="0" w:color="auto"/>
                                        <w:left w:val="none" w:sz="0" w:space="0" w:color="auto"/>
                                        <w:bottom w:val="none" w:sz="0" w:space="0" w:color="auto"/>
                                        <w:right w:val="none" w:sz="0" w:space="0" w:color="auto"/>
                                      </w:divBdr>
                                      <w:divsChild>
                                        <w:div w:id="2125922862">
                                          <w:marLeft w:val="0"/>
                                          <w:marRight w:val="0"/>
                                          <w:marTop w:val="0"/>
                                          <w:marBottom w:val="0"/>
                                          <w:divBdr>
                                            <w:top w:val="none" w:sz="0" w:space="0" w:color="auto"/>
                                            <w:left w:val="none" w:sz="0" w:space="0" w:color="auto"/>
                                            <w:bottom w:val="none" w:sz="0" w:space="0" w:color="auto"/>
                                            <w:right w:val="none" w:sz="0" w:space="0" w:color="auto"/>
                                          </w:divBdr>
                                          <w:divsChild>
                                            <w:div w:id="1729717332">
                                              <w:marLeft w:val="0"/>
                                              <w:marRight w:val="0"/>
                                              <w:marTop w:val="0"/>
                                              <w:marBottom w:val="0"/>
                                              <w:divBdr>
                                                <w:top w:val="none" w:sz="0" w:space="0" w:color="auto"/>
                                                <w:left w:val="none" w:sz="0" w:space="0" w:color="auto"/>
                                                <w:bottom w:val="none" w:sz="0" w:space="0" w:color="auto"/>
                                                <w:right w:val="none" w:sz="0" w:space="0" w:color="auto"/>
                                              </w:divBdr>
                                              <w:divsChild>
                                                <w:div w:id="1261988801">
                                                  <w:marLeft w:val="0"/>
                                                  <w:marRight w:val="0"/>
                                                  <w:marTop w:val="0"/>
                                                  <w:marBottom w:val="0"/>
                                                  <w:divBdr>
                                                    <w:top w:val="none" w:sz="0" w:space="0" w:color="auto"/>
                                                    <w:left w:val="none" w:sz="0" w:space="0" w:color="auto"/>
                                                    <w:bottom w:val="none" w:sz="0" w:space="0" w:color="auto"/>
                                                    <w:right w:val="none" w:sz="0" w:space="0" w:color="auto"/>
                                                  </w:divBdr>
                                                  <w:divsChild>
                                                    <w:div w:id="969702247">
                                                      <w:marLeft w:val="0"/>
                                                      <w:marRight w:val="0"/>
                                                      <w:marTop w:val="0"/>
                                                      <w:marBottom w:val="0"/>
                                                      <w:divBdr>
                                                        <w:top w:val="none" w:sz="0" w:space="0" w:color="auto"/>
                                                        <w:left w:val="none" w:sz="0" w:space="0" w:color="auto"/>
                                                        <w:bottom w:val="none" w:sz="0" w:space="0" w:color="auto"/>
                                                        <w:right w:val="none" w:sz="0" w:space="0" w:color="auto"/>
                                                      </w:divBdr>
                                                      <w:divsChild>
                                                        <w:div w:id="884370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8119103">
                                              <w:marLeft w:val="0"/>
                                              <w:marRight w:val="0"/>
                                              <w:marTop w:val="0"/>
                                              <w:marBottom w:val="0"/>
                                              <w:divBdr>
                                                <w:top w:val="none" w:sz="0" w:space="0" w:color="auto"/>
                                                <w:left w:val="none" w:sz="0" w:space="0" w:color="auto"/>
                                                <w:bottom w:val="none" w:sz="0" w:space="0" w:color="auto"/>
                                                <w:right w:val="none" w:sz="0" w:space="0" w:color="auto"/>
                                              </w:divBdr>
                                              <w:divsChild>
                                                <w:div w:id="2109620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7888701">
                          <w:marLeft w:val="0"/>
                          <w:marRight w:val="0"/>
                          <w:marTop w:val="0"/>
                          <w:marBottom w:val="0"/>
                          <w:divBdr>
                            <w:top w:val="none" w:sz="0" w:space="0" w:color="auto"/>
                            <w:left w:val="none" w:sz="0" w:space="0" w:color="auto"/>
                            <w:bottom w:val="none" w:sz="0" w:space="0" w:color="auto"/>
                            <w:right w:val="none" w:sz="0" w:space="0" w:color="auto"/>
                          </w:divBdr>
                          <w:divsChild>
                            <w:div w:id="1744600256">
                              <w:marLeft w:val="0"/>
                              <w:marRight w:val="300"/>
                              <w:marTop w:val="180"/>
                              <w:marBottom w:val="0"/>
                              <w:divBdr>
                                <w:top w:val="none" w:sz="0" w:space="0" w:color="auto"/>
                                <w:left w:val="none" w:sz="0" w:space="0" w:color="auto"/>
                                <w:bottom w:val="none" w:sz="0" w:space="0" w:color="auto"/>
                                <w:right w:val="none" w:sz="0" w:space="0" w:color="auto"/>
                              </w:divBdr>
                              <w:divsChild>
                                <w:div w:id="132069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86279049">
              <w:marLeft w:val="0"/>
              <w:marRight w:val="0"/>
              <w:marTop w:val="0"/>
              <w:marBottom w:val="0"/>
              <w:divBdr>
                <w:top w:val="none" w:sz="0" w:space="0" w:color="auto"/>
                <w:left w:val="none" w:sz="0" w:space="0" w:color="auto"/>
                <w:bottom w:val="none" w:sz="0" w:space="0" w:color="auto"/>
                <w:right w:val="none" w:sz="0" w:space="0" w:color="auto"/>
              </w:divBdr>
              <w:divsChild>
                <w:div w:id="1091660242">
                  <w:marLeft w:val="0"/>
                  <w:marRight w:val="0"/>
                  <w:marTop w:val="0"/>
                  <w:marBottom w:val="0"/>
                  <w:divBdr>
                    <w:top w:val="none" w:sz="0" w:space="0" w:color="auto"/>
                    <w:left w:val="none" w:sz="0" w:space="0" w:color="auto"/>
                    <w:bottom w:val="none" w:sz="0" w:space="0" w:color="auto"/>
                    <w:right w:val="none" w:sz="0" w:space="0" w:color="auto"/>
                  </w:divBdr>
                  <w:divsChild>
                    <w:div w:id="1655522827">
                      <w:marLeft w:val="375"/>
                      <w:marRight w:val="0"/>
                      <w:marTop w:val="0"/>
                      <w:marBottom w:val="0"/>
                      <w:divBdr>
                        <w:top w:val="none" w:sz="0" w:space="0" w:color="auto"/>
                        <w:left w:val="none" w:sz="0" w:space="0" w:color="auto"/>
                        <w:bottom w:val="none" w:sz="0" w:space="0" w:color="auto"/>
                        <w:right w:val="none" w:sz="0" w:space="0" w:color="auto"/>
                      </w:divBdr>
                      <w:divsChild>
                        <w:div w:id="41150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195371">
                  <w:marLeft w:val="0"/>
                  <w:marRight w:val="0"/>
                  <w:marTop w:val="0"/>
                  <w:marBottom w:val="0"/>
                  <w:divBdr>
                    <w:top w:val="none" w:sz="0" w:space="0" w:color="auto"/>
                    <w:left w:val="none" w:sz="0" w:space="0" w:color="auto"/>
                    <w:bottom w:val="none" w:sz="0" w:space="0" w:color="auto"/>
                    <w:right w:val="none" w:sz="0" w:space="0" w:color="auto"/>
                  </w:divBdr>
                  <w:divsChild>
                    <w:div w:id="617949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1971411">
          <w:marLeft w:val="0"/>
          <w:marRight w:val="0"/>
          <w:marTop w:val="0"/>
          <w:marBottom w:val="0"/>
          <w:divBdr>
            <w:top w:val="none" w:sz="0" w:space="0" w:color="auto"/>
            <w:left w:val="none" w:sz="0" w:space="0" w:color="auto"/>
            <w:bottom w:val="none" w:sz="0" w:space="0" w:color="auto"/>
            <w:right w:val="none" w:sz="0" w:space="0" w:color="auto"/>
          </w:divBdr>
          <w:divsChild>
            <w:div w:id="775759355">
              <w:marLeft w:val="0"/>
              <w:marRight w:val="0"/>
              <w:marTop w:val="0"/>
              <w:marBottom w:val="0"/>
              <w:divBdr>
                <w:top w:val="none" w:sz="0" w:space="0" w:color="auto"/>
                <w:left w:val="none" w:sz="0" w:space="0" w:color="auto"/>
                <w:bottom w:val="none" w:sz="0" w:space="0" w:color="auto"/>
                <w:right w:val="none" w:sz="0" w:space="0" w:color="auto"/>
              </w:divBdr>
              <w:divsChild>
                <w:div w:id="1288001023">
                  <w:marLeft w:val="0"/>
                  <w:marRight w:val="0"/>
                  <w:marTop w:val="0"/>
                  <w:marBottom w:val="0"/>
                  <w:divBdr>
                    <w:top w:val="none" w:sz="0" w:space="0" w:color="auto"/>
                    <w:left w:val="none" w:sz="0" w:space="0" w:color="auto"/>
                    <w:bottom w:val="none" w:sz="0" w:space="0" w:color="auto"/>
                    <w:right w:val="none" w:sz="0" w:space="0" w:color="auto"/>
                  </w:divBdr>
                  <w:divsChild>
                    <w:div w:id="1448156127">
                      <w:marLeft w:val="0"/>
                      <w:marRight w:val="0"/>
                      <w:marTop w:val="0"/>
                      <w:marBottom w:val="0"/>
                      <w:divBdr>
                        <w:top w:val="none" w:sz="0" w:space="0" w:color="auto"/>
                        <w:left w:val="none" w:sz="0" w:space="0" w:color="auto"/>
                        <w:bottom w:val="none" w:sz="0" w:space="0" w:color="auto"/>
                        <w:right w:val="none" w:sz="0" w:space="0" w:color="auto"/>
                      </w:divBdr>
                      <w:divsChild>
                        <w:div w:id="188372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38728872">
      <w:bodyDiv w:val="1"/>
      <w:marLeft w:val="0"/>
      <w:marRight w:val="0"/>
      <w:marTop w:val="0"/>
      <w:marBottom w:val="0"/>
      <w:divBdr>
        <w:top w:val="none" w:sz="0" w:space="0" w:color="auto"/>
        <w:left w:val="none" w:sz="0" w:space="0" w:color="auto"/>
        <w:bottom w:val="none" w:sz="0" w:space="0" w:color="auto"/>
        <w:right w:val="none" w:sz="0" w:space="0" w:color="auto"/>
      </w:divBdr>
    </w:div>
    <w:div w:id="1380200159">
      <w:bodyDiv w:val="1"/>
      <w:marLeft w:val="0"/>
      <w:marRight w:val="0"/>
      <w:marTop w:val="0"/>
      <w:marBottom w:val="0"/>
      <w:divBdr>
        <w:top w:val="none" w:sz="0" w:space="0" w:color="auto"/>
        <w:left w:val="none" w:sz="0" w:space="0" w:color="auto"/>
        <w:bottom w:val="none" w:sz="0" w:space="0" w:color="auto"/>
        <w:right w:val="none" w:sz="0" w:space="0" w:color="auto"/>
      </w:divBdr>
    </w:div>
    <w:div w:id="1552613803">
      <w:bodyDiv w:val="1"/>
      <w:marLeft w:val="0"/>
      <w:marRight w:val="0"/>
      <w:marTop w:val="0"/>
      <w:marBottom w:val="0"/>
      <w:divBdr>
        <w:top w:val="none" w:sz="0" w:space="0" w:color="auto"/>
        <w:left w:val="none" w:sz="0" w:space="0" w:color="auto"/>
        <w:bottom w:val="none" w:sz="0" w:space="0" w:color="auto"/>
        <w:right w:val="none" w:sz="0" w:space="0" w:color="auto"/>
      </w:divBdr>
    </w:div>
    <w:div w:id="1623413780">
      <w:bodyDiv w:val="1"/>
      <w:marLeft w:val="0"/>
      <w:marRight w:val="0"/>
      <w:marTop w:val="0"/>
      <w:marBottom w:val="0"/>
      <w:divBdr>
        <w:top w:val="none" w:sz="0" w:space="0" w:color="auto"/>
        <w:left w:val="none" w:sz="0" w:space="0" w:color="auto"/>
        <w:bottom w:val="none" w:sz="0" w:space="0" w:color="auto"/>
        <w:right w:val="none" w:sz="0" w:space="0" w:color="auto"/>
      </w:divBdr>
    </w:div>
    <w:div w:id="1630015589">
      <w:bodyDiv w:val="1"/>
      <w:marLeft w:val="0"/>
      <w:marRight w:val="0"/>
      <w:marTop w:val="0"/>
      <w:marBottom w:val="0"/>
      <w:divBdr>
        <w:top w:val="none" w:sz="0" w:space="0" w:color="auto"/>
        <w:left w:val="none" w:sz="0" w:space="0" w:color="auto"/>
        <w:bottom w:val="none" w:sz="0" w:space="0" w:color="auto"/>
        <w:right w:val="none" w:sz="0" w:space="0" w:color="auto"/>
      </w:divBdr>
    </w:div>
    <w:div w:id="1748073964">
      <w:bodyDiv w:val="1"/>
      <w:marLeft w:val="0"/>
      <w:marRight w:val="0"/>
      <w:marTop w:val="0"/>
      <w:marBottom w:val="0"/>
      <w:divBdr>
        <w:top w:val="none" w:sz="0" w:space="0" w:color="auto"/>
        <w:left w:val="none" w:sz="0" w:space="0" w:color="auto"/>
        <w:bottom w:val="none" w:sz="0" w:space="0" w:color="auto"/>
        <w:right w:val="none" w:sz="0" w:space="0" w:color="auto"/>
      </w:divBdr>
    </w:div>
    <w:div w:id="1760321896">
      <w:bodyDiv w:val="1"/>
      <w:marLeft w:val="0"/>
      <w:marRight w:val="0"/>
      <w:marTop w:val="0"/>
      <w:marBottom w:val="0"/>
      <w:divBdr>
        <w:top w:val="none" w:sz="0" w:space="0" w:color="auto"/>
        <w:left w:val="none" w:sz="0" w:space="0" w:color="auto"/>
        <w:bottom w:val="none" w:sz="0" w:space="0" w:color="auto"/>
        <w:right w:val="none" w:sz="0" w:space="0" w:color="auto"/>
      </w:divBdr>
    </w:div>
    <w:div w:id="1789010607">
      <w:bodyDiv w:val="1"/>
      <w:marLeft w:val="0"/>
      <w:marRight w:val="0"/>
      <w:marTop w:val="0"/>
      <w:marBottom w:val="0"/>
      <w:divBdr>
        <w:top w:val="none" w:sz="0" w:space="0" w:color="auto"/>
        <w:left w:val="none" w:sz="0" w:space="0" w:color="auto"/>
        <w:bottom w:val="none" w:sz="0" w:space="0" w:color="auto"/>
        <w:right w:val="none" w:sz="0" w:space="0" w:color="auto"/>
      </w:divBdr>
    </w:div>
    <w:div w:id="1833372163">
      <w:bodyDiv w:val="1"/>
      <w:marLeft w:val="0"/>
      <w:marRight w:val="0"/>
      <w:marTop w:val="0"/>
      <w:marBottom w:val="0"/>
      <w:divBdr>
        <w:top w:val="none" w:sz="0" w:space="0" w:color="auto"/>
        <w:left w:val="none" w:sz="0" w:space="0" w:color="auto"/>
        <w:bottom w:val="none" w:sz="0" w:space="0" w:color="auto"/>
        <w:right w:val="none" w:sz="0" w:space="0" w:color="auto"/>
      </w:divBdr>
    </w:div>
    <w:div w:id="1980500944">
      <w:bodyDiv w:val="1"/>
      <w:marLeft w:val="0"/>
      <w:marRight w:val="0"/>
      <w:marTop w:val="0"/>
      <w:marBottom w:val="0"/>
      <w:divBdr>
        <w:top w:val="none" w:sz="0" w:space="0" w:color="auto"/>
        <w:left w:val="none" w:sz="0" w:space="0" w:color="auto"/>
        <w:bottom w:val="none" w:sz="0" w:space="0" w:color="auto"/>
        <w:right w:val="none" w:sz="0" w:space="0" w:color="auto"/>
      </w:divBdr>
    </w:div>
    <w:div w:id="2020309707">
      <w:bodyDiv w:val="1"/>
      <w:marLeft w:val="0"/>
      <w:marRight w:val="0"/>
      <w:marTop w:val="0"/>
      <w:marBottom w:val="0"/>
      <w:divBdr>
        <w:top w:val="none" w:sz="0" w:space="0" w:color="auto"/>
        <w:left w:val="none" w:sz="0" w:space="0" w:color="auto"/>
        <w:bottom w:val="none" w:sz="0" w:space="0" w:color="auto"/>
        <w:right w:val="none" w:sz="0" w:space="0" w:color="auto"/>
      </w:divBdr>
    </w:div>
    <w:div w:id="2070574597">
      <w:bodyDiv w:val="1"/>
      <w:marLeft w:val="0"/>
      <w:marRight w:val="0"/>
      <w:marTop w:val="0"/>
      <w:marBottom w:val="0"/>
      <w:divBdr>
        <w:top w:val="none" w:sz="0" w:space="0" w:color="auto"/>
        <w:left w:val="none" w:sz="0" w:space="0" w:color="auto"/>
        <w:bottom w:val="none" w:sz="0" w:space="0" w:color="auto"/>
        <w:right w:val="none" w:sz="0" w:space="0" w:color="auto"/>
      </w:divBdr>
      <w:divsChild>
        <w:div w:id="1543208044">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jpg"/><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jpg"/><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5.jpg"/><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10.png"/><Relationship Id="rId29" Type="http://schemas.openxmlformats.org/officeDocument/2006/relationships/header" Target="header1.xm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4.png"/><Relationship Id="rId32" Type="http://schemas.openxmlformats.org/officeDocument/2006/relationships/theme" Target="theme/theme1.xml"/><Relationship Id="rId37" Type="http://schemas.microsoft.com/office/2018/08/relationships/commentsExtensible" Target="commentsExtensible.xml"/><Relationship Id="rId40"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image" Target="media/image12.jpg"/><Relationship Id="rId27" Type="http://schemas.openxmlformats.org/officeDocument/2006/relationships/image" Target="media/image17.png"/><Relationship Id="rId30" Type="http://schemas.openxmlformats.org/officeDocument/2006/relationships/footer" Target="footer2.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65269-4521-47FE-9120-45B8E647D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39</Pages>
  <Words>21806</Words>
  <Characters>117754</Characters>
  <Application>Microsoft Office Word</Application>
  <DocSecurity>0</DocSecurity>
  <Lines>981</Lines>
  <Paragraphs>2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92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sung</dc:creator>
  <cp:lastModifiedBy>Samsung</cp:lastModifiedBy>
  <cp:revision>27</cp:revision>
  <cp:lastPrinted>2020-11-15T14:31:00Z</cp:lastPrinted>
  <dcterms:created xsi:type="dcterms:W3CDTF">2020-11-21T15:00:00Z</dcterms:created>
  <dcterms:modified xsi:type="dcterms:W3CDTF">2020-11-21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associacao-brasileira-de-normas-tecnicas-ipea</vt:lpwstr>
  </property>
  <property fmtid="{D5CDD505-2E9C-101B-9397-08002B2CF9AE}" pid="15" name="Mendeley Recent Style Name 6_1">
    <vt:lpwstr>Instituto de Pesquisa Econômica Aplicada - ABNT (Portuguese - Brazil)</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associacao-brasileira-de-normas-tecnicas-usp-fmvz</vt:lpwstr>
  </property>
  <property fmtid="{D5CDD505-2E9C-101B-9397-08002B2CF9AE}" pid="21" name="Mendeley Recent Style Name 9_1">
    <vt:lpwstr>Universidade de São Paulo - Faculdade de Medicina Veterinária e Zootecnia - ABNT (Portuguese - Brazil)</vt:lpwstr>
  </property>
  <property fmtid="{D5CDD505-2E9C-101B-9397-08002B2CF9AE}" pid="22" name="Mendeley Document_1">
    <vt:lpwstr>True</vt:lpwstr>
  </property>
  <property fmtid="{D5CDD505-2E9C-101B-9397-08002B2CF9AE}" pid="23" name="Mendeley Unique User Id_1">
    <vt:lpwstr>8b763f40-09ea-31a7-afe6-e1caa9e2ed96</vt:lpwstr>
  </property>
  <property fmtid="{D5CDD505-2E9C-101B-9397-08002B2CF9AE}" pid="24" name="Mendeley Citation Style_1">
    <vt:lpwstr>http://www.zotero.org/styles/associacao-brasileira-de-normas-tecnicas-usp-fmvz</vt:lpwstr>
  </property>
</Properties>
</file>